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ADFE6" w14:textId="25A2328A" w:rsidR="00EE46B3" w:rsidRDefault="00563ACF" w:rsidP="00262EAE">
      <w:pPr>
        <w:pStyle w:val="Title"/>
      </w:pPr>
      <w:r>
        <w:t>Library Terms that Users (Don’t) Understand: A Review of the Literature from 2012-2021</w:t>
      </w:r>
    </w:p>
    <w:p w14:paraId="7973CFC2" w14:textId="108848AF" w:rsidR="212EFE64" w:rsidRDefault="212EFE64" w:rsidP="5EF89CB0">
      <w:r>
        <w:t>Courtney McDonald and Nicole Trujillo</w:t>
      </w:r>
      <w:r w:rsidRPr="5EF89CB0">
        <w:rPr>
          <w:rStyle w:val="FootnoteReference"/>
        </w:rPr>
        <w:footnoteReference w:id="2"/>
      </w:r>
    </w:p>
    <w:p w14:paraId="196C764C" w14:textId="77777777" w:rsidR="00EE46B3" w:rsidRDefault="00563ACF">
      <w:pPr>
        <w:pStyle w:val="Heading2"/>
      </w:pPr>
      <w:bookmarkStart w:id="0" w:name="_wi2il7tqnqo6" w:colFirst="0" w:colLast="0"/>
      <w:bookmarkEnd w:id="0"/>
      <w:r>
        <w:t>Abstract</w:t>
      </w:r>
    </w:p>
    <w:p w14:paraId="7102FF6C" w14:textId="77777777" w:rsidR="00EE46B3" w:rsidRDefault="00563ACF">
      <w:r>
        <w:t>This paper compares website usability, specifically library users' understanding of library terms, for 51 original research studies between 2012-2021 with the findings of John Kupersmith’s 2011 white paper “Library Terms That Users Understand”. Studies reported approximately twice as many terms that users didn’t understand than terms users did understand, with some terms appearing in both categories. Analysis of the findings suggests a majority of Kupersmith’s guidelines remain applicable to today’s online environment with some adjustments related to technology advances. We propose an additional guideline that acknowledges the role non-library websites play in guiding how users interact with library terminology.</w:t>
      </w:r>
    </w:p>
    <w:p w14:paraId="1B0DCCD2" w14:textId="77777777" w:rsidR="00EE46B3" w:rsidRDefault="00563ACF">
      <w:pPr>
        <w:pStyle w:val="Heading2"/>
      </w:pPr>
      <w:bookmarkStart w:id="1" w:name="_9rbm6gquwzgd" w:colFirst="0" w:colLast="0"/>
      <w:bookmarkEnd w:id="1"/>
      <w:r>
        <w:t>Introduction</w:t>
      </w:r>
    </w:p>
    <w:p w14:paraId="7B774E0E" w14:textId="31546468" w:rsidR="00EE46B3" w:rsidRDefault="00563ACF">
      <w:r>
        <w:t>Naismith and Stein observed in 1989, “As is true with many professions, librarianship employs many words and phrases that can be considered technical language.”</w:t>
      </w:r>
      <w:r w:rsidR="00262EAE">
        <w:t xml:space="preserve"> </w:t>
      </w:r>
      <w:r w:rsidR="00262EAE">
        <w:rPr>
          <w:rStyle w:val="EndnoteReference"/>
        </w:rPr>
        <w:endnoteReference w:id="2"/>
      </w:r>
      <w:r>
        <w:t xml:space="preserve"> To describe library operations, services, resources and workflows, library and information professionals have developed jargon, or specialized vocabulary, hereafter referred to as “library terms.” These terms include phrases such as “call number” that are used in many libraries, and specific names adopted within individual libraries and library systems, such as naming a library catalog or search. Users of libraries may not be familiar with these library terms, negatively impacting their use of library services and resources. </w:t>
      </w:r>
    </w:p>
    <w:p w14:paraId="2AFA7103" w14:textId="77777777" w:rsidR="00EE46B3" w:rsidRDefault="00EE46B3"/>
    <w:p w14:paraId="64CE58BA" w14:textId="0E8D9025" w:rsidR="00EE46B3" w:rsidRDefault="00563ACF">
      <w:r>
        <w:t>John Kupersmith iteratively revised and published a white paper summarizing best practices for using library terms originally gleaned from findings of library usability research published between 1997 to 2008. He later included studies published from 2009 to 2011.</w:t>
      </w:r>
      <w:r w:rsidR="00262EAE">
        <w:rPr>
          <w:rStyle w:val="EndnoteReference"/>
        </w:rPr>
        <w:endnoteReference w:id="3"/>
      </w:r>
      <w:r>
        <w:t xml:space="preserve"> His paper presented seven best practices:</w:t>
      </w:r>
    </w:p>
    <w:p w14:paraId="5B2ED333" w14:textId="77777777" w:rsidR="00EE46B3" w:rsidRDefault="00563ACF">
      <w:pPr>
        <w:numPr>
          <w:ilvl w:val="0"/>
          <w:numId w:val="3"/>
        </w:numPr>
      </w:pPr>
      <w:r>
        <w:t xml:space="preserve">Test to see what users do and don’t understand and what terms they most strongly relate to. </w:t>
      </w:r>
    </w:p>
    <w:p w14:paraId="2E69407E" w14:textId="77777777" w:rsidR="00EE46B3" w:rsidRDefault="00563ACF">
      <w:pPr>
        <w:numPr>
          <w:ilvl w:val="0"/>
          <w:numId w:val="3"/>
        </w:numPr>
      </w:pPr>
      <w:r>
        <w:t>Avoid - or use with caution - terms that users often misunderstand.</w:t>
      </w:r>
    </w:p>
    <w:p w14:paraId="16DBEA02" w14:textId="77777777" w:rsidR="00EE46B3" w:rsidRDefault="00563ACF">
      <w:pPr>
        <w:numPr>
          <w:ilvl w:val="0"/>
          <w:numId w:val="3"/>
        </w:numPr>
      </w:pPr>
      <w:r>
        <w:t>Use natural language equivalents on top-level pages.</w:t>
      </w:r>
    </w:p>
    <w:p w14:paraId="0DAD061A" w14:textId="77777777" w:rsidR="00EE46B3" w:rsidRDefault="00563ACF">
      <w:pPr>
        <w:numPr>
          <w:ilvl w:val="0"/>
          <w:numId w:val="3"/>
        </w:numPr>
      </w:pPr>
      <w:r>
        <w:lastRenderedPageBreak/>
        <w:t>Enhance or explain potentially confusing terms.</w:t>
      </w:r>
    </w:p>
    <w:p w14:paraId="41CFCFD6" w14:textId="77777777" w:rsidR="00EE46B3" w:rsidRDefault="00563ACF">
      <w:pPr>
        <w:numPr>
          <w:ilvl w:val="0"/>
          <w:numId w:val="3"/>
        </w:numPr>
      </w:pPr>
      <w:r>
        <w:t>Provide intermediate choices when a top-level menu choice presents ambiguities that can’t be resolved in the space available.</w:t>
      </w:r>
    </w:p>
    <w:p w14:paraId="5C652E04" w14:textId="77777777" w:rsidR="00EE46B3" w:rsidRDefault="00563ACF">
      <w:pPr>
        <w:numPr>
          <w:ilvl w:val="0"/>
          <w:numId w:val="3"/>
        </w:numPr>
      </w:pPr>
      <w:r>
        <w:t>Provide alternative paths where users are likely to make predictable “wrong” choices.</w:t>
      </w:r>
    </w:p>
    <w:p w14:paraId="30A33129" w14:textId="12E7A285" w:rsidR="00EE46B3" w:rsidRDefault="00563ACF">
      <w:pPr>
        <w:numPr>
          <w:ilvl w:val="0"/>
          <w:numId w:val="3"/>
        </w:numPr>
      </w:pPr>
      <w:r>
        <w:t>Be consistent to reduce cognitive dissonance and encourage learning through repetition.</w:t>
      </w:r>
      <w:r w:rsidR="00262EAE">
        <w:rPr>
          <w:rStyle w:val="EndnoteReference"/>
        </w:rPr>
        <w:endnoteReference w:id="4"/>
      </w:r>
      <w:r>
        <w:t xml:space="preserve"> </w:t>
      </w:r>
    </w:p>
    <w:p w14:paraId="7FA1C656" w14:textId="77777777" w:rsidR="00EE46B3" w:rsidRDefault="00EE46B3"/>
    <w:p w14:paraId="7C42C647" w14:textId="77777777" w:rsidR="00EE46B3" w:rsidRDefault="00563ACF">
      <w:r>
        <w:t>Acknowledging the enduring usefulness of Kupersmith’s white paper as well as the significant changes in both user interfaces and user expectations since 2011, we wished to provide updated results for library practitioners and library web developers, including a review of whether Kupersmith’s summary findings still hold true. In this paper we present an analysis of original research studies conducted between 2012-2021 with findings related to library users' understanding of library terms, and compared these findings with Kupersmith’s work:</w:t>
      </w:r>
    </w:p>
    <w:p w14:paraId="28BD8782" w14:textId="77777777" w:rsidR="00EE46B3" w:rsidRDefault="00EE46B3"/>
    <w:p w14:paraId="0A04477E" w14:textId="77777777" w:rsidR="00EE46B3" w:rsidRDefault="00563ACF">
      <w:pPr>
        <w:ind w:left="720"/>
      </w:pPr>
      <w:r>
        <w:rPr>
          <w:b/>
        </w:rPr>
        <w:t>R1:</w:t>
      </w:r>
      <w:r>
        <w:t xml:space="preserve"> Have there been changes over time in types of organizations represented, in research questions, or in methodology?</w:t>
      </w:r>
    </w:p>
    <w:p w14:paraId="61376844" w14:textId="77777777" w:rsidR="00EE46B3" w:rsidRDefault="00EE46B3">
      <w:pPr>
        <w:ind w:left="720"/>
        <w:rPr>
          <w:b/>
        </w:rPr>
      </w:pPr>
    </w:p>
    <w:p w14:paraId="25A7DB16" w14:textId="77777777" w:rsidR="00EE46B3" w:rsidRDefault="00563ACF">
      <w:pPr>
        <w:ind w:left="720"/>
      </w:pPr>
      <w:r>
        <w:rPr>
          <w:b/>
        </w:rPr>
        <w:t>R2:</w:t>
      </w:r>
      <w:r>
        <w:t xml:space="preserve">  What library terms do users understand? </w:t>
      </w:r>
    </w:p>
    <w:p w14:paraId="338CA16D" w14:textId="77777777" w:rsidR="00EE46B3" w:rsidRDefault="00563ACF">
      <w:pPr>
        <w:ind w:left="720"/>
      </w:pPr>
      <w:r>
        <w:rPr>
          <w:b/>
        </w:rPr>
        <w:t>R2.1:</w:t>
      </w:r>
      <w:r>
        <w:t xml:space="preserve"> What terms do users not understand? </w:t>
      </w:r>
    </w:p>
    <w:p w14:paraId="3519A28C" w14:textId="77777777" w:rsidR="00EE46B3" w:rsidRDefault="00563ACF">
      <w:pPr>
        <w:pStyle w:val="Heading2"/>
      </w:pPr>
      <w:bookmarkStart w:id="2" w:name="_kn3yszeij0g3" w:colFirst="0" w:colLast="0"/>
      <w:bookmarkEnd w:id="2"/>
      <w:r>
        <w:t>Literature review</w:t>
      </w:r>
    </w:p>
    <w:p w14:paraId="337DA76E" w14:textId="77777777" w:rsidR="00EE46B3" w:rsidRDefault="00563ACF">
      <w:pPr>
        <w:pStyle w:val="Heading3"/>
      </w:pPr>
      <w:bookmarkStart w:id="3" w:name="_bu4tixl8we6a" w:colFirst="0" w:colLast="0"/>
      <w:bookmarkEnd w:id="3"/>
      <w:r>
        <w:t>Usability research in libraries</w:t>
      </w:r>
    </w:p>
    <w:p w14:paraId="768D073E" w14:textId="5B5287EE" w:rsidR="00EE46B3" w:rsidRDefault="00563ACF">
      <w:r>
        <w:t xml:space="preserve">The well-known user experience (UX) consulting firm, Nielsen Norman Group, defines Usability as “a quality attribute that assesses how easy user interfaces are to use. The word ‘usability’ also refers to methods for improving ease-of-use during the design process.” </w:t>
      </w:r>
      <w:r w:rsidR="00262EAE">
        <w:rPr>
          <w:rStyle w:val="EndnoteReference"/>
        </w:rPr>
        <w:endnoteReference w:id="5"/>
      </w:r>
      <w:r>
        <w:t xml:space="preserve"> Mentions of the importance of usability and usability testing began to regularly appear in the library literature in the late 1990s.</w:t>
      </w:r>
      <w:r w:rsidR="00262EAE">
        <w:t xml:space="preserve"> </w:t>
      </w:r>
      <w:r w:rsidR="00262EAE">
        <w:rPr>
          <w:rStyle w:val="EndnoteReference"/>
        </w:rPr>
        <w:endnoteReference w:id="6"/>
      </w:r>
      <w:r>
        <w:t xml:space="preserve"> By 2003, Vaughn and Callicott comment, “Web site usability testing has rapidly become </w:t>
      </w:r>
      <w:r>
        <w:rPr>
          <w:i/>
        </w:rPr>
        <w:t>de rigueur</w:t>
      </w:r>
      <w:r>
        <w:t xml:space="preserve"> in libraries across the country … Simple usability testing can be a fast, cheap, and effective means of Web site evaluation.”</w:t>
      </w:r>
      <w:r w:rsidR="00262EAE">
        <w:t xml:space="preserve"> </w:t>
      </w:r>
      <w:r w:rsidR="00262EAE">
        <w:rPr>
          <w:rStyle w:val="EndnoteReference"/>
        </w:rPr>
        <w:endnoteReference w:id="7"/>
      </w:r>
    </w:p>
    <w:p w14:paraId="1B5BBF06" w14:textId="77777777" w:rsidR="00EE46B3" w:rsidRDefault="00EE46B3"/>
    <w:p w14:paraId="29BC196E" w14:textId="47917A4B" w:rsidR="00EE46B3" w:rsidRDefault="00563ACF">
      <w:r>
        <w:t xml:space="preserve">Libraries’ attention to usability appears to have been well-warranted. In a 2007 literature review, Blummer stated, “Although many academic library web pages contain relevant resources and services, navigation [and usability] studies revealed users encountered difficulties obtaining materials and services because of the poor design of the sites.” </w:t>
      </w:r>
      <w:r w:rsidR="00262EAE">
        <w:rPr>
          <w:rStyle w:val="EndnoteReference"/>
        </w:rPr>
        <w:endnoteReference w:id="8"/>
      </w:r>
      <w:r w:rsidR="00262EAE">
        <w:t xml:space="preserve"> </w:t>
      </w:r>
      <w:r>
        <w:t xml:space="preserve">Survey studies have continued to find issues with website accessibility, content, and design. </w:t>
      </w:r>
    </w:p>
    <w:p w14:paraId="3028590B" w14:textId="77777777" w:rsidR="00EE46B3" w:rsidRDefault="00EE46B3"/>
    <w:p w14:paraId="16ECCACC" w14:textId="35C8274E" w:rsidR="00EE46B3" w:rsidRDefault="00563ACF">
      <w:pPr>
        <w:rPr>
          <w:highlight w:val="white"/>
        </w:rPr>
      </w:pPr>
      <w:r>
        <w:rPr>
          <w:highlight w:val="white"/>
        </w:rPr>
        <w:t xml:space="preserve">In the later 2000s concerns started to emerge about the prevalence of library usability case studies whose results were sometimes so localized as to not be broadly generalizable, with Emanuel offering recommendations in her 2013 literature review “in order to make [study] results applicable … beyond a single interface evaluation at one library and be generalizable across different interfaces and among different libraries.” </w:t>
      </w:r>
      <w:r w:rsidR="00262EAE">
        <w:rPr>
          <w:rStyle w:val="EndnoteReference"/>
          <w:highlight w:val="white"/>
        </w:rPr>
        <w:endnoteReference w:id="9"/>
      </w:r>
      <w:r>
        <w:rPr>
          <w:highlight w:val="white"/>
        </w:rPr>
        <w:t xml:space="preserve"> </w:t>
      </w:r>
    </w:p>
    <w:p w14:paraId="152CB8BF" w14:textId="77777777" w:rsidR="00EE46B3" w:rsidRDefault="00EE46B3">
      <w:pPr>
        <w:rPr>
          <w:highlight w:val="white"/>
        </w:rPr>
      </w:pPr>
    </w:p>
    <w:p w14:paraId="6FB8398C" w14:textId="59A433D9" w:rsidR="00EE46B3" w:rsidRDefault="00563ACF">
      <w:pPr>
        <w:rPr>
          <w:highlight w:val="white"/>
        </w:rPr>
      </w:pPr>
      <w:r>
        <w:rPr>
          <w:highlight w:val="white"/>
        </w:rPr>
        <w:lastRenderedPageBreak/>
        <w:t>In the mid-2010s, focus shifted from a sole consideration of usability to the broader lens of UX : “Academic librarians should commit to a total, organization-wide effort to design and implement a systemic user experience.”</w:t>
      </w:r>
      <w:r w:rsidR="00262EAE">
        <w:rPr>
          <w:highlight w:val="white"/>
        </w:rPr>
        <w:t xml:space="preserve"> </w:t>
      </w:r>
      <w:r w:rsidR="00262EAE">
        <w:rPr>
          <w:rStyle w:val="EndnoteReference"/>
          <w:highlight w:val="white"/>
        </w:rPr>
        <w:endnoteReference w:id="10"/>
      </w:r>
      <w:r>
        <w:rPr>
          <w:highlight w:val="white"/>
        </w:rPr>
        <w:t xml:space="preserve"> MacDonald’s interviews with UX librarians suggested that barriers to embracing this broader approach remained, including cultural resistance and resource limitations.</w:t>
      </w:r>
      <w:r w:rsidR="00262EAE">
        <w:rPr>
          <w:highlight w:val="white"/>
        </w:rPr>
        <w:t xml:space="preserve"> </w:t>
      </w:r>
      <w:r w:rsidR="00262EAE">
        <w:rPr>
          <w:rStyle w:val="EndnoteReference"/>
          <w:highlight w:val="white"/>
        </w:rPr>
        <w:endnoteReference w:id="11"/>
      </w:r>
      <w:r w:rsidR="00262EAE">
        <w:rPr>
          <w:highlight w:val="white"/>
        </w:rPr>
        <w:t xml:space="preserve"> </w:t>
      </w:r>
      <w:r>
        <w:rPr>
          <w:highlight w:val="white"/>
        </w:rPr>
        <w:t>In 2020, Young et al found that UX maturity in libraries remained in the “low-to-middle” range.</w:t>
      </w:r>
      <w:r w:rsidR="00262EAE">
        <w:rPr>
          <w:rStyle w:val="EndnoteReference"/>
          <w:highlight w:val="white"/>
        </w:rPr>
        <w:endnoteReference w:id="12"/>
      </w:r>
    </w:p>
    <w:p w14:paraId="0984989D" w14:textId="77777777" w:rsidR="00EE46B3" w:rsidRDefault="00EE46B3">
      <w:pPr>
        <w:rPr>
          <w:highlight w:val="yellow"/>
        </w:rPr>
      </w:pPr>
    </w:p>
    <w:p w14:paraId="3EDF701D" w14:textId="65FFF483" w:rsidR="00EE46B3" w:rsidRDefault="00563ACF">
      <w:r>
        <w:t xml:space="preserve">Despite, or perhaps within, the ongoing shift towards a more holistic approach to overall UX, the COVID-19 pandemic renewed library interest in web usability testing. A 2021 </w:t>
      </w:r>
      <w:r>
        <w:rPr>
          <w:i/>
        </w:rPr>
        <w:t>American Libraries</w:t>
      </w:r>
      <w:r>
        <w:t xml:space="preserve"> feature article on user-friendly websites commented, “The increased importance of library websites during the COVID-19 era has highlighted common usability shortcomings — and opportunities.”</w:t>
      </w:r>
      <w:r w:rsidR="00262EAE">
        <w:t xml:space="preserve"> </w:t>
      </w:r>
      <w:r w:rsidR="00262EAE">
        <w:rPr>
          <w:rStyle w:val="EndnoteReference"/>
        </w:rPr>
        <w:endnoteReference w:id="13"/>
      </w:r>
    </w:p>
    <w:p w14:paraId="1CDCE167" w14:textId="77777777" w:rsidR="00EE46B3" w:rsidRDefault="00563ACF">
      <w:pPr>
        <w:pStyle w:val="Heading3"/>
      </w:pPr>
      <w:bookmarkStart w:id="4" w:name="_5ujqzkddoi4g" w:colFirst="0" w:colLast="0"/>
      <w:bookmarkEnd w:id="4"/>
      <w:r>
        <w:t>Jargon and its impact on end-user engagement and understanding</w:t>
      </w:r>
    </w:p>
    <w:p w14:paraId="60BFF03A" w14:textId="6170C2EB" w:rsidR="00EE46B3" w:rsidRDefault="00563ACF">
      <w:r>
        <w:t xml:space="preserve">Jargon is “the technical terminology or characteristic idiom of a special activity or group”. </w:t>
      </w:r>
      <w:r w:rsidR="00262EAE">
        <w:rPr>
          <w:rStyle w:val="EndnoteReference"/>
        </w:rPr>
        <w:endnoteReference w:id="14"/>
      </w:r>
      <w:r w:rsidR="00262EAE">
        <w:t xml:space="preserve"> </w:t>
      </w:r>
      <w:r>
        <w:t>Though this can be a helpful shortcut for intra-organizational dialogue, many organizations have expressed their concern with using jargon in communications meant for general audiences.</w:t>
      </w:r>
    </w:p>
    <w:p w14:paraId="3E6FC9AC" w14:textId="77777777" w:rsidR="00EE46B3" w:rsidRDefault="00EE46B3"/>
    <w:p w14:paraId="619894D6" w14:textId="68411926" w:rsidR="00EE46B3" w:rsidRDefault="00563ACF">
      <w:r>
        <w:t>The Plain Language Action and Information Network, an “unfunded working group of federal employees” directs writers to avoid jargon: “Readers complain about jargon more than any other writing fault, because writers often fail to realize that terms they know well may be difficult or meaningless to their audience.”</w:t>
      </w:r>
      <w:r w:rsidR="00262EAE">
        <w:t xml:space="preserve"> </w:t>
      </w:r>
      <w:r w:rsidR="00262EAE">
        <w:rPr>
          <w:rStyle w:val="EndnoteReference"/>
        </w:rPr>
        <w:endnoteReference w:id="15"/>
      </w:r>
    </w:p>
    <w:p w14:paraId="3592CF47" w14:textId="77777777" w:rsidR="00EE46B3" w:rsidRDefault="00EE46B3"/>
    <w:p w14:paraId="5C26A218" w14:textId="718A4208" w:rsidR="00EE46B3" w:rsidRDefault="00563ACF">
      <w:r>
        <w:t>The Nielsen-Norman Group advocates for clear straightforward writing which “communicates information succinctly and efficiently so that readers understand the message quickly, without having to decipher complicated sentences or vague jargon.”</w:t>
      </w:r>
      <w:r w:rsidR="001712B9">
        <w:t xml:space="preserve"> </w:t>
      </w:r>
      <w:r w:rsidR="001712B9">
        <w:rPr>
          <w:rStyle w:val="EndnoteReference"/>
        </w:rPr>
        <w:endnoteReference w:id="16"/>
      </w:r>
      <w:r>
        <w:t xml:space="preserve"> Usability consulting company UserTesting pointed to the damaging effect of jargon on customer experience: “Use of jargon can impair clarity, and can be isolating and/or condescending to the reader.”</w:t>
      </w:r>
      <w:r w:rsidR="001712B9">
        <w:t xml:space="preserve"> </w:t>
      </w:r>
      <w:r w:rsidR="001712B9">
        <w:rPr>
          <w:rStyle w:val="EndnoteReference"/>
        </w:rPr>
        <w:endnoteReference w:id="17"/>
      </w:r>
    </w:p>
    <w:p w14:paraId="5125619D" w14:textId="77777777" w:rsidR="00EE46B3" w:rsidRDefault="00EE46B3"/>
    <w:p w14:paraId="221E9748" w14:textId="2754286C" w:rsidR="00EE46B3" w:rsidRDefault="00563ACF">
      <w:r>
        <w:t>A large-scale study of U.S. readers’ comprehension of technical writing presented with and without jargon terms found that “... simply providing definitions or explainers alongside technical language will not reduce the negative effects of jargon use. Instead, practitioners should remove jargon—or other forms of technical language—where possible.”</w:t>
      </w:r>
      <w:r w:rsidR="001712B9">
        <w:t xml:space="preserve"> </w:t>
      </w:r>
      <w:r w:rsidR="001712B9">
        <w:rPr>
          <w:rStyle w:val="EndnoteReference"/>
        </w:rPr>
        <w:endnoteReference w:id="18"/>
      </w:r>
      <w:r>
        <w:t xml:space="preserve"> </w:t>
      </w:r>
    </w:p>
    <w:p w14:paraId="0A9E776E" w14:textId="77777777" w:rsidR="00EE46B3" w:rsidRDefault="00563ACF">
      <w:pPr>
        <w:pStyle w:val="Heading4"/>
      </w:pPr>
      <w:bookmarkStart w:id="5" w:name="_d51oapnt8o9x" w:colFirst="0" w:colLast="0"/>
      <w:bookmarkEnd w:id="5"/>
      <w:r>
        <w:t>Library terms (jargon) and usability</w:t>
      </w:r>
    </w:p>
    <w:p w14:paraId="7C587B5E" w14:textId="77777777" w:rsidR="00EE46B3" w:rsidRDefault="00563ACF">
      <w:r>
        <w:t xml:space="preserve">Naismith and Stein’s 1989 study, testing student comprehension of library terms, issued a strong warning: </w:t>
      </w:r>
    </w:p>
    <w:p w14:paraId="6981BF21" w14:textId="047AA101" w:rsidR="00EE46B3" w:rsidRDefault="00563ACF">
      <w:pPr>
        <w:ind w:left="720"/>
      </w:pPr>
      <w:r>
        <w:t>Although each profession has its share of jargon, librarianship is such a heavily user-oriented field that any indication of a lack of communication should be given serious attention. The results reported here indicate clearly that there is a communications problem between librarians and patrons. Librarians cannot rely on the patrons to decipher a meaning from the context.</w:t>
      </w:r>
      <w:r w:rsidR="001712B9">
        <w:t xml:space="preserve"> </w:t>
      </w:r>
      <w:r w:rsidR="001712B9">
        <w:rPr>
          <w:rStyle w:val="EndnoteReference"/>
        </w:rPr>
        <w:endnoteReference w:id="19"/>
      </w:r>
    </w:p>
    <w:p w14:paraId="318E4A1A" w14:textId="77777777" w:rsidR="00EE46B3" w:rsidRDefault="00EE46B3"/>
    <w:p w14:paraId="3ABD9D9D" w14:textId="27AA71AB" w:rsidR="00EE46B3" w:rsidRDefault="00563ACF">
      <w:r>
        <w:lastRenderedPageBreak/>
        <w:t xml:space="preserve">Interest in various questions related to user comprehension of library jargon appeared as a distinct thread in the library literature related to usability in the 1990s and early 2000s. </w:t>
      </w:r>
      <w:r w:rsidR="001712B9">
        <w:rPr>
          <w:rStyle w:val="EndnoteReference"/>
        </w:rPr>
        <w:endnoteReference w:id="20"/>
      </w:r>
    </w:p>
    <w:p w14:paraId="17546588" w14:textId="77777777" w:rsidR="00EE46B3" w:rsidRDefault="00EE46B3"/>
    <w:p w14:paraId="1BC7CF8D" w14:textId="76394A5B" w:rsidR="00EE46B3" w:rsidRDefault="00563ACF">
      <w:r>
        <w:t xml:space="preserve">Kupersmith’s aforementioned meta-analysis, “Library terms that users understand,” analyzed and presented the results of original research studies published between 1997 and 2008 focusing on those “evaluating terminology on library websites, and suggest[ing] test methods and best practices for reducing cognitive barriers caused by terminology.” </w:t>
      </w:r>
      <w:r w:rsidR="001712B9">
        <w:rPr>
          <w:rStyle w:val="EndnoteReference"/>
        </w:rPr>
        <w:endnoteReference w:id="21"/>
      </w:r>
    </w:p>
    <w:p w14:paraId="5B721017" w14:textId="77777777" w:rsidR="00EE46B3" w:rsidRDefault="00EE46B3"/>
    <w:p w14:paraId="3B3E0C56" w14:textId="6F4DCA50" w:rsidR="64C2E449" w:rsidRDefault="64C2E449" w:rsidP="6AD50FD0">
      <w:r w:rsidRPr="6AD50FD0">
        <w:rPr>
          <w:color w:val="000000" w:themeColor="text1"/>
        </w:rPr>
        <w:t xml:space="preserve">In 2012, Majors conducted a usability study of multiple discovery interfaces, and stated, "it is clear that in some areas the library could adopt different public-facing terms that might more clearly suggest to patrons what is meant." </w:t>
      </w:r>
      <w:r w:rsidR="005027F5">
        <w:rPr>
          <w:rStyle w:val="EndnoteReference"/>
          <w:color w:val="000000" w:themeColor="text1"/>
        </w:rPr>
        <w:endnoteReference w:id="22"/>
      </w:r>
    </w:p>
    <w:p w14:paraId="2A86524F" w14:textId="2219132D" w:rsidR="6AD50FD0" w:rsidRDefault="6AD50FD0" w:rsidP="6AD50FD0">
      <w:pPr>
        <w:rPr>
          <w:rStyle w:val="Hyperlink"/>
        </w:rPr>
      </w:pPr>
    </w:p>
    <w:p w14:paraId="13AEBBEC" w14:textId="6A34575B" w:rsidR="00972637" w:rsidRDefault="00563ACF">
      <w:r>
        <w:t>In a 2017 content analysis of signage, websites and documents for four New Zealand public libraries, Fauchelle concluded, “While jargon might be useful when communicating within a discipline, it is crucial to use language that library clients easily understand.”</w:t>
      </w:r>
      <w:r w:rsidR="001712B9">
        <w:t xml:space="preserve"> </w:t>
      </w:r>
      <w:r w:rsidR="001712B9">
        <w:rPr>
          <w:rStyle w:val="EndnoteReference"/>
        </w:rPr>
        <w:endnoteReference w:id="23"/>
      </w:r>
      <w:r>
        <w:t xml:space="preserve"> </w:t>
      </w:r>
      <w:r w:rsidR="002878B5" w:rsidRPr="002878B5">
        <w:t>Backowski et al. revised database descriptions to eliminate jargon and found that Plain Language descriptions improved participants</w:t>
      </w:r>
      <w:r w:rsidR="005D1847">
        <w:t>’</w:t>
      </w:r>
      <w:r w:rsidR="002878B5" w:rsidRPr="002878B5">
        <w:t xml:space="preserve"> ability to select databases. Referencing "equity and usability" as drivers, they stated, "Plain Language database descriptions offer an opportunity to practice user-centered librarianship."</w:t>
      </w:r>
      <w:r w:rsidR="00A77C34">
        <w:t xml:space="preserve"> </w:t>
      </w:r>
      <w:r w:rsidR="00A77C34">
        <w:rPr>
          <w:rStyle w:val="EndnoteReference"/>
        </w:rPr>
        <w:endnoteReference w:id="24"/>
      </w:r>
    </w:p>
    <w:p w14:paraId="4E67132C" w14:textId="77777777" w:rsidR="00EE46B3" w:rsidRDefault="00563ACF">
      <w:pPr>
        <w:pStyle w:val="Heading2"/>
      </w:pPr>
      <w:bookmarkStart w:id="6" w:name="_oyrp7wcguel" w:colFirst="0" w:colLast="0"/>
      <w:bookmarkEnd w:id="6"/>
      <w:r>
        <w:t>Methods</w:t>
      </w:r>
    </w:p>
    <w:p w14:paraId="635750CE" w14:textId="77777777" w:rsidR="00EE46B3" w:rsidRDefault="00563ACF">
      <w:pPr>
        <w:pStyle w:val="Heading3"/>
      </w:pPr>
      <w:bookmarkStart w:id="7" w:name="_297qammz9ra0" w:colFirst="0" w:colLast="0"/>
      <w:bookmarkEnd w:id="7"/>
      <w:r>
        <w:t>Search Strategy</w:t>
      </w:r>
    </w:p>
    <w:p w14:paraId="27C3D62A" w14:textId="0918EEB7" w:rsidR="00EE46B3" w:rsidRDefault="00563ACF">
      <w:r>
        <w:t>We identified the library and information science bibliographic databases LISTA</w:t>
      </w:r>
      <w:r w:rsidR="001712B9">
        <w:rPr>
          <w:rStyle w:val="EndnoteReference"/>
        </w:rPr>
        <w:endnoteReference w:id="25"/>
      </w:r>
      <w:r>
        <w:t xml:space="preserve"> and LISA</w:t>
      </w:r>
      <w:r w:rsidR="001712B9">
        <w:rPr>
          <w:rStyle w:val="EndnoteReference"/>
        </w:rPr>
        <w:endnoteReference w:id="26"/>
      </w:r>
      <w:r>
        <w:t xml:space="preserve"> as key sources of professional literature. To complement the professional literature, we also searched Google Scholar as recommended by Haddaway et al. in order to include gray literature such as presentations, white papers, and other non-peer reviewed sources. </w:t>
      </w:r>
      <w:r w:rsidR="001712B9">
        <w:rPr>
          <w:rStyle w:val="EndnoteReference"/>
        </w:rPr>
        <w:endnoteReference w:id="27"/>
      </w:r>
    </w:p>
    <w:p w14:paraId="1EFBCF3E" w14:textId="77777777" w:rsidR="00EE46B3" w:rsidRDefault="00EE46B3"/>
    <w:p w14:paraId="3D4A4A07" w14:textId="77777777" w:rsidR="00EE46B3" w:rsidRDefault="00563ACF">
      <w:r>
        <w:t>In order to identify as many pertinent research articles for our literature review as possible, We started with the following search structure:</w:t>
      </w:r>
    </w:p>
    <w:p w14:paraId="6606B37A" w14:textId="77777777" w:rsidR="00EE46B3" w:rsidRDefault="00EE46B3"/>
    <w:p w14:paraId="2A202D5B" w14:textId="77777777" w:rsidR="00EE46B3" w:rsidRDefault="00563ACF">
      <w:pPr>
        <w:ind w:left="720"/>
        <w:rPr>
          <w:b/>
        </w:rPr>
      </w:pPr>
      <w:r>
        <w:rPr>
          <w:b/>
        </w:rPr>
        <w:t xml:space="preserve">LISTA (via EBSCO) and </w:t>
      </w:r>
      <w:bookmarkStart w:id="8" w:name="_Int_Z5qwEEJx"/>
      <w:r>
        <w:rPr>
          <w:b/>
        </w:rPr>
        <w:t>LISA</w:t>
      </w:r>
      <w:bookmarkEnd w:id="8"/>
      <w:r>
        <w:rPr>
          <w:b/>
        </w:rPr>
        <w:t xml:space="preserve"> (via ProQuest)</w:t>
      </w:r>
    </w:p>
    <w:p w14:paraId="2F78D453" w14:textId="77777777" w:rsidR="00EE46B3" w:rsidRDefault="00563ACF">
      <w:pPr>
        <w:ind w:left="720"/>
        <w:rPr>
          <w:i/>
        </w:rPr>
      </w:pPr>
      <w:r>
        <w:rPr>
          <w:i/>
        </w:rPr>
        <w:t xml:space="preserve">Terms: </w:t>
      </w:r>
    </w:p>
    <w:p w14:paraId="49764CF1" w14:textId="77777777" w:rsidR="00EE46B3" w:rsidRDefault="00563ACF">
      <w:pPr>
        <w:ind w:left="720"/>
      </w:pPr>
      <w:r>
        <w:t>website OR “web site” OR libguides OR site OR “online tutorial” AND librar* AND usability OR “user research” OR “user experience”</w:t>
      </w:r>
    </w:p>
    <w:p w14:paraId="5A729CC1" w14:textId="77777777" w:rsidR="00EE46B3" w:rsidRDefault="00563ACF">
      <w:pPr>
        <w:ind w:left="720"/>
      </w:pPr>
      <w:r>
        <w:rPr>
          <w:i/>
        </w:rPr>
        <w:t>Limiter:</w:t>
      </w:r>
      <w:r>
        <w:t xml:space="preserve"> </w:t>
      </w:r>
    </w:p>
    <w:p w14:paraId="79F484D5" w14:textId="77777777" w:rsidR="00EE46B3" w:rsidRDefault="00563ACF">
      <w:pPr>
        <w:ind w:left="720"/>
      </w:pPr>
      <w:r>
        <w:t>2012-2021</w:t>
      </w:r>
    </w:p>
    <w:p w14:paraId="3498CEB9" w14:textId="77777777" w:rsidR="00EE46B3" w:rsidRDefault="00EE46B3">
      <w:pPr>
        <w:ind w:left="1440"/>
      </w:pPr>
    </w:p>
    <w:p w14:paraId="653F660C" w14:textId="77777777" w:rsidR="00EE46B3" w:rsidRDefault="00563ACF">
      <w:pPr>
        <w:ind w:left="720"/>
        <w:rPr>
          <w:b/>
        </w:rPr>
      </w:pPr>
      <w:r>
        <w:rPr>
          <w:b/>
        </w:rPr>
        <w:t>Google Scholar</w:t>
      </w:r>
    </w:p>
    <w:p w14:paraId="4C3AC834" w14:textId="77777777" w:rsidR="00EE46B3" w:rsidRDefault="00563ACF">
      <w:pPr>
        <w:ind w:left="720"/>
        <w:rPr>
          <w:b/>
        </w:rPr>
      </w:pPr>
      <w:r>
        <w:rPr>
          <w:i/>
        </w:rPr>
        <w:t>Terms:</w:t>
      </w:r>
      <w:r>
        <w:rPr>
          <w:b/>
        </w:rPr>
        <w:t xml:space="preserve"> </w:t>
      </w:r>
    </w:p>
    <w:p w14:paraId="061F57AC" w14:textId="77777777" w:rsidR="00EE46B3" w:rsidRDefault="00563ACF">
      <w:pPr>
        <w:ind w:left="720"/>
      </w:pPr>
      <w:r>
        <w:t>(website OR “web site” OR libguides OR site OR "online tutorial”) AND (library OR libraries) AND (usability OR “user research” OR “user experience”)</w:t>
      </w:r>
    </w:p>
    <w:p w14:paraId="7B7320B8" w14:textId="77777777" w:rsidR="00EE46B3" w:rsidRDefault="00563ACF">
      <w:pPr>
        <w:ind w:left="720"/>
        <w:rPr>
          <w:i/>
        </w:rPr>
      </w:pPr>
      <w:r>
        <w:rPr>
          <w:i/>
        </w:rPr>
        <w:t xml:space="preserve">Limiter: </w:t>
      </w:r>
    </w:p>
    <w:p w14:paraId="0ABB3EBD" w14:textId="77777777" w:rsidR="00EE46B3" w:rsidRDefault="00563ACF">
      <w:pPr>
        <w:ind w:left="720"/>
      </w:pPr>
      <w:r>
        <w:lastRenderedPageBreak/>
        <w:t>2012-2021</w:t>
      </w:r>
    </w:p>
    <w:p w14:paraId="4C6290EE" w14:textId="77777777" w:rsidR="00EE46B3" w:rsidRDefault="00EE46B3"/>
    <w:p w14:paraId="7C5EE41B" w14:textId="77777777" w:rsidR="00EE46B3" w:rsidRDefault="00563ACF">
      <w:r>
        <w:t>Terms were limited to studies done on online environments to reflect Kupersmith’s original goal of assisting library web developers. As Kupersmith’s paper included research up to 2011, the date was limited to papers published in 2012 and beyond.</w:t>
      </w:r>
    </w:p>
    <w:p w14:paraId="5F61E45B" w14:textId="77777777" w:rsidR="00EE46B3" w:rsidRDefault="00EE46B3"/>
    <w:p w14:paraId="49825D56" w14:textId="5AFA9920" w:rsidR="00EE46B3" w:rsidRDefault="00563ACF">
      <w:r>
        <w:t>Searches were done on the same day in February 2022 and results were downloaded into a shared Zotero Group Library. All results returned from the search queries within LISA and LISTA were added. Following the recommendation of Haddaway et al., we downloaded the first 200 relevance sorted Google Scholar results.</w:t>
      </w:r>
      <w:r w:rsidR="001712B9">
        <w:rPr>
          <w:rStyle w:val="EndnoteReference"/>
        </w:rPr>
        <w:endnoteReference w:id="28"/>
      </w:r>
    </w:p>
    <w:p w14:paraId="294383C3" w14:textId="77777777" w:rsidR="00EE46B3" w:rsidRDefault="00EE46B3"/>
    <w:p w14:paraId="1E228950" w14:textId="77777777" w:rsidR="00EE46B3" w:rsidRDefault="00563ACF">
      <w:pPr>
        <w:rPr>
          <w:b/>
        </w:rPr>
      </w:pPr>
      <w:r>
        <w:t>In sum, we retrieved 1260 results. After deduplication, 978 results remained. (see Figure 1: Study Selection)</w:t>
      </w:r>
    </w:p>
    <w:p w14:paraId="2DFA81C1" w14:textId="77777777" w:rsidR="00EE46B3" w:rsidRDefault="00EE46B3">
      <w:pPr>
        <w:rPr>
          <w:b/>
        </w:rPr>
      </w:pPr>
    </w:p>
    <w:p w14:paraId="7E508BB9" w14:textId="77777777" w:rsidR="00EE46B3" w:rsidRDefault="00563ACF">
      <w:pPr>
        <w:rPr>
          <w:b/>
        </w:rPr>
      </w:pPr>
      <w:r>
        <w:rPr>
          <w:b/>
        </w:rPr>
        <w:t>FIGURE 1</w:t>
      </w:r>
    </w:p>
    <w:p w14:paraId="730D2467" w14:textId="77777777" w:rsidR="00EE46B3" w:rsidRDefault="00563ACF">
      <w:r>
        <w:t>Study Selection</w:t>
      </w:r>
    </w:p>
    <w:p w14:paraId="5A3A6858" w14:textId="77777777" w:rsidR="00EE46B3" w:rsidRDefault="00563ACF">
      <w:r>
        <w:rPr>
          <w:noProof/>
        </w:rPr>
        <w:drawing>
          <wp:inline distT="114300" distB="114300" distL="114300" distR="114300" wp14:anchorId="2B32ABB8" wp14:editId="51F28D68">
            <wp:extent cx="5138738" cy="44872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t="990" b="-990"/>
                    <a:stretch>
                      <a:fillRect/>
                    </a:stretch>
                  </pic:blipFill>
                  <pic:spPr>
                    <a:xfrm>
                      <a:off x="0" y="0"/>
                      <a:ext cx="5138738" cy="4487200"/>
                    </a:xfrm>
                    <a:prstGeom prst="rect">
                      <a:avLst/>
                    </a:prstGeom>
                    <a:ln/>
                  </pic:spPr>
                </pic:pic>
              </a:graphicData>
            </a:graphic>
          </wp:inline>
        </w:drawing>
      </w:r>
    </w:p>
    <w:p w14:paraId="0DC1EB96" w14:textId="77777777" w:rsidR="00EE46B3" w:rsidRDefault="00563ACF">
      <w:pPr>
        <w:pStyle w:val="Heading3"/>
      </w:pPr>
      <w:bookmarkStart w:id="9" w:name="_d33knwkeos4k" w:colFirst="0" w:colLast="0"/>
      <w:bookmarkEnd w:id="9"/>
      <w:r>
        <w:lastRenderedPageBreak/>
        <w:t>Screening Strategy</w:t>
      </w:r>
    </w:p>
    <w:p w14:paraId="63779762" w14:textId="6616EA0A" w:rsidR="00EE46B3" w:rsidRDefault="00563ACF">
      <w:r>
        <w:t xml:space="preserve">Once the documents were gathered and deduplicated, we removed documents where the library location was outside North America and the language of publication was not English, as library terminology and services often have a regional element. We then closely reviewed the content of the remaining 115 papers and removed documents that did not report on an experiment involving non-librarian patrons using online library terminology, as our research questions center on directly observed user behavior and not indirect methods such as content analysis and heuristic evaluation. After we finished screening 51 articles met criteria (Appendix A). </w:t>
      </w:r>
    </w:p>
    <w:p w14:paraId="7DF765C9" w14:textId="77777777" w:rsidR="00EE46B3" w:rsidRDefault="00563ACF">
      <w:pPr>
        <w:pStyle w:val="Heading3"/>
      </w:pPr>
      <w:bookmarkStart w:id="10" w:name="_zav33f54pgc7" w:colFirst="0" w:colLast="0"/>
      <w:bookmarkEnd w:id="10"/>
      <w:r>
        <w:t>Data Analysis</w:t>
      </w:r>
    </w:p>
    <w:p w14:paraId="1708D266" w14:textId="77777777" w:rsidR="00EE46B3" w:rsidRDefault="00563ACF">
      <w:r>
        <w:t>To analyze the documents we identified specific demographics and characteristics of interest  (e.g., number of participants, methods, etc.) and recorded them on a shared spreadsheet (Appendix B). Kupersmith’s research was also coded in an abbreviated form so that we could compare study changes over time.  We recorded article findings on a separate spreadsheet tab and assigned values indicating type of platform mentioned, library service task performed, Kupersmith guideline(s) followed, and notes.</w:t>
      </w:r>
    </w:p>
    <w:p w14:paraId="487C48A1" w14:textId="77777777" w:rsidR="00EE46B3" w:rsidRDefault="00EE46B3"/>
    <w:p w14:paraId="62FB1D75" w14:textId="61861D49" w:rsidR="00EE46B3" w:rsidRDefault="00563ACF">
      <w:r>
        <w:t>To define “Library Service or Task” we developed fifteen categories mapped to library services or tasks and categorized findings across all studies. This categorization was particularly helpful in analyzing findings based on library-specific themes. Most frequently covered topics were databases / journals / articles (28), website navigation (21), instruction (16) and borrowing (15). (Table 1) Although our search strategy did not focus on physical spaces, eight studies mentioned physical spaces in their findings. The full dataset is available to readers (</w:t>
      </w:r>
      <w:hyperlink r:id="rId9" w:history="1">
        <w:r w:rsidR="00997F57" w:rsidRPr="00840EC0">
          <w:rPr>
            <w:rStyle w:val="Hyperlink"/>
          </w:rPr>
          <w:t>https://doi.org/10.17605/OSF.IO/ZR4AB</w:t>
        </w:r>
      </w:hyperlink>
      <w:r w:rsidR="00997F57">
        <w:t>)</w:t>
      </w:r>
      <w:r>
        <w:t xml:space="preserve">. As we took notes on the articles we met to discuss classifications and refine meanings, recording outcomes in a data dictionary. </w:t>
      </w:r>
    </w:p>
    <w:p w14:paraId="56A5EA98" w14:textId="77777777" w:rsidR="00EE46B3" w:rsidRDefault="00EE46B3"/>
    <w:p w14:paraId="3625A1EF" w14:textId="77777777" w:rsidR="00EE46B3" w:rsidRDefault="00563ACF">
      <w:pPr>
        <w:rPr>
          <w:b/>
        </w:rPr>
      </w:pPr>
      <w:r>
        <w:rPr>
          <w:b/>
        </w:rPr>
        <w:t>TABLE 1</w:t>
      </w:r>
    </w:p>
    <w:p w14:paraId="5CC22A0F" w14:textId="77777777" w:rsidR="00EE46B3" w:rsidRDefault="00563ACF">
      <w:r>
        <w:t>Number of Studies Assigned to Each Library Service or Task</w:t>
      </w:r>
    </w:p>
    <w:tbl>
      <w:tblPr>
        <w:tblW w:w="525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3690"/>
        <w:gridCol w:w="1560"/>
      </w:tblGrid>
      <w:tr w:rsidR="00EE46B3" w14:paraId="679CD868" w14:textId="77777777">
        <w:trPr>
          <w:trHeight w:val="315"/>
        </w:trPr>
        <w:tc>
          <w:tcPr>
            <w:tcW w:w="3690" w:type="dxa"/>
            <w:tcBorders>
              <w:top w:val="single" w:sz="6" w:space="0" w:color="000000"/>
              <w:left w:val="single" w:sz="6" w:space="0" w:color="000000"/>
              <w:bottom w:val="single" w:sz="6" w:space="0" w:color="000000"/>
              <w:right w:val="single" w:sz="6" w:space="0" w:color="000000"/>
            </w:tcBorders>
            <w:shd w:val="clear" w:color="auto" w:fill="000000"/>
            <w:tcMar>
              <w:top w:w="40" w:type="dxa"/>
              <w:left w:w="40" w:type="dxa"/>
              <w:bottom w:w="40" w:type="dxa"/>
              <w:right w:w="40" w:type="dxa"/>
            </w:tcMar>
            <w:vAlign w:val="bottom"/>
          </w:tcPr>
          <w:p w14:paraId="1FD4724B" w14:textId="77777777" w:rsidR="00EE46B3" w:rsidRDefault="00563ACF">
            <w:pPr>
              <w:widowControl w:val="0"/>
            </w:pPr>
            <w:r>
              <w:rPr>
                <w:color w:val="FFFFFF"/>
              </w:rPr>
              <w:t>Library Service or Task Category</w:t>
            </w:r>
          </w:p>
        </w:tc>
        <w:tc>
          <w:tcPr>
            <w:tcW w:w="1560" w:type="dxa"/>
            <w:tcBorders>
              <w:top w:val="single" w:sz="6" w:space="0" w:color="000000"/>
              <w:left w:val="single" w:sz="6" w:space="0" w:color="CCCCCC"/>
              <w:bottom w:val="single" w:sz="6" w:space="0" w:color="000000"/>
              <w:right w:val="single" w:sz="6" w:space="0" w:color="000000"/>
            </w:tcBorders>
            <w:shd w:val="clear" w:color="auto" w:fill="000000"/>
            <w:tcMar>
              <w:top w:w="40" w:type="dxa"/>
              <w:left w:w="40" w:type="dxa"/>
              <w:bottom w:w="40" w:type="dxa"/>
              <w:right w:w="40" w:type="dxa"/>
            </w:tcMar>
            <w:vAlign w:val="bottom"/>
          </w:tcPr>
          <w:p w14:paraId="34316FDA" w14:textId="77777777" w:rsidR="00EE46B3" w:rsidRDefault="00563ACF">
            <w:pPr>
              <w:widowControl w:val="0"/>
              <w:jc w:val="right"/>
            </w:pPr>
            <w:r>
              <w:rPr>
                <w:color w:val="FFFFFF"/>
              </w:rPr>
              <w:t># Studies</w:t>
            </w:r>
          </w:p>
        </w:tc>
      </w:tr>
      <w:tr w:rsidR="00EE46B3" w14:paraId="70ED0CC9"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0727024C" w14:textId="77777777" w:rsidR="00EE46B3" w:rsidRDefault="00563ACF">
            <w:pPr>
              <w:widowControl w:val="0"/>
              <w:rPr>
                <w:sz w:val="20"/>
                <w:szCs w:val="20"/>
              </w:rPr>
            </w:pPr>
            <w:r>
              <w:rPr>
                <w:sz w:val="20"/>
                <w:szCs w:val="20"/>
              </w:rPr>
              <w:t>Databases/journals/articles</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7E8FE264" w14:textId="77777777" w:rsidR="00EE46B3" w:rsidRDefault="00563ACF">
            <w:pPr>
              <w:widowControl w:val="0"/>
              <w:jc w:val="right"/>
              <w:rPr>
                <w:sz w:val="20"/>
                <w:szCs w:val="20"/>
              </w:rPr>
            </w:pPr>
            <w:r>
              <w:rPr>
                <w:sz w:val="20"/>
                <w:szCs w:val="20"/>
              </w:rPr>
              <w:t>28</w:t>
            </w:r>
          </w:p>
        </w:tc>
      </w:tr>
      <w:tr w:rsidR="00EE46B3" w14:paraId="78097BA8"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511081F7" w14:textId="77777777" w:rsidR="00EE46B3" w:rsidRDefault="00563ACF">
            <w:pPr>
              <w:widowControl w:val="0"/>
              <w:rPr>
                <w:sz w:val="20"/>
                <w:szCs w:val="20"/>
              </w:rPr>
            </w:pPr>
            <w:r>
              <w:rPr>
                <w:sz w:val="20"/>
                <w:szCs w:val="20"/>
              </w:rPr>
              <w:t>Website navigation</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0156BFD2" w14:textId="77777777" w:rsidR="00EE46B3" w:rsidRDefault="00563ACF">
            <w:pPr>
              <w:widowControl w:val="0"/>
              <w:jc w:val="right"/>
              <w:rPr>
                <w:sz w:val="20"/>
                <w:szCs w:val="20"/>
              </w:rPr>
            </w:pPr>
            <w:r>
              <w:rPr>
                <w:sz w:val="20"/>
                <w:szCs w:val="20"/>
              </w:rPr>
              <w:t>21</w:t>
            </w:r>
          </w:p>
        </w:tc>
      </w:tr>
      <w:tr w:rsidR="00EE46B3" w14:paraId="3A2BCDAE"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1ED9C7DB" w14:textId="77777777" w:rsidR="00EE46B3" w:rsidRDefault="00563ACF">
            <w:pPr>
              <w:widowControl w:val="0"/>
              <w:rPr>
                <w:sz w:val="20"/>
                <w:szCs w:val="20"/>
              </w:rPr>
            </w:pPr>
            <w:r>
              <w:rPr>
                <w:sz w:val="20"/>
                <w:szCs w:val="20"/>
              </w:rPr>
              <w:t>Instruction</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23D4EA43" w14:textId="77777777" w:rsidR="00EE46B3" w:rsidRDefault="00563ACF">
            <w:pPr>
              <w:widowControl w:val="0"/>
              <w:jc w:val="right"/>
              <w:rPr>
                <w:sz w:val="20"/>
                <w:szCs w:val="20"/>
              </w:rPr>
            </w:pPr>
            <w:r>
              <w:rPr>
                <w:sz w:val="20"/>
                <w:szCs w:val="20"/>
              </w:rPr>
              <w:t>16</w:t>
            </w:r>
          </w:p>
        </w:tc>
      </w:tr>
      <w:tr w:rsidR="00EE46B3" w14:paraId="6E4C3831"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3D7E4EAC" w14:textId="77777777" w:rsidR="00EE46B3" w:rsidRDefault="00563ACF">
            <w:pPr>
              <w:widowControl w:val="0"/>
              <w:rPr>
                <w:sz w:val="20"/>
                <w:szCs w:val="20"/>
              </w:rPr>
            </w:pPr>
            <w:r>
              <w:rPr>
                <w:sz w:val="20"/>
                <w:szCs w:val="20"/>
              </w:rPr>
              <w:t>Borrowing</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319CFABF" w14:textId="77777777" w:rsidR="00EE46B3" w:rsidRDefault="00563ACF">
            <w:pPr>
              <w:widowControl w:val="0"/>
              <w:jc w:val="right"/>
              <w:rPr>
                <w:sz w:val="20"/>
                <w:szCs w:val="20"/>
              </w:rPr>
            </w:pPr>
            <w:r>
              <w:rPr>
                <w:sz w:val="20"/>
                <w:szCs w:val="20"/>
              </w:rPr>
              <w:t>15</w:t>
            </w:r>
          </w:p>
        </w:tc>
      </w:tr>
      <w:tr w:rsidR="00EE46B3" w14:paraId="0B86704F"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7D14A296" w14:textId="77777777" w:rsidR="00EE46B3" w:rsidRDefault="00563ACF">
            <w:pPr>
              <w:widowControl w:val="0"/>
              <w:rPr>
                <w:sz w:val="20"/>
                <w:szCs w:val="20"/>
              </w:rPr>
            </w:pPr>
            <w:r>
              <w:rPr>
                <w:sz w:val="20"/>
                <w:szCs w:val="20"/>
              </w:rPr>
              <w:t>Discovery search</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1BAE5F30" w14:textId="77777777" w:rsidR="00EE46B3" w:rsidRDefault="00563ACF">
            <w:pPr>
              <w:widowControl w:val="0"/>
              <w:jc w:val="right"/>
              <w:rPr>
                <w:sz w:val="20"/>
                <w:szCs w:val="20"/>
              </w:rPr>
            </w:pPr>
            <w:r>
              <w:rPr>
                <w:sz w:val="20"/>
                <w:szCs w:val="20"/>
              </w:rPr>
              <w:t>11</w:t>
            </w:r>
          </w:p>
        </w:tc>
      </w:tr>
      <w:tr w:rsidR="00EE46B3" w14:paraId="203D29E2"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3F8F3F32" w14:textId="77777777" w:rsidR="00EE46B3" w:rsidRDefault="00563ACF">
            <w:pPr>
              <w:widowControl w:val="0"/>
              <w:rPr>
                <w:sz w:val="20"/>
                <w:szCs w:val="20"/>
              </w:rPr>
            </w:pPr>
            <w:r>
              <w:rPr>
                <w:sz w:val="20"/>
                <w:szCs w:val="20"/>
              </w:rPr>
              <w:t>Research assistance</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7578395A" w14:textId="77777777" w:rsidR="00EE46B3" w:rsidRDefault="00563ACF">
            <w:pPr>
              <w:widowControl w:val="0"/>
              <w:jc w:val="right"/>
              <w:rPr>
                <w:sz w:val="20"/>
                <w:szCs w:val="20"/>
              </w:rPr>
            </w:pPr>
            <w:r>
              <w:rPr>
                <w:sz w:val="20"/>
                <w:szCs w:val="20"/>
              </w:rPr>
              <w:t>10</w:t>
            </w:r>
          </w:p>
        </w:tc>
      </w:tr>
      <w:tr w:rsidR="00EE46B3" w14:paraId="4E075F65"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657C8410" w14:textId="77777777" w:rsidR="00EE46B3" w:rsidRDefault="00563ACF">
            <w:pPr>
              <w:widowControl w:val="0"/>
              <w:rPr>
                <w:sz w:val="20"/>
                <w:szCs w:val="20"/>
              </w:rPr>
            </w:pPr>
            <w:r>
              <w:rPr>
                <w:sz w:val="20"/>
                <w:szCs w:val="20"/>
              </w:rPr>
              <w:t>Books</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74E34628" w14:textId="77777777" w:rsidR="00EE46B3" w:rsidRDefault="00563ACF">
            <w:pPr>
              <w:widowControl w:val="0"/>
              <w:jc w:val="right"/>
              <w:rPr>
                <w:sz w:val="20"/>
                <w:szCs w:val="20"/>
              </w:rPr>
            </w:pPr>
            <w:r>
              <w:rPr>
                <w:sz w:val="20"/>
                <w:szCs w:val="20"/>
              </w:rPr>
              <w:t>9</w:t>
            </w:r>
          </w:p>
        </w:tc>
      </w:tr>
      <w:tr w:rsidR="00EE46B3" w14:paraId="3B6FE112"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0BE39111" w14:textId="77777777" w:rsidR="00EE46B3" w:rsidRDefault="00563ACF">
            <w:pPr>
              <w:widowControl w:val="0"/>
              <w:rPr>
                <w:sz w:val="20"/>
                <w:szCs w:val="20"/>
              </w:rPr>
            </w:pPr>
            <w:r>
              <w:rPr>
                <w:sz w:val="20"/>
                <w:szCs w:val="20"/>
              </w:rPr>
              <w:t>Physical facilities</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3440F7D1" w14:textId="77777777" w:rsidR="00EE46B3" w:rsidRDefault="00563ACF">
            <w:pPr>
              <w:widowControl w:val="0"/>
              <w:jc w:val="right"/>
              <w:rPr>
                <w:sz w:val="20"/>
                <w:szCs w:val="20"/>
              </w:rPr>
            </w:pPr>
            <w:r>
              <w:rPr>
                <w:sz w:val="20"/>
                <w:szCs w:val="20"/>
              </w:rPr>
              <w:t>8</w:t>
            </w:r>
          </w:p>
        </w:tc>
      </w:tr>
      <w:tr w:rsidR="00EE46B3" w14:paraId="548A0E04"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4E1A48B4" w14:textId="77777777" w:rsidR="00EE46B3" w:rsidRDefault="00563ACF">
            <w:pPr>
              <w:widowControl w:val="0"/>
              <w:rPr>
                <w:sz w:val="20"/>
                <w:szCs w:val="20"/>
              </w:rPr>
            </w:pPr>
            <w:r>
              <w:rPr>
                <w:sz w:val="20"/>
                <w:szCs w:val="20"/>
              </w:rPr>
              <w:t>Library catalog</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61640113" w14:textId="77777777" w:rsidR="00EE46B3" w:rsidRDefault="00563ACF">
            <w:pPr>
              <w:widowControl w:val="0"/>
              <w:jc w:val="right"/>
              <w:rPr>
                <w:sz w:val="20"/>
                <w:szCs w:val="20"/>
              </w:rPr>
            </w:pPr>
            <w:r>
              <w:rPr>
                <w:sz w:val="20"/>
                <w:szCs w:val="20"/>
              </w:rPr>
              <w:t>7</w:t>
            </w:r>
          </w:p>
        </w:tc>
      </w:tr>
      <w:tr w:rsidR="00EE46B3" w14:paraId="6EEAC5A5"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4F48A0AB" w14:textId="77777777" w:rsidR="00EE46B3" w:rsidRDefault="00563ACF">
            <w:pPr>
              <w:widowControl w:val="0"/>
              <w:rPr>
                <w:sz w:val="20"/>
                <w:szCs w:val="20"/>
              </w:rPr>
            </w:pPr>
            <w:r>
              <w:rPr>
                <w:sz w:val="20"/>
                <w:szCs w:val="20"/>
              </w:rPr>
              <w:lastRenderedPageBreak/>
              <w:t>Search box</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3048AB92" w14:textId="77777777" w:rsidR="00EE46B3" w:rsidRDefault="00563ACF">
            <w:pPr>
              <w:widowControl w:val="0"/>
              <w:jc w:val="right"/>
              <w:rPr>
                <w:sz w:val="20"/>
                <w:szCs w:val="20"/>
              </w:rPr>
            </w:pPr>
            <w:r>
              <w:rPr>
                <w:sz w:val="20"/>
                <w:szCs w:val="20"/>
              </w:rPr>
              <w:t>5</w:t>
            </w:r>
          </w:p>
        </w:tc>
      </w:tr>
      <w:tr w:rsidR="00EE46B3" w14:paraId="20F1AE40"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3FAD4154" w14:textId="77777777" w:rsidR="00EE46B3" w:rsidRDefault="00563ACF">
            <w:pPr>
              <w:widowControl w:val="0"/>
              <w:rPr>
                <w:sz w:val="20"/>
                <w:szCs w:val="20"/>
              </w:rPr>
            </w:pPr>
            <w:r>
              <w:rPr>
                <w:sz w:val="20"/>
                <w:szCs w:val="20"/>
              </w:rPr>
              <w:t>Item metadata</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74B00D0D" w14:textId="77777777" w:rsidR="00EE46B3" w:rsidRDefault="00563ACF">
            <w:pPr>
              <w:widowControl w:val="0"/>
              <w:jc w:val="right"/>
              <w:rPr>
                <w:sz w:val="20"/>
                <w:szCs w:val="20"/>
              </w:rPr>
            </w:pPr>
            <w:r>
              <w:rPr>
                <w:sz w:val="20"/>
                <w:szCs w:val="20"/>
              </w:rPr>
              <w:t>4</w:t>
            </w:r>
          </w:p>
        </w:tc>
      </w:tr>
      <w:tr w:rsidR="00EE46B3" w14:paraId="5C584972"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72B690E8" w14:textId="77777777" w:rsidR="00EE46B3" w:rsidRDefault="00563ACF">
            <w:pPr>
              <w:widowControl w:val="0"/>
              <w:rPr>
                <w:sz w:val="20"/>
                <w:szCs w:val="20"/>
              </w:rPr>
            </w:pPr>
            <w:r>
              <w:rPr>
                <w:sz w:val="20"/>
                <w:szCs w:val="20"/>
              </w:rPr>
              <w:t>Citation styles &amp; management</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60E2154E" w14:textId="77777777" w:rsidR="00EE46B3" w:rsidRDefault="00563ACF">
            <w:pPr>
              <w:widowControl w:val="0"/>
              <w:jc w:val="right"/>
              <w:rPr>
                <w:sz w:val="20"/>
                <w:szCs w:val="20"/>
              </w:rPr>
            </w:pPr>
            <w:r>
              <w:rPr>
                <w:sz w:val="20"/>
                <w:szCs w:val="20"/>
              </w:rPr>
              <w:t>3</w:t>
            </w:r>
          </w:p>
        </w:tc>
      </w:tr>
      <w:tr w:rsidR="00EE46B3" w14:paraId="6C26CD65"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42067AC6" w14:textId="77777777" w:rsidR="00EE46B3" w:rsidRDefault="00563ACF">
            <w:pPr>
              <w:widowControl w:val="0"/>
              <w:rPr>
                <w:sz w:val="20"/>
                <w:szCs w:val="20"/>
              </w:rPr>
            </w:pPr>
            <w:r>
              <w:rPr>
                <w:sz w:val="20"/>
                <w:szCs w:val="20"/>
              </w:rPr>
              <w:t>Special collections &amp; archives</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0DA0C80A" w14:textId="77777777" w:rsidR="00EE46B3" w:rsidRDefault="00563ACF">
            <w:pPr>
              <w:widowControl w:val="0"/>
              <w:jc w:val="right"/>
              <w:rPr>
                <w:sz w:val="20"/>
                <w:szCs w:val="20"/>
              </w:rPr>
            </w:pPr>
            <w:r>
              <w:rPr>
                <w:sz w:val="20"/>
                <w:szCs w:val="20"/>
              </w:rPr>
              <w:t>3</w:t>
            </w:r>
          </w:p>
        </w:tc>
      </w:tr>
      <w:tr w:rsidR="00EE46B3" w14:paraId="5AA6EDE9"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27A28A83" w14:textId="77777777" w:rsidR="00EE46B3" w:rsidRDefault="00563ACF">
            <w:pPr>
              <w:widowControl w:val="0"/>
              <w:rPr>
                <w:sz w:val="20"/>
                <w:szCs w:val="20"/>
              </w:rPr>
            </w:pPr>
            <w:r>
              <w:rPr>
                <w:sz w:val="20"/>
                <w:szCs w:val="20"/>
              </w:rPr>
              <w:t>Datasets</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21A88FF2" w14:textId="77777777" w:rsidR="00EE46B3" w:rsidRDefault="00563ACF">
            <w:pPr>
              <w:widowControl w:val="0"/>
              <w:jc w:val="right"/>
              <w:rPr>
                <w:sz w:val="20"/>
                <w:szCs w:val="20"/>
              </w:rPr>
            </w:pPr>
            <w:r>
              <w:rPr>
                <w:sz w:val="20"/>
                <w:szCs w:val="20"/>
              </w:rPr>
              <w:t>2</w:t>
            </w:r>
          </w:p>
        </w:tc>
      </w:tr>
      <w:tr w:rsidR="00EE46B3" w14:paraId="7DFCA914" w14:textId="77777777">
        <w:trPr>
          <w:trHeight w:val="315"/>
        </w:trPr>
        <w:tc>
          <w:tcPr>
            <w:tcW w:w="3690" w:type="dxa"/>
            <w:tcBorders>
              <w:top w:val="single" w:sz="6" w:space="0" w:color="CCCCCC"/>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5101E9EC" w14:textId="77777777" w:rsidR="00EE46B3" w:rsidRDefault="00563ACF">
            <w:pPr>
              <w:widowControl w:val="0"/>
              <w:rPr>
                <w:sz w:val="20"/>
                <w:szCs w:val="20"/>
              </w:rPr>
            </w:pPr>
            <w:r>
              <w:rPr>
                <w:sz w:val="20"/>
                <w:szCs w:val="20"/>
              </w:rPr>
              <w:t>Images</w:t>
            </w:r>
          </w:p>
        </w:tc>
        <w:tc>
          <w:tcPr>
            <w:tcW w:w="1560" w:type="dxa"/>
            <w:tcBorders>
              <w:top w:val="single" w:sz="6" w:space="0" w:color="CCCCCC"/>
              <w:left w:val="single" w:sz="6" w:space="0" w:color="CCCCCC"/>
              <w:bottom w:val="single" w:sz="6" w:space="0" w:color="000000"/>
              <w:right w:val="single" w:sz="6" w:space="0" w:color="000000"/>
            </w:tcBorders>
            <w:shd w:val="clear" w:color="auto" w:fill="auto"/>
            <w:tcMar>
              <w:top w:w="40" w:type="dxa"/>
              <w:left w:w="40" w:type="dxa"/>
              <w:bottom w:w="40" w:type="dxa"/>
              <w:right w:w="40" w:type="dxa"/>
            </w:tcMar>
            <w:vAlign w:val="bottom"/>
          </w:tcPr>
          <w:p w14:paraId="5177DA40" w14:textId="77777777" w:rsidR="00EE46B3" w:rsidRDefault="00563ACF">
            <w:pPr>
              <w:widowControl w:val="0"/>
              <w:jc w:val="right"/>
              <w:rPr>
                <w:sz w:val="20"/>
                <w:szCs w:val="20"/>
              </w:rPr>
            </w:pPr>
            <w:r>
              <w:rPr>
                <w:sz w:val="20"/>
                <w:szCs w:val="20"/>
              </w:rPr>
              <w:t>1</w:t>
            </w:r>
          </w:p>
        </w:tc>
      </w:tr>
    </w:tbl>
    <w:p w14:paraId="60EF70AE" w14:textId="77777777" w:rsidR="00EE46B3" w:rsidRDefault="00563ACF">
      <w:pPr>
        <w:pStyle w:val="Heading2"/>
      </w:pPr>
      <w:bookmarkStart w:id="11" w:name="_u7phdgh4l05j" w:colFirst="0" w:colLast="0"/>
      <w:bookmarkEnd w:id="11"/>
      <w:r>
        <w:t>Findings</w:t>
      </w:r>
    </w:p>
    <w:p w14:paraId="5CC2AC55" w14:textId="77777777" w:rsidR="00EE46B3" w:rsidRDefault="00563ACF">
      <w:pPr>
        <w:pStyle w:val="Heading3"/>
      </w:pPr>
      <w:bookmarkStart w:id="12" w:name="_mjhrjrhzlgh1" w:colFirst="0" w:colLast="0"/>
      <w:bookmarkEnd w:id="12"/>
      <w:r>
        <w:t>R1. Have there been changes over time in types of organizations represented, in research questions, or in methodology?</w:t>
      </w:r>
    </w:p>
    <w:p w14:paraId="335A3303" w14:textId="77777777" w:rsidR="00EE46B3" w:rsidRDefault="00563ACF">
      <w:r>
        <w:t>Kupersmith reports on 47 studies from 31 institutions in his table titled</w:t>
      </w:r>
      <w:r>
        <w:rPr>
          <w:sz w:val="21"/>
          <w:szCs w:val="21"/>
        </w:rPr>
        <w:t xml:space="preserve"> ‘Library Terms Evaluated in Usability Tests and Other Studies'</w:t>
      </w:r>
      <w:r>
        <w:t xml:space="preserve">. He does not articulate his selection criteria. We examined 51 studies and our selection criteria are articulated in the previous section on methods. </w:t>
      </w:r>
    </w:p>
    <w:p w14:paraId="2663D6C7" w14:textId="77777777" w:rsidR="00EE46B3" w:rsidRDefault="00563ACF">
      <w:r>
        <w:t xml:space="preserve">Fifty-one institutions were represented, though there is not a one-to-one relationship between studies and institutions. </w:t>
      </w:r>
    </w:p>
    <w:p w14:paraId="5F335E38" w14:textId="77777777" w:rsidR="00EE46B3" w:rsidRDefault="00563ACF">
      <w:pPr>
        <w:pStyle w:val="Heading4"/>
      </w:pPr>
      <w:bookmarkStart w:id="13" w:name="_57n5tj1y8hqp" w:colFirst="0" w:colLast="0"/>
      <w:bookmarkEnd w:id="13"/>
      <w:r>
        <w:t>Types of organizations represented</w:t>
      </w:r>
    </w:p>
    <w:p w14:paraId="2E542910" w14:textId="0B00A08D" w:rsidR="001253D1" w:rsidRDefault="00563ACF">
      <w:r>
        <w:t xml:space="preserve">To understand the types of organizations represented in Kupersmith and our collection of studies we compared institutions by Carnegie Control and Carnegie Classification. </w:t>
      </w:r>
      <w:r w:rsidR="001253D1">
        <w:rPr>
          <w:rStyle w:val="EndnoteReference"/>
        </w:rPr>
        <w:endnoteReference w:id="29"/>
      </w:r>
      <w:r w:rsidR="00E54411">
        <w:t xml:space="preserve"> </w:t>
      </w:r>
    </w:p>
    <w:p w14:paraId="50B26096" w14:textId="54286FC1" w:rsidR="00EE46B3" w:rsidRDefault="00563ACF">
      <w:r>
        <w:t xml:space="preserve">Carnegie Control indicates whether an institution is public, private not-for-profit, or for-profit. Carnegie Classification categorizes institutions based on number and type of degrees offered. </w:t>
      </w:r>
    </w:p>
    <w:p w14:paraId="663036F4" w14:textId="77777777" w:rsidR="00EE46B3" w:rsidRDefault="00EE46B3"/>
    <w:p w14:paraId="62B90E06" w14:textId="77777777" w:rsidR="00EE46B3" w:rsidRDefault="00563ACF">
      <w:r>
        <w:t xml:space="preserve">The results were not different enough to be meaningful. In both studies just over 80% of institutions were public with the remainder being private not-for-profit (in the current study, two percent of organizations were not institutions of higher education and thus had no Carnegie Control designation). In Kupersmith’s paper, a little more than two-thirds of references originated from doctoral universities, with additional groups being Master’s Colleges &amp; Universities (16.1%), approximately 3% each from Associate’s Colleges and Baccalaureate Colleges and the remainder of institutions not having a Carnegie Classification. The current paper represents a very slightly greater diversity of Carnegie Classification types. Doctoral Universities still account for approximately two-thirds of the references. In addition to Master’s Colleges and Universities, Baccalaureate Colleges, and Associate’s Colleges, references also originated from Special Focus Four-Year and Doctoral/Professional Universities. Approximately 8% of our references could not be mapped to Carnegie Classification because their institutions do not participate. </w:t>
      </w:r>
    </w:p>
    <w:p w14:paraId="705BDEC8" w14:textId="77777777" w:rsidR="00EE46B3" w:rsidRDefault="00EE46B3"/>
    <w:p w14:paraId="0F7EA05C" w14:textId="6DB81E81" w:rsidR="00EE46B3" w:rsidRDefault="00563ACF">
      <w:r>
        <w:t xml:space="preserve">Neither Kupersmith’s paper nor this paper includes research originating from public libraries. One study reviewed by Kupersmith was undertaken by the Minitex/Minnesota State Library </w:t>
      </w:r>
      <w:r>
        <w:lastRenderedPageBreak/>
        <w:t>Standards Review Task Force, and its results report on a survey of 7651 library users, including 5021 users of public libraries, 232 K-12 and 202 “other.”</w:t>
      </w:r>
      <w:r w:rsidR="001253D1">
        <w:t xml:space="preserve"> </w:t>
      </w:r>
    </w:p>
    <w:p w14:paraId="07DAAD16" w14:textId="77777777" w:rsidR="00EE46B3" w:rsidRDefault="00563ACF">
      <w:pPr>
        <w:pStyle w:val="Heading4"/>
      </w:pPr>
      <w:bookmarkStart w:id="14" w:name="_5a1utrrx6riz" w:colFirst="0" w:colLast="0"/>
      <w:bookmarkEnd w:id="14"/>
      <w:r>
        <w:t>Research questions</w:t>
      </w:r>
    </w:p>
    <w:p w14:paraId="6B2ED94A" w14:textId="77777777" w:rsidR="00EE46B3" w:rsidRDefault="00563ACF">
      <w:r>
        <w:t>Kupersmith did not specifically capture information related to research questions or study goals. As noted in our Methods section, we recorded various characteristics for each reviewed study, including the research question or research goal. Sixteen of the 51 studies reviewed in this paper - approximately 30 percent -  articulated a formal research question. The remainder of the studies outlined a variety of goals. Seven high-level categories emerged across all 51 studies (see Figure 2). Some studies identified multiple topics of interest.</w:t>
      </w:r>
    </w:p>
    <w:p w14:paraId="7F52E3D7" w14:textId="77777777" w:rsidR="00EE46B3" w:rsidRDefault="00EE46B3"/>
    <w:p w14:paraId="29FBA7F7" w14:textId="77777777" w:rsidR="00EE46B3" w:rsidRDefault="00563ACF">
      <w:pPr>
        <w:rPr>
          <w:b/>
        </w:rPr>
      </w:pPr>
      <w:r>
        <w:rPr>
          <w:b/>
        </w:rPr>
        <w:t>FIGURE 2</w:t>
      </w:r>
    </w:p>
    <w:p w14:paraId="3667881F" w14:textId="77777777" w:rsidR="00EE46B3" w:rsidRDefault="00563ACF">
      <w:r>
        <w:t>Research Goals by Topic</w:t>
      </w:r>
    </w:p>
    <w:p w14:paraId="3CDDDB7D" w14:textId="77777777" w:rsidR="00EE46B3" w:rsidRDefault="00563ACF">
      <w:pPr>
        <w:rPr>
          <w:i/>
        </w:rPr>
      </w:pPr>
      <w:r>
        <w:rPr>
          <w:noProof/>
        </w:rPr>
        <w:drawing>
          <wp:inline distT="114300" distB="114300" distL="114300" distR="114300" wp14:anchorId="6127A745" wp14:editId="4948EFC3">
            <wp:extent cx="5086196" cy="3149600"/>
            <wp:effectExtent l="0" t="0" r="0" b="0"/>
            <wp:docPr id="1" name="Picture 1" descr="Chart"/>
            <wp:cNvGraphicFramePr/>
            <a:graphic xmlns:a="http://schemas.openxmlformats.org/drawingml/2006/main">
              <a:graphicData uri="http://schemas.openxmlformats.org/drawingml/2006/picture">
                <pic:pic xmlns:pic="http://schemas.openxmlformats.org/drawingml/2006/picture">
                  <pic:nvPicPr>
                    <pic:cNvPr id="0" name="image1.png" descr="Chart"/>
                    <pic:cNvPicPr preferRelativeResize="0"/>
                  </pic:nvPicPr>
                  <pic:blipFill>
                    <a:blip r:embed="rId10"/>
                    <a:srcRect/>
                    <a:stretch>
                      <a:fillRect/>
                    </a:stretch>
                  </pic:blipFill>
                  <pic:spPr>
                    <a:xfrm>
                      <a:off x="0" y="0"/>
                      <a:ext cx="5086196" cy="3149600"/>
                    </a:xfrm>
                    <a:prstGeom prst="rect">
                      <a:avLst/>
                    </a:prstGeom>
                    <a:ln/>
                  </pic:spPr>
                </pic:pic>
              </a:graphicData>
            </a:graphic>
          </wp:inline>
        </w:drawing>
      </w:r>
    </w:p>
    <w:p w14:paraId="263A162A" w14:textId="77777777" w:rsidR="00EE46B3" w:rsidRDefault="00EE46B3"/>
    <w:p w14:paraId="1D71153D" w14:textId="77777777" w:rsidR="00EE46B3" w:rsidRDefault="00563ACF">
      <w:r>
        <w:t>The most common topics of research were associated with usability inquiries, the redesign of a website or web application (before or after it took place), and the assessment of a discovery tool. Less frequently mentioned were tutorials or course/research guides, navigation/information architecture, a specific investigation of terminology, or mobile web interfaces. Frequently, the goal-based studies framed their purpose broadly as assessing usability or user preferences, or in relation to a redesign.</w:t>
      </w:r>
    </w:p>
    <w:p w14:paraId="16487FAF" w14:textId="77777777" w:rsidR="00EE46B3" w:rsidRDefault="00563ACF">
      <w:pPr>
        <w:pStyle w:val="Heading4"/>
      </w:pPr>
      <w:bookmarkStart w:id="15" w:name="_syqe1wch9lhe" w:colFirst="0" w:colLast="0"/>
      <w:bookmarkEnd w:id="15"/>
      <w:r>
        <w:t>Number of Participants and Types of Research Methods</w:t>
      </w:r>
    </w:p>
    <w:p w14:paraId="76570ABA" w14:textId="77777777" w:rsidR="00EE46B3" w:rsidRDefault="00563ACF">
      <w:r>
        <w:t xml:space="preserve">Looking at study methodology, we reviewed the number of participants and the number and types of user research methods.  </w:t>
      </w:r>
    </w:p>
    <w:p w14:paraId="04437D95" w14:textId="77777777" w:rsidR="00EE46B3" w:rsidRDefault="00EE46B3"/>
    <w:p w14:paraId="2C3561EC" w14:textId="77777777" w:rsidR="00EE46B3" w:rsidRDefault="00563ACF">
      <w:r>
        <w:lastRenderedPageBreak/>
        <w:t xml:space="preserve">The median and mode for number of participants for studies reviewed by this paper and studies reviewed by Kupersmith were quite comparable, as described in Table 2.  Mean values were not a meaningful measure due to several large outliers. </w:t>
      </w:r>
    </w:p>
    <w:p w14:paraId="16FA5555" w14:textId="77777777" w:rsidR="00EE46B3" w:rsidRDefault="00EE46B3"/>
    <w:p w14:paraId="1CA85301" w14:textId="77777777" w:rsidR="00EE46B3" w:rsidRDefault="00563ACF">
      <w:pPr>
        <w:rPr>
          <w:b/>
        </w:rPr>
      </w:pPr>
      <w:r>
        <w:rPr>
          <w:b/>
        </w:rPr>
        <w:t>TABLE 2</w:t>
      </w:r>
    </w:p>
    <w:p w14:paraId="00851EE4" w14:textId="77777777" w:rsidR="00EE46B3" w:rsidRDefault="00563ACF">
      <w:r>
        <w:t>Number of Participants, Comparison of Kupersmith &amp; this Study</w:t>
      </w:r>
    </w:p>
    <w:tbl>
      <w:tblPr>
        <w:tblW w:w="750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500"/>
        <w:gridCol w:w="1500"/>
        <w:gridCol w:w="1500"/>
        <w:gridCol w:w="1500"/>
        <w:gridCol w:w="1500"/>
      </w:tblGrid>
      <w:tr w:rsidR="00EE46B3" w14:paraId="385E8124" w14:textId="77777777">
        <w:trPr>
          <w:trHeight w:val="315"/>
        </w:trPr>
        <w:tc>
          <w:tcPr>
            <w:tcW w:w="1500" w:type="dxa"/>
            <w:tcBorders>
              <w:top w:val="single" w:sz="6" w:space="0" w:color="000000"/>
              <w:left w:val="single" w:sz="6" w:space="0" w:color="000000"/>
              <w:bottom w:val="single" w:sz="6" w:space="0" w:color="000000"/>
              <w:right w:val="single" w:sz="6" w:space="0" w:color="000000"/>
            </w:tcBorders>
            <w:shd w:val="clear" w:color="auto" w:fill="000000"/>
            <w:tcMar>
              <w:top w:w="40" w:type="dxa"/>
              <w:left w:w="40" w:type="dxa"/>
              <w:bottom w:w="40" w:type="dxa"/>
              <w:right w:w="40" w:type="dxa"/>
            </w:tcMar>
            <w:vAlign w:val="bottom"/>
          </w:tcPr>
          <w:p w14:paraId="0DFEB5EC" w14:textId="77777777" w:rsidR="00EE46B3" w:rsidRDefault="00EE46B3">
            <w:pPr>
              <w:widowControl w:val="0"/>
              <w:rPr>
                <w:sz w:val="20"/>
                <w:szCs w:val="20"/>
              </w:rPr>
            </w:pPr>
          </w:p>
        </w:tc>
        <w:tc>
          <w:tcPr>
            <w:tcW w:w="1500" w:type="dxa"/>
            <w:tcBorders>
              <w:top w:val="single" w:sz="6" w:space="0" w:color="000000"/>
              <w:left w:val="single" w:sz="6" w:space="0" w:color="000000"/>
              <w:bottom w:val="single" w:sz="6" w:space="0" w:color="000000"/>
              <w:right w:val="single" w:sz="6" w:space="0" w:color="000000"/>
            </w:tcBorders>
            <w:shd w:val="clear" w:color="auto" w:fill="000000"/>
            <w:tcMar>
              <w:top w:w="40" w:type="dxa"/>
              <w:left w:w="40" w:type="dxa"/>
              <w:bottom w:w="40" w:type="dxa"/>
              <w:right w:w="40" w:type="dxa"/>
            </w:tcMar>
            <w:vAlign w:val="bottom"/>
          </w:tcPr>
          <w:p w14:paraId="7F95CED6" w14:textId="77777777" w:rsidR="00EE46B3" w:rsidRDefault="00563ACF">
            <w:pPr>
              <w:widowControl w:val="0"/>
              <w:jc w:val="center"/>
              <w:rPr>
                <w:color w:val="FFFFFF"/>
              </w:rPr>
            </w:pPr>
            <w:r>
              <w:rPr>
                <w:color w:val="FFFFFF"/>
              </w:rPr>
              <w:t>Total Studies</w:t>
            </w:r>
          </w:p>
        </w:tc>
        <w:tc>
          <w:tcPr>
            <w:tcW w:w="1500" w:type="dxa"/>
            <w:tcBorders>
              <w:top w:val="single" w:sz="6" w:space="0" w:color="000000"/>
              <w:left w:val="single" w:sz="6" w:space="0" w:color="000000"/>
              <w:bottom w:val="single" w:sz="6" w:space="0" w:color="000000"/>
              <w:right w:val="single" w:sz="6" w:space="0" w:color="000000"/>
            </w:tcBorders>
            <w:shd w:val="clear" w:color="auto" w:fill="000000"/>
            <w:tcMar>
              <w:top w:w="40" w:type="dxa"/>
              <w:left w:w="40" w:type="dxa"/>
              <w:bottom w:w="40" w:type="dxa"/>
              <w:right w:w="40" w:type="dxa"/>
            </w:tcMar>
            <w:vAlign w:val="bottom"/>
          </w:tcPr>
          <w:p w14:paraId="312CE49D" w14:textId="77777777" w:rsidR="00EE46B3" w:rsidRDefault="00563ACF">
            <w:pPr>
              <w:widowControl w:val="0"/>
              <w:jc w:val="center"/>
              <w:rPr>
                <w:color w:val="FFFFFF"/>
              </w:rPr>
            </w:pPr>
            <w:r>
              <w:rPr>
                <w:color w:val="FFFFFF"/>
              </w:rPr>
              <w:t>Median</w:t>
            </w:r>
          </w:p>
        </w:tc>
        <w:tc>
          <w:tcPr>
            <w:tcW w:w="1500" w:type="dxa"/>
            <w:tcBorders>
              <w:top w:val="single" w:sz="6" w:space="0" w:color="000000"/>
              <w:left w:val="single" w:sz="6" w:space="0" w:color="000000"/>
              <w:bottom w:val="single" w:sz="6" w:space="0" w:color="000000"/>
              <w:right w:val="single" w:sz="6" w:space="0" w:color="000000"/>
            </w:tcBorders>
            <w:shd w:val="clear" w:color="auto" w:fill="000000"/>
            <w:tcMar>
              <w:top w:w="40" w:type="dxa"/>
              <w:left w:w="40" w:type="dxa"/>
              <w:bottom w:w="40" w:type="dxa"/>
              <w:right w:w="40" w:type="dxa"/>
            </w:tcMar>
            <w:vAlign w:val="bottom"/>
          </w:tcPr>
          <w:p w14:paraId="224B1675" w14:textId="77777777" w:rsidR="00EE46B3" w:rsidRDefault="00563ACF">
            <w:pPr>
              <w:widowControl w:val="0"/>
              <w:jc w:val="center"/>
              <w:rPr>
                <w:color w:val="FFFFFF"/>
              </w:rPr>
            </w:pPr>
            <w:r>
              <w:rPr>
                <w:color w:val="FFFFFF"/>
              </w:rPr>
              <w:t>Mode</w:t>
            </w:r>
          </w:p>
        </w:tc>
        <w:tc>
          <w:tcPr>
            <w:tcW w:w="1500" w:type="dxa"/>
            <w:tcBorders>
              <w:top w:val="single" w:sz="6" w:space="0" w:color="000000"/>
              <w:left w:val="single" w:sz="6" w:space="0" w:color="000000"/>
              <w:bottom w:val="single" w:sz="6" w:space="0" w:color="000000"/>
              <w:right w:val="single" w:sz="6" w:space="0" w:color="000000"/>
            </w:tcBorders>
            <w:shd w:val="clear" w:color="auto" w:fill="000000"/>
            <w:tcMar>
              <w:top w:w="40" w:type="dxa"/>
              <w:left w:w="40" w:type="dxa"/>
              <w:bottom w:w="40" w:type="dxa"/>
              <w:right w:w="40" w:type="dxa"/>
            </w:tcMar>
            <w:vAlign w:val="bottom"/>
          </w:tcPr>
          <w:p w14:paraId="35A93B8E" w14:textId="77777777" w:rsidR="00EE46B3" w:rsidRDefault="00563ACF">
            <w:pPr>
              <w:widowControl w:val="0"/>
              <w:jc w:val="center"/>
              <w:rPr>
                <w:color w:val="FFFFFF"/>
              </w:rPr>
            </w:pPr>
            <w:r>
              <w:rPr>
                <w:color w:val="FFFFFF"/>
              </w:rPr>
              <w:t>Mean</w:t>
            </w:r>
          </w:p>
        </w:tc>
      </w:tr>
      <w:tr w:rsidR="00EE46B3" w14:paraId="527F9361" w14:textId="77777777">
        <w:trPr>
          <w:trHeight w:val="330"/>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C8D11A8" w14:textId="77777777" w:rsidR="00EE46B3" w:rsidRDefault="00563ACF">
            <w:pPr>
              <w:widowControl w:val="0"/>
              <w:rPr>
                <w:sz w:val="20"/>
                <w:szCs w:val="20"/>
              </w:rPr>
            </w:pPr>
            <w:r>
              <w:rPr>
                <w:sz w:val="20"/>
                <w:szCs w:val="20"/>
              </w:rPr>
              <w:t>Kupersmith</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6AEB09C2" w14:textId="77777777" w:rsidR="00EE46B3" w:rsidRDefault="00563ACF">
            <w:pPr>
              <w:widowControl w:val="0"/>
              <w:jc w:val="right"/>
              <w:rPr>
                <w:sz w:val="20"/>
                <w:szCs w:val="20"/>
              </w:rPr>
            </w:pPr>
            <w:r>
              <w:rPr>
                <w:sz w:val="20"/>
                <w:szCs w:val="20"/>
              </w:rPr>
              <w:t>47</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55E24C5D" w14:textId="77777777" w:rsidR="00EE46B3" w:rsidRDefault="00563ACF">
            <w:pPr>
              <w:widowControl w:val="0"/>
              <w:jc w:val="right"/>
              <w:rPr>
                <w:sz w:val="20"/>
                <w:szCs w:val="20"/>
              </w:rPr>
            </w:pPr>
            <w:r>
              <w:rPr>
                <w:sz w:val="20"/>
                <w:szCs w:val="20"/>
              </w:rPr>
              <w:t>15</w:t>
            </w:r>
          </w:p>
        </w:tc>
        <w:tc>
          <w:tcPr>
            <w:tcW w:w="1500" w:type="dxa"/>
            <w:tcBorders>
              <w:top w:val="single" w:sz="6" w:space="0" w:color="000000"/>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5987369" w14:textId="77777777" w:rsidR="00EE46B3" w:rsidRDefault="00563ACF">
            <w:pPr>
              <w:widowControl w:val="0"/>
              <w:jc w:val="right"/>
              <w:rPr>
                <w:sz w:val="20"/>
                <w:szCs w:val="20"/>
              </w:rPr>
            </w:pPr>
            <w:r>
              <w:t>9</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24906501" w14:textId="77777777" w:rsidR="00EE46B3" w:rsidRDefault="00563ACF">
            <w:pPr>
              <w:widowControl w:val="0"/>
              <w:jc w:val="right"/>
              <w:rPr>
                <w:sz w:val="20"/>
                <w:szCs w:val="20"/>
              </w:rPr>
            </w:pPr>
            <w:r>
              <w:rPr>
                <w:sz w:val="20"/>
                <w:szCs w:val="20"/>
              </w:rPr>
              <w:t>224.6</w:t>
            </w:r>
          </w:p>
        </w:tc>
      </w:tr>
      <w:tr w:rsidR="00EE46B3" w14:paraId="5E77D548" w14:textId="77777777">
        <w:trPr>
          <w:trHeight w:val="330"/>
        </w:trPr>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0345DD0A" w14:textId="77777777" w:rsidR="00EE46B3" w:rsidRDefault="00563ACF">
            <w:pPr>
              <w:widowControl w:val="0"/>
              <w:rPr>
                <w:sz w:val="20"/>
                <w:szCs w:val="20"/>
              </w:rPr>
            </w:pPr>
            <w:r>
              <w:rPr>
                <w:sz w:val="20"/>
                <w:szCs w:val="20"/>
              </w:rPr>
              <w:t>This study</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A3D7238" w14:textId="77777777" w:rsidR="00EE46B3" w:rsidRDefault="00563ACF">
            <w:pPr>
              <w:widowControl w:val="0"/>
              <w:jc w:val="right"/>
              <w:rPr>
                <w:sz w:val="20"/>
                <w:szCs w:val="20"/>
              </w:rPr>
            </w:pPr>
            <w:r>
              <w:rPr>
                <w:sz w:val="20"/>
                <w:szCs w:val="20"/>
              </w:rPr>
              <w:t>51</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253A0EC" w14:textId="77777777" w:rsidR="00EE46B3" w:rsidRDefault="00563ACF">
            <w:pPr>
              <w:widowControl w:val="0"/>
              <w:jc w:val="right"/>
              <w:rPr>
                <w:sz w:val="20"/>
                <w:szCs w:val="20"/>
              </w:rPr>
            </w:pPr>
            <w:r>
              <w:rPr>
                <w:sz w:val="20"/>
                <w:szCs w:val="20"/>
              </w:rPr>
              <w:t>19</w:t>
            </w:r>
          </w:p>
        </w:tc>
        <w:tc>
          <w:tcPr>
            <w:tcW w:w="1500"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D51284C" w14:textId="77777777" w:rsidR="00EE46B3" w:rsidRDefault="00563ACF">
            <w:pPr>
              <w:widowControl w:val="0"/>
              <w:jc w:val="right"/>
              <w:rPr>
                <w:sz w:val="20"/>
                <w:szCs w:val="20"/>
              </w:rPr>
            </w:pPr>
            <w:r>
              <w:t>10</w:t>
            </w:r>
          </w:p>
        </w:tc>
        <w:tc>
          <w:tcPr>
            <w:tcW w:w="1500"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D83A5AE" w14:textId="77777777" w:rsidR="00EE46B3" w:rsidRDefault="00563ACF">
            <w:pPr>
              <w:widowControl w:val="0"/>
              <w:jc w:val="right"/>
              <w:rPr>
                <w:sz w:val="20"/>
                <w:szCs w:val="20"/>
              </w:rPr>
            </w:pPr>
            <w:r>
              <w:t>27.2</w:t>
            </w:r>
          </w:p>
        </w:tc>
      </w:tr>
    </w:tbl>
    <w:p w14:paraId="363E1987" w14:textId="77777777" w:rsidR="00EE46B3" w:rsidRDefault="00EE46B3"/>
    <w:p w14:paraId="076618E1" w14:textId="09F40770" w:rsidR="00EE46B3" w:rsidRDefault="00563ACF">
      <w:r>
        <w:t>To understand the type of user research methods used in the study we plotted each method on a graph using the framework proposed by Gordon and Rohrer’s 2022 article, “A Guide to Using User-Experience Research Methods.”</w:t>
      </w:r>
      <w:r w:rsidR="001253D1">
        <w:t xml:space="preserve"> </w:t>
      </w:r>
      <w:r w:rsidR="001253D1">
        <w:rPr>
          <w:rStyle w:val="EndnoteReference"/>
        </w:rPr>
        <w:endnoteReference w:id="30"/>
      </w:r>
      <w:r>
        <w:t xml:space="preserve"> This framework identifies studies using the following dimensions:</w:t>
      </w:r>
    </w:p>
    <w:p w14:paraId="72D51221" w14:textId="6AB3CF66" w:rsidR="00EE46B3" w:rsidRDefault="00563ACF">
      <w:pPr>
        <w:numPr>
          <w:ilvl w:val="0"/>
          <w:numId w:val="6"/>
        </w:numPr>
      </w:pPr>
      <w:r>
        <w:rPr>
          <w:b/>
        </w:rPr>
        <w:t>Attitudinal versus Behavioral</w:t>
      </w:r>
      <w:r>
        <w:t>: This dimension “contrast[s] what people say versus what they do.”</w:t>
      </w:r>
      <w:r w:rsidR="001253D1">
        <w:t xml:space="preserve"> </w:t>
      </w:r>
      <w:r w:rsidR="001253D1">
        <w:rPr>
          <w:rStyle w:val="EndnoteReference"/>
        </w:rPr>
        <w:endnoteReference w:id="31"/>
      </w:r>
    </w:p>
    <w:p w14:paraId="73256423" w14:textId="30A66095" w:rsidR="00EE46B3" w:rsidRDefault="00563ACF">
      <w:pPr>
        <w:numPr>
          <w:ilvl w:val="0"/>
          <w:numId w:val="6"/>
        </w:numPr>
      </w:pPr>
      <w:r>
        <w:rPr>
          <w:b/>
        </w:rPr>
        <w:t>Qualitative versus Quantitative</w:t>
      </w:r>
      <w:r>
        <w:t>: Qualitative methods involve direct observation and data gathering where quantitative methods make use of indirect observation and data gathering. Qualitative “methods are better suited to answering questions about why or how to fix a problem” where quantitative methods “answer how many and how much types of questions.”</w:t>
      </w:r>
      <w:r w:rsidR="001253D1">
        <w:t xml:space="preserve"> </w:t>
      </w:r>
      <w:r w:rsidR="001253D1">
        <w:rPr>
          <w:rStyle w:val="EndnoteReference"/>
        </w:rPr>
        <w:endnoteReference w:id="32"/>
      </w:r>
    </w:p>
    <w:p w14:paraId="3B09E0DB" w14:textId="5C99B33A" w:rsidR="00EE46B3" w:rsidRDefault="00563ACF" w:rsidP="001253D1">
      <w:pPr>
        <w:numPr>
          <w:ilvl w:val="0"/>
          <w:numId w:val="6"/>
        </w:numPr>
      </w:pPr>
      <w:r>
        <w:rPr>
          <w:b/>
        </w:rPr>
        <w:t xml:space="preserve">Context of product use: </w:t>
      </w:r>
      <w:r>
        <w:t>This dimension refers to whether study participants engage in a natural use of a product, a scripted / lab-based use of a product, a limited use of a product, or are not using a product and thus providing decontextualized feedback.</w:t>
      </w:r>
      <w:r w:rsidR="001253D1">
        <w:rPr>
          <w:rStyle w:val="EndnoteReference"/>
        </w:rPr>
        <w:endnoteReference w:id="33"/>
      </w:r>
      <w:r>
        <w:t xml:space="preserve"> </w:t>
      </w:r>
    </w:p>
    <w:p w14:paraId="050404F5" w14:textId="77777777" w:rsidR="00EE46B3" w:rsidRDefault="00EE46B3">
      <w:pPr>
        <w:ind w:left="720"/>
      </w:pPr>
    </w:p>
    <w:p w14:paraId="063EE4DA" w14:textId="77777777" w:rsidR="00EE46B3" w:rsidRDefault="00563ACF">
      <w:pPr>
        <w:ind w:left="720"/>
        <w:rPr>
          <w:b/>
        </w:rPr>
      </w:pPr>
      <w:r>
        <w:rPr>
          <w:b/>
        </w:rPr>
        <w:t>FIGURE 3</w:t>
      </w:r>
    </w:p>
    <w:p w14:paraId="35DE3B5D" w14:textId="77777777" w:rsidR="00EE46B3" w:rsidRDefault="00563ACF">
      <w:pPr>
        <w:ind w:left="720"/>
      </w:pPr>
      <w:r>
        <w:t>User Research Methods Reported in Kupersmith and in this Paper, Presented in Gordon &amp; Rohrer’s Three-Dimensional Framework</w:t>
      </w:r>
    </w:p>
    <w:p w14:paraId="29983328" w14:textId="77777777" w:rsidR="00EE46B3" w:rsidRDefault="00563ACF">
      <w:pPr>
        <w:rPr>
          <w:i/>
        </w:rPr>
      </w:pPr>
      <w:r>
        <w:rPr>
          <w:noProof/>
        </w:rPr>
        <w:lastRenderedPageBreak/>
        <w:drawing>
          <wp:inline distT="114300" distB="114300" distL="114300" distR="114300" wp14:anchorId="0E22E2AF" wp14:editId="6B5F1B0E">
            <wp:extent cx="5943600" cy="44577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943600" cy="4457700"/>
                    </a:xfrm>
                    <a:prstGeom prst="rect">
                      <a:avLst/>
                    </a:prstGeom>
                    <a:ln/>
                  </pic:spPr>
                </pic:pic>
              </a:graphicData>
            </a:graphic>
          </wp:inline>
        </w:drawing>
      </w:r>
    </w:p>
    <w:p w14:paraId="4EEF4D3D" w14:textId="77777777" w:rsidR="00EE46B3" w:rsidRDefault="00EE46B3"/>
    <w:p w14:paraId="4D72F07B" w14:textId="266AD32E" w:rsidR="00EE46B3" w:rsidRDefault="00563ACF">
      <w:r>
        <w:t>The 46 papers reviewed by Kupersmith reported a total of ten user research methods. Twenty-eight mentioned user observation (i.e., usability testing). Other methods were used much more infrequently: six mentions of card sorting</w:t>
      </w:r>
      <w:r w:rsidR="23B3D01E">
        <w:t xml:space="preserve"> (“a technique that involves asking users to sort information into logical groups”</w:t>
      </w:r>
      <w:r w:rsidR="00714E28">
        <w:rPr>
          <w:rStyle w:val="EndnoteReference"/>
        </w:rPr>
        <w:endnoteReference w:id="34"/>
      </w:r>
      <w:r w:rsidR="23B3D01E">
        <w:t>)</w:t>
      </w:r>
      <w:r>
        <w:t xml:space="preserve">, five each for surveys and questionnaires, three for focus groups, two “link choice” studies and one mention of prototyping. Although heuristic evaluation and design walkthrough were each also mentioned once, they are expert evaluation methods rather than user research methods and therefore do not appear in Figure 3. Only three studies used two methods and just two studies reported use of four methods. </w:t>
      </w:r>
    </w:p>
    <w:p w14:paraId="4D8077EC" w14:textId="77777777" w:rsidR="00EE46B3" w:rsidRDefault="00EE46B3"/>
    <w:p w14:paraId="54857F63" w14:textId="0F7D9E20" w:rsidR="00EE46B3" w:rsidRDefault="00563ACF">
      <w:pPr>
        <w:rPr>
          <w:highlight w:val="yellow"/>
        </w:rPr>
      </w:pPr>
      <w:r>
        <w:t>The 51 studies reviewed in this paper reported a total of eleven user research methods.</w:t>
      </w:r>
      <w:r w:rsidR="001253D1">
        <w:t xml:space="preserve"> </w:t>
      </w:r>
      <w:r>
        <w:t xml:space="preserve">The overwhelming favorite was usability testing with fifty mentions. Surveys were implemented by ten studies and card sorting by eight. Other methods mentioned were interviews, prototyping, focus groups, advanced scribbling (categorized as participatory design in Figure 3), analytics (i.e. Google Analytics), eye tracking, transaction log analysis, and tree mapping. In seventeen studies, more than one method was used; four studies employed three methods; and three studies employed four. </w:t>
      </w:r>
    </w:p>
    <w:p w14:paraId="2074CCF6" w14:textId="77777777" w:rsidR="00EE46B3" w:rsidRDefault="00EE46B3"/>
    <w:p w14:paraId="3BE7C499" w14:textId="77777777" w:rsidR="00EE46B3" w:rsidRDefault="00563ACF">
      <w:r>
        <w:t xml:space="preserve">As Figure 3 shows, original library research reviewed in this paper and Kupersmith’s paper tended heavily to the behavioral/qualitative and attitudinal/qualitative quadrants, revealing a </w:t>
      </w:r>
      <w:r>
        <w:lastRenderedPageBreak/>
        <w:t>focus on “why” and “how to fix” questions. Use of attitudinal/quantitative methods centered on surveys and questionnaires. The behavioral/quantitative quadrant (what people do) was least represented, with only one study reporting use of log analysis.</w:t>
      </w:r>
    </w:p>
    <w:p w14:paraId="456DE325" w14:textId="77777777" w:rsidR="00EE46B3" w:rsidRDefault="00EE46B3"/>
    <w:p w14:paraId="23AFD9CF" w14:textId="77777777" w:rsidR="00EE46B3" w:rsidRDefault="00563ACF">
      <w:r>
        <w:t>In summary, there is not a meaningful change in types of organizations represented, research questions, number of participants and types of research methods between Kupersmith’s analysis in 2011 and this one.</w:t>
      </w:r>
    </w:p>
    <w:p w14:paraId="2C43AC19" w14:textId="77777777" w:rsidR="00EE46B3" w:rsidRDefault="00563ACF">
      <w:pPr>
        <w:pStyle w:val="Heading3"/>
        <w:rPr>
          <w:i/>
        </w:rPr>
      </w:pPr>
      <w:bookmarkStart w:id="16" w:name="_bv9utzkh6p8v" w:colFirst="0" w:colLast="0"/>
      <w:bookmarkEnd w:id="16"/>
      <w:r>
        <w:t xml:space="preserve">R2: What library terms do users understand? </w:t>
      </w:r>
    </w:p>
    <w:p w14:paraId="3B2E0304" w14:textId="77777777" w:rsidR="00EE46B3" w:rsidRDefault="00563ACF">
      <w:r>
        <w:t>Though we were looking for terms users understand, we found far more studies mentioning terms that users didn’t understand. (Table 3) Overall we identified 41 unique understood terms in the literature, compared with 106 unique misunderstood terms. Eleven unique terms fell within both categories. As the main goal of many studies was to improve a library website or sites, we think the results tended to highlight pain points such as misunderstood terms. Also, we did not mark a term as understood unless the study indicated that it had been tested, so many improved terms were not included in the understood term list.</w:t>
      </w:r>
    </w:p>
    <w:p w14:paraId="6F367250" w14:textId="77777777" w:rsidR="00EE46B3" w:rsidRDefault="00EE46B3"/>
    <w:p w14:paraId="16CC5A4E" w14:textId="77777777" w:rsidR="00EE46B3" w:rsidRDefault="00563ACF">
      <w:pPr>
        <w:rPr>
          <w:b/>
        </w:rPr>
      </w:pPr>
      <w:r>
        <w:rPr>
          <w:b/>
        </w:rPr>
        <w:t>TABLE 3</w:t>
      </w:r>
    </w:p>
    <w:p w14:paraId="38B123E6" w14:textId="77777777" w:rsidR="00EE46B3" w:rsidRDefault="00563ACF">
      <w:r>
        <w:t xml:space="preserve">Terms Identified in Studies, Understood, Misunderstood, or Both </w:t>
      </w:r>
    </w:p>
    <w:tbl>
      <w:tblPr>
        <w:tblW w:w="934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3420"/>
        <w:gridCol w:w="3240"/>
        <w:gridCol w:w="2685"/>
      </w:tblGrid>
      <w:tr w:rsidR="00EE46B3" w14:paraId="28CED6C1" w14:textId="77777777" w:rsidTr="61A7B572">
        <w:trPr>
          <w:trHeight w:val="510"/>
        </w:trPr>
        <w:tc>
          <w:tcPr>
            <w:tcW w:w="342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00000" w:themeFill="text1"/>
            <w:tcMar>
              <w:top w:w="40" w:type="dxa"/>
              <w:left w:w="40" w:type="dxa"/>
              <w:bottom w:w="40" w:type="dxa"/>
              <w:right w:w="40" w:type="dxa"/>
            </w:tcMar>
            <w:vAlign w:val="bottom"/>
          </w:tcPr>
          <w:p w14:paraId="7EBB05EB" w14:textId="34C86D21" w:rsidR="00EE46B3" w:rsidRDefault="00563ACF">
            <w:pPr>
              <w:widowControl w:val="0"/>
            </w:pPr>
            <w:r w:rsidRPr="61A7B572">
              <w:rPr>
                <w:color w:val="FFFFFF" w:themeColor="background1"/>
              </w:rPr>
              <w:t>Understood Term</w:t>
            </w:r>
            <w:r w:rsidR="1331A930" w:rsidRPr="61A7B572">
              <w:rPr>
                <w:color w:val="FFFFFF" w:themeColor="background1"/>
              </w:rPr>
              <w:t>s</w:t>
            </w:r>
          </w:p>
        </w:tc>
        <w:tc>
          <w:tcPr>
            <w:tcW w:w="3240" w:type="dxa"/>
            <w:tcBorders>
              <w:top w:val="single" w:sz="6" w:space="0" w:color="000000" w:themeColor="text1"/>
              <w:left w:val="single" w:sz="6" w:space="0" w:color="CCCCCC"/>
              <w:bottom w:val="single" w:sz="6" w:space="0" w:color="000000" w:themeColor="text1"/>
              <w:right w:val="single" w:sz="6" w:space="0" w:color="000000" w:themeColor="text1"/>
            </w:tcBorders>
            <w:shd w:val="clear" w:color="auto" w:fill="000000" w:themeFill="text1"/>
            <w:tcMar>
              <w:top w:w="40" w:type="dxa"/>
              <w:left w:w="40" w:type="dxa"/>
              <w:bottom w:w="40" w:type="dxa"/>
              <w:right w:w="40" w:type="dxa"/>
            </w:tcMar>
            <w:vAlign w:val="bottom"/>
          </w:tcPr>
          <w:p w14:paraId="67DF00A1" w14:textId="77777777" w:rsidR="00EE46B3" w:rsidRDefault="00563ACF">
            <w:pPr>
              <w:widowControl w:val="0"/>
            </w:pPr>
            <w:r>
              <w:rPr>
                <w:color w:val="FFFFFF"/>
              </w:rPr>
              <w:t>Both</w:t>
            </w:r>
          </w:p>
        </w:tc>
        <w:tc>
          <w:tcPr>
            <w:tcW w:w="2685" w:type="dxa"/>
            <w:tcBorders>
              <w:top w:val="single" w:sz="6" w:space="0" w:color="000000" w:themeColor="text1"/>
              <w:left w:val="single" w:sz="6" w:space="0" w:color="CCCCCC"/>
              <w:bottom w:val="single" w:sz="6" w:space="0" w:color="000000" w:themeColor="text1"/>
              <w:right w:val="single" w:sz="6" w:space="0" w:color="000000" w:themeColor="text1"/>
            </w:tcBorders>
            <w:shd w:val="clear" w:color="auto" w:fill="000000" w:themeFill="text1"/>
            <w:tcMar>
              <w:top w:w="40" w:type="dxa"/>
              <w:left w:w="40" w:type="dxa"/>
              <w:bottom w:w="40" w:type="dxa"/>
              <w:right w:w="40" w:type="dxa"/>
            </w:tcMar>
            <w:vAlign w:val="bottom"/>
          </w:tcPr>
          <w:p w14:paraId="71280EDB" w14:textId="77777777" w:rsidR="00EE46B3" w:rsidRDefault="00563ACF">
            <w:pPr>
              <w:widowControl w:val="0"/>
              <w:rPr>
                <w:color w:val="FFFFFF"/>
              </w:rPr>
            </w:pPr>
            <w:r>
              <w:rPr>
                <w:color w:val="FFFFFF"/>
              </w:rPr>
              <w:t>Misunderstood Terms</w:t>
            </w:r>
          </w:p>
        </w:tc>
      </w:tr>
      <w:tr w:rsidR="00EE46B3" w14:paraId="71C00122"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21172DF" w14:textId="77777777" w:rsidR="00EE46B3" w:rsidRDefault="00563ACF">
            <w:pPr>
              <w:widowControl w:val="0"/>
              <w:rPr>
                <w:sz w:val="20"/>
                <w:szCs w:val="20"/>
              </w:rPr>
            </w:pPr>
            <w:r>
              <w:rPr>
                <w:sz w:val="20"/>
                <w:szCs w:val="20"/>
              </w:rPr>
              <w:t>[vendor name]</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27096CD" w14:textId="77777777" w:rsidR="00EE46B3" w:rsidRDefault="00563ACF">
            <w:pPr>
              <w:widowControl w:val="0"/>
              <w:rPr>
                <w:sz w:val="20"/>
                <w:szCs w:val="20"/>
              </w:rPr>
            </w:pPr>
            <w:r>
              <w:rPr>
                <w:sz w:val="20"/>
                <w:szCs w:val="20"/>
              </w:rPr>
              <w:t>Acronyms</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455FC62" w14:textId="77777777" w:rsidR="00EE46B3" w:rsidRDefault="00563ACF">
            <w:pPr>
              <w:widowControl w:val="0"/>
              <w:rPr>
                <w:sz w:val="20"/>
                <w:szCs w:val="20"/>
              </w:rPr>
            </w:pPr>
            <w:r>
              <w:rPr>
                <w:sz w:val="20"/>
                <w:szCs w:val="20"/>
              </w:rPr>
              <w:t>Full book PDF download available</w:t>
            </w:r>
          </w:p>
        </w:tc>
      </w:tr>
      <w:tr w:rsidR="00EE46B3" w14:paraId="2F6B93CB"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DF864C4" w14:textId="77777777" w:rsidR="00EE46B3" w:rsidRDefault="00563ACF">
            <w:pPr>
              <w:widowControl w:val="0"/>
              <w:rPr>
                <w:sz w:val="20"/>
                <w:szCs w:val="20"/>
              </w:rPr>
            </w:pPr>
            <w:r>
              <w:rPr>
                <w:sz w:val="20"/>
                <w:szCs w:val="20"/>
              </w:rPr>
              <w:t>About</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D3EB74D" w14:textId="77777777" w:rsidR="00EE46B3" w:rsidRDefault="00563ACF">
            <w:pPr>
              <w:widowControl w:val="0"/>
              <w:rPr>
                <w:sz w:val="20"/>
                <w:szCs w:val="20"/>
              </w:rPr>
            </w:pPr>
            <w:r>
              <w:rPr>
                <w:sz w:val="20"/>
                <w:szCs w:val="20"/>
              </w:rPr>
              <w:t>Articles</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A0AE7CE" w14:textId="77777777" w:rsidR="00EE46B3" w:rsidRDefault="00563ACF">
            <w:pPr>
              <w:widowControl w:val="0"/>
              <w:rPr>
                <w:sz w:val="20"/>
                <w:szCs w:val="20"/>
              </w:rPr>
            </w:pPr>
            <w:r>
              <w:rPr>
                <w:sz w:val="20"/>
                <w:szCs w:val="20"/>
              </w:rPr>
              <w:t>[database name]</w:t>
            </w:r>
          </w:p>
        </w:tc>
      </w:tr>
      <w:tr w:rsidR="00EE46B3" w14:paraId="2CFD2FB6"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D1190F0" w14:textId="77777777" w:rsidR="00EE46B3" w:rsidRDefault="00563ACF">
            <w:pPr>
              <w:widowControl w:val="0"/>
              <w:rPr>
                <w:sz w:val="20"/>
                <w:szCs w:val="20"/>
              </w:rPr>
            </w:pPr>
            <w:r>
              <w:rPr>
                <w:sz w:val="20"/>
                <w:szCs w:val="20"/>
              </w:rPr>
              <w:t>Advanced search</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5F217E3" w14:textId="77777777" w:rsidR="00EE46B3" w:rsidRDefault="00563ACF">
            <w:pPr>
              <w:widowControl w:val="0"/>
              <w:rPr>
                <w:sz w:val="20"/>
                <w:szCs w:val="20"/>
              </w:rPr>
            </w:pPr>
            <w:r>
              <w:rPr>
                <w:sz w:val="20"/>
                <w:szCs w:val="20"/>
              </w:rPr>
              <w:t>Ask a Librarian</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38B2AFF" w14:textId="77777777" w:rsidR="00EE46B3" w:rsidRDefault="00563ACF">
            <w:pPr>
              <w:widowControl w:val="0"/>
              <w:rPr>
                <w:sz w:val="20"/>
                <w:szCs w:val="20"/>
              </w:rPr>
            </w:pPr>
            <w:r>
              <w:rPr>
                <w:sz w:val="20"/>
                <w:szCs w:val="20"/>
              </w:rPr>
              <w:t>About Us</w:t>
            </w:r>
          </w:p>
        </w:tc>
      </w:tr>
      <w:tr w:rsidR="00EE46B3" w14:paraId="400D5F16"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81C2001" w14:textId="77777777" w:rsidR="00EE46B3" w:rsidRDefault="00563ACF">
            <w:pPr>
              <w:widowControl w:val="0"/>
              <w:rPr>
                <w:sz w:val="20"/>
                <w:szCs w:val="20"/>
              </w:rPr>
            </w:pPr>
            <w:r>
              <w:rPr>
                <w:sz w:val="20"/>
                <w:szCs w:val="20"/>
              </w:rPr>
              <w:t>All Database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A047365" w14:textId="77777777" w:rsidR="00EE46B3" w:rsidRDefault="00563ACF">
            <w:pPr>
              <w:widowControl w:val="0"/>
              <w:rPr>
                <w:sz w:val="20"/>
                <w:szCs w:val="20"/>
              </w:rPr>
            </w:pPr>
            <w:r>
              <w:rPr>
                <w:sz w:val="20"/>
                <w:szCs w:val="20"/>
              </w:rPr>
              <w:t>Chat Icon</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7CBC9E6" w14:textId="77777777" w:rsidR="00EE46B3" w:rsidRDefault="00563ACF">
            <w:pPr>
              <w:widowControl w:val="0"/>
              <w:rPr>
                <w:sz w:val="20"/>
                <w:szCs w:val="20"/>
              </w:rPr>
            </w:pPr>
            <w:r>
              <w:rPr>
                <w:sz w:val="20"/>
                <w:szCs w:val="20"/>
              </w:rPr>
              <w:t>Adobe Digital Editions</w:t>
            </w:r>
          </w:p>
        </w:tc>
      </w:tr>
      <w:tr w:rsidR="0056242F" w14:paraId="40FC10F5"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C05A35C" w14:textId="3DB9D2A0" w:rsidR="0056242F" w:rsidRDefault="0056242F">
            <w:pPr>
              <w:widowControl w:val="0"/>
              <w:rPr>
                <w:sz w:val="20"/>
                <w:szCs w:val="20"/>
              </w:rPr>
            </w:pPr>
            <w:r>
              <w:rPr>
                <w:sz w:val="20"/>
                <w:szCs w:val="20"/>
              </w:rPr>
              <w:t>Book</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F58EE7D" w14:textId="77777777" w:rsidR="0056242F" w:rsidRDefault="0056242F">
            <w:pPr>
              <w:widowControl w:val="0"/>
              <w:rPr>
                <w:sz w:val="20"/>
                <w:szCs w:val="20"/>
              </w:rPr>
            </w:pPr>
            <w:r>
              <w:rPr>
                <w:sz w:val="20"/>
                <w:szCs w:val="20"/>
              </w:rPr>
              <w:t>Clinical information</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1C22B17" w14:textId="77777777" w:rsidR="0056242F" w:rsidRDefault="0056242F">
            <w:pPr>
              <w:widowControl w:val="0"/>
              <w:rPr>
                <w:sz w:val="20"/>
                <w:szCs w:val="20"/>
              </w:rPr>
            </w:pPr>
            <w:r>
              <w:rPr>
                <w:sz w:val="20"/>
                <w:szCs w:val="20"/>
              </w:rPr>
              <w:t>Articles &amp; Databases</w:t>
            </w:r>
          </w:p>
        </w:tc>
      </w:tr>
      <w:tr w:rsidR="0056242F" w14:paraId="48D4C2B2"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1236DBC" w14:textId="43FC9C98" w:rsidR="0056242F" w:rsidRDefault="0056242F">
            <w:pPr>
              <w:widowControl w:val="0"/>
              <w:rPr>
                <w:sz w:val="20"/>
                <w:szCs w:val="20"/>
              </w:rPr>
            </w:pPr>
            <w:r>
              <w:rPr>
                <w:sz w:val="20"/>
                <w:szCs w:val="20"/>
              </w:rPr>
              <w:t>Check holding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73579E5" w14:textId="77777777" w:rsidR="0056242F" w:rsidRDefault="0056242F">
            <w:pPr>
              <w:widowControl w:val="0"/>
              <w:rPr>
                <w:sz w:val="20"/>
                <w:szCs w:val="20"/>
              </w:rPr>
            </w:pPr>
            <w:r>
              <w:rPr>
                <w:sz w:val="20"/>
                <w:szCs w:val="20"/>
              </w:rPr>
              <w:t>Full-text</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99233AA" w14:textId="77777777" w:rsidR="0056242F" w:rsidRDefault="0056242F">
            <w:pPr>
              <w:widowControl w:val="0"/>
              <w:rPr>
                <w:sz w:val="20"/>
                <w:szCs w:val="20"/>
              </w:rPr>
            </w:pPr>
            <w:r>
              <w:rPr>
                <w:sz w:val="20"/>
                <w:szCs w:val="20"/>
              </w:rPr>
              <w:t>Articles &amp; more</w:t>
            </w:r>
          </w:p>
        </w:tc>
      </w:tr>
      <w:tr w:rsidR="001F6911" w14:paraId="6F41F5E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53DFA83" w14:textId="02722C44" w:rsidR="001F6911" w:rsidRDefault="001F6911">
            <w:pPr>
              <w:widowControl w:val="0"/>
              <w:rPr>
                <w:sz w:val="20"/>
                <w:szCs w:val="20"/>
              </w:rPr>
            </w:pPr>
            <w:r>
              <w:rPr>
                <w:sz w:val="20"/>
                <w:szCs w:val="20"/>
              </w:rPr>
              <w:t>COM 100 (or other class name) Guide</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5C030E1" w14:textId="77777777" w:rsidR="001F6911" w:rsidRDefault="001F6911">
            <w:pPr>
              <w:widowControl w:val="0"/>
              <w:rPr>
                <w:sz w:val="20"/>
                <w:szCs w:val="20"/>
              </w:rPr>
            </w:pPr>
            <w:r>
              <w:rPr>
                <w:sz w:val="20"/>
                <w:szCs w:val="20"/>
              </w:rPr>
              <w:t>Icon</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92017E8" w14:textId="6DE66252" w:rsidR="001F6911" w:rsidRDefault="001F6911">
            <w:pPr>
              <w:widowControl w:val="0"/>
              <w:rPr>
                <w:sz w:val="20"/>
                <w:szCs w:val="20"/>
              </w:rPr>
            </w:pPr>
            <w:r>
              <w:rPr>
                <w:sz w:val="20"/>
                <w:szCs w:val="20"/>
              </w:rPr>
              <w:t>CAARP test</w:t>
            </w:r>
          </w:p>
        </w:tc>
      </w:tr>
      <w:tr w:rsidR="001F6911" w14:paraId="6D0E6707" w14:textId="77777777" w:rsidTr="61A7B572">
        <w:trPr>
          <w:trHeight w:val="73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083517E" w14:textId="645CBF5D" w:rsidR="001F6911" w:rsidRDefault="001F6911">
            <w:pPr>
              <w:widowControl w:val="0"/>
              <w:rPr>
                <w:sz w:val="20"/>
                <w:szCs w:val="20"/>
              </w:rPr>
            </w:pPr>
            <w:r>
              <w:rPr>
                <w:sz w:val="20"/>
                <w:szCs w:val="20"/>
              </w:rPr>
              <w:t>Contact U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8DA3FFD" w14:textId="77777777" w:rsidR="001F6911" w:rsidRDefault="001F6911">
            <w:pPr>
              <w:widowControl w:val="0"/>
              <w:rPr>
                <w:sz w:val="20"/>
                <w:szCs w:val="20"/>
              </w:rPr>
            </w:pPr>
            <w:r>
              <w:rPr>
                <w:sz w:val="20"/>
                <w:szCs w:val="20"/>
              </w:rPr>
              <w:t>Library catalog</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7D5B85B" w14:textId="2EF1A193" w:rsidR="001F6911" w:rsidRDefault="001F6911">
            <w:pPr>
              <w:widowControl w:val="0"/>
              <w:rPr>
                <w:sz w:val="20"/>
                <w:szCs w:val="20"/>
              </w:rPr>
            </w:pPr>
            <w:r>
              <w:rPr>
                <w:sz w:val="20"/>
                <w:szCs w:val="20"/>
              </w:rPr>
              <w:t>Call number</w:t>
            </w:r>
          </w:p>
        </w:tc>
      </w:tr>
      <w:tr w:rsidR="001F6911" w14:paraId="50FBBFC4" w14:textId="77777777" w:rsidTr="61A7B572">
        <w:trPr>
          <w:trHeight w:val="94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C936DEE" w14:textId="373CA8C2" w:rsidR="001F6911" w:rsidRDefault="001F6911">
            <w:pPr>
              <w:widowControl w:val="0"/>
              <w:rPr>
                <w:sz w:val="20"/>
                <w:szCs w:val="20"/>
              </w:rPr>
            </w:pPr>
            <w:r>
              <w:rPr>
                <w:sz w:val="20"/>
                <w:szCs w:val="20"/>
              </w:rPr>
              <w:t>Find</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EED1D01" w14:textId="77777777" w:rsidR="001F6911" w:rsidRDefault="001F6911">
            <w:pPr>
              <w:widowControl w:val="0"/>
              <w:rPr>
                <w:sz w:val="20"/>
                <w:szCs w:val="20"/>
              </w:rPr>
            </w:pPr>
            <w:r>
              <w:rPr>
                <w:sz w:val="20"/>
                <w:szCs w:val="20"/>
              </w:rPr>
              <w:t>List of Journals and Magazines/Journal Title List</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97E652A" w14:textId="0296E3E1" w:rsidR="001F6911" w:rsidRDefault="001F6911">
            <w:pPr>
              <w:widowControl w:val="0"/>
              <w:rPr>
                <w:sz w:val="20"/>
                <w:szCs w:val="20"/>
              </w:rPr>
            </w:pPr>
            <w:r>
              <w:rPr>
                <w:sz w:val="20"/>
                <w:szCs w:val="20"/>
              </w:rPr>
              <w:t>Catalog</w:t>
            </w:r>
          </w:p>
        </w:tc>
      </w:tr>
      <w:tr w:rsidR="001F6911" w14:paraId="01777427"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4F8B54B" w14:textId="32344B64" w:rsidR="001F6911" w:rsidRDefault="001F6911">
            <w:pPr>
              <w:widowControl w:val="0"/>
              <w:rPr>
                <w:sz w:val="20"/>
                <w:szCs w:val="20"/>
              </w:rPr>
            </w:pPr>
            <w:r>
              <w:rPr>
                <w:sz w:val="20"/>
                <w:szCs w:val="20"/>
              </w:rPr>
              <w:t>Find books and media</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44FD816" w14:textId="77777777" w:rsidR="001F6911" w:rsidRDefault="001F6911">
            <w:pPr>
              <w:widowControl w:val="0"/>
              <w:rPr>
                <w:sz w:val="20"/>
                <w:szCs w:val="20"/>
              </w:rPr>
            </w:pPr>
            <w:r>
              <w:rPr>
                <w:sz w:val="20"/>
                <w:szCs w:val="20"/>
              </w:rPr>
              <w:t>Peer-reviewed</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62195A9" w14:textId="2C19702E" w:rsidR="001F6911" w:rsidRDefault="001F6911">
            <w:pPr>
              <w:widowControl w:val="0"/>
              <w:rPr>
                <w:sz w:val="20"/>
                <w:szCs w:val="20"/>
              </w:rPr>
            </w:pPr>
            <w:r>
              <w:rPr>
                <w:sz w:val="20"/>
                <w:szCs w:val="20"/>
              </w:rPr>
              <w:t>Chinook classic</w:t>
            </w:r>
          </w:p>
        </w:tc>
      </w:tr>
      <w:tr w:rsidR="001F6911" w14:paraId="77A31ECF"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EAFA41A" w14:textId="0F177EAE" w:rsidR="001F6911" w:rsidRDefault="001F6911">
            <w:pPr>
              <w:widowControl w:val="0"/>
              <w:rPr>
                <w:sz w:val="20"/>
                <w:szCs w:val="20"/>
              </w:rPr>
            </w:pPr>
            <w:r>
              <w:rPr>
                <w:sz w:val="20"/>
                <w:szCs w:val="20"/>
              </w:rPr>
              <w:t>Guest</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3377289" w14:textId="77777777" w:rsidR="001F6911" w:rsidRDefault="001F6911">
            <w:pPr>
              <w:widowControl w:val="0"/>
              <w:rPr>
                <w:sz w:val="20"/>
                <w:szCs w:val="20"/>
              </w:rPr>
            </w:pPr>
            <w:r>
              <w:rPr>
                <w:sz w:val="20"/>
                <w:szCs w:val="20"/>
              </w:rPr>
              <w:t>Research Guides</w:t>
            </w: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1319EBA" w14:textId="53DDCEEA" w:rsidR="001F6911" w:rsidRDefault="001F6911">
            <w:pPr>
              <w:widowControl w:val="0"/>
              <w:rPr>
                <w:sz w:val="20"/>
                <w:szCs w:val="20"/>
              </w:rPr>
            </w:pPr>
            <w:r>
              <w:rPr>
                <w:sz w:val="20"/>
                <w:szCs w:val="20"/>
              </w:rPr>
              <w:t>Circulation policies</w:t>
            </w:r>
          </w:p>
        </w:tc>
      </w:tr>
      <w:tr w:rsidR="001F6911" w14:paraId="0F4A4B41"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7E1D1DA" w14:textId="6C895413" w:rsidR="001F6911" w:rsidRDefault="001F6911">
            <w:pPr>
              <w:widowControl w:val="0"/>
              <w:rPr>
                <w:sz w:val="20"/>
                <w:szCs w:val="20"/>
              </w:rPr>
            </w:pPr>
            <w:r>
              <w:rPr>
                <w:sz w:val="20"/>
                <w:szCs w:val="20"/>
              </w:rPr>
              <w:lastRenderedPageBreak/>
              <w:t>Help</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D3C6C57"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2151EC5" w14:textId="67D570BD" w:rsidR="001F6911" w:rsidRDefault="001F6911">
            <w:pPr>
              <w:widowControl w:val="0"/>
              <w:rPr>
                <w:sz w:val="20"/>
                <w:szCs w:val="20"/>
              </w:rPr>
            </w:pPr>
            <w:r>
              <w:rPr>
                <w:sz w:val="20"/>
                <w:szCs w:val="20"/>
              </w:rPr>
              <w:t>Citation</w:t>
            </w:r>
          </w:p>
        </w:tc>
      </w:tr>
      <w:tr w:rsidR="001F6911" w14:paraId="23E56F63"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035AE5E" w14:textId="0D30D0FA" w:rsidR="001F6911" w:rsidRDefault="001F6911">
            <w:pPr>
              <w:widowControl w:val="0"/>
              <w:rPr>
                <w:sz w:val="20"/>
                <w:szCs w:val="20"/>
              </w:rPr>
            </w:pPr>
            <w:r>
              <w:rPr>
                <w:sz w:val="20"/>
                <w:szCs w:val="20"/>
              </w:rPr>
              <w:t>Hour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66F1701"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ED24673" w14:textId="4379C2CA" w:rsidR="001F6911" w:rsidRDefault="001F6911">
            <w:pPr>
              <w:widowControl w:val="0"/>
              <w:rPr>
                <w:sz w:val="20"/>
                <w:szCs w:val="20"/>
              </w:rPr>
            </w:pPr>
            <w:r>
              <w:rPr>
                <w:sz w:val="20"/>
                <w:szCs w:val="20"/>
              </w:rPr>
              <w:t>Classic Catalog</w:t>
            </w:r>
          </w:p>
        </w:tc>
      </w:tr>
      <w:tr w:rsidR="001F6911" w14:paraId="5BC62F36"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3EEF8FD" w14:textId="05C6AC63" w:rsidR="001F6911" w:rsidRDefault="001F6911">
            <w:pPr>
              <w:widowControl w:val="0"/>
              <w:rPr>
                <w:sz w:val="20"/>
                <w:szCs w:val="20"/>
              </w:rPr>
            </w:pPr>
            <w:r>
              <w:rPr>
                <w:sz w:val="20"/>
                <w:szCs w:val="20"/>
              </w:rPr>
              <w:t>Include results outside of library database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1D2DB72"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139A6F0" w14:textId="7AF3E1FC" w:rsidR="001F6911" w:rsidRDefault="001F6911">
            <w:pPr>
              <w:widowControl w:val="0"/>
              <w:rPr>
                <w:sz w:val="20"/>
                <w:szCs w:val="20"/>
              </w:rPr>
            </w:pPr>
            <w:r>
              <w:rPr>
                <w:sz w:val="20"/>
                <w:szCs w:val="20"/>
              </w:rPr>
              <w:t>Clinical Specialties</w:t>
            </w:r>
          </w:p>
        </w:tc>
      </w:tr>
      <w:tr w:rsidR="001F6911" w14:paraId="67A52C1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D0E0547" w14:textId="12626943" w:rsidR="001F6911" w:rsidRDefault="001F6911">
            <w:pPr>
              <w:widowControl w:val="0"/>
              <w:rPr>
                <w:sz w:val="20"/>
                <w:szCs w:val="20"/>
              </w:rPr>
            </w:pPr>
            <w:r>
              <w:rPr>
                <w:sz w:val="20"/>
                <w:szCs w:val="20"/>
              </w:rPr>
              <w:t>Material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DED6CC0"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871FA8A" w14:textId="7B44B625" w:rsidR="001F6911" w:rsidRDefault="001F6911">
            <w:pPr>
              <w:widowControl w:val="0"/>
              <w:rPr>
                <w:sz w:val="20"/>
                <w:szCs w:val="20"/>
              </w:rPr>
            </w:pPr>
            <w:r>
              <w:rPr>
                <w:sz w:val="20"/>
                <w:szCs w:val="20"/>
              </w:rPr>
              <w:t>Collections</w:t>
            </w:r>
          </w:p>
        </w:tc>
      </w:tr>
      <w:tr w:rsidR="001F6911" w14:paraId="00A31429"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69A4647" w14:textId="435F99E7" w:rsidR="001F6911" w:rsidRDefault="001F6911">
            <w:pPr>
              <w:widowControl w:val="0"/>
              <w:rPr>
                <w:sz w:val="20"/>
                <w:szCs w:val="20"/>
              </w:rPr>
            </w:pPr>
            <w:r>
              <w:rPr>
                <w:sz w:val="20"/>
                <w:szCs w:val="20"/>
              </w:rPr>
              <w:t>Medical</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786E14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C7DC95E" w14:textId="7FD1E54E" w:rsidR="001F6911" w:rsidRDefault="001F6911">
            <w:pPr>
              <w:widowControl w:val="0"/>
              <w:rPr>
                <w:sz w:val="20"/>
                <w:szCs w:val="20"/>
              </w:rPr>
            </w:pPr>
            <w:r>
              <w:rPr>
                <w:sz w:val="20"/>
                <w:szCs w:val="20"/>
              </w:rPr>
              <w:t>ConnectNT</w:t>
            </w:r>
          </w:p>
        </w:tc>
      </w:tr>
      <w:tr w:rsidR="001F6911" w14:paraId="5673A21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B4929DC" w14:textId="2A0A69A6" w:rsidR="001F6911" w:rsidRDefault="001F6911">
            <w:pPr>
              <w:widowControl w:val="0"/>
              <w:rPr>
                <w:sz w:val="20"/>
                <w:szCs w:val="20"/>
              </w:rPr>
            </w:pPr>
            <w:r>
              <w:rPr>
                <w:sz w:val="20"/>
                <w:szCs w:val="20"/>
              </w:rPr>
              <w:t>PDF Full Text</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0D7A2E9"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B917649" w14:textId="48766FB5" w:rsidR="001F6911" w:rsidRDefault="001F6911">
            <w:pPr>
              <w:widowControl w:val="0"/>
              <w:rPr>
                <w:sz w:val="20"/>
                <w:szCs w:val="20"/>
              </w:rPr>
            </w:pPr>
            <w:r>
              <w:rPr>
                <w:sz w:val="20"/>
                <w:szCs w:val="20"/>
              </w:rPr>
              <w:t>Course reserves</w:t>
            </w:r>
          </w:p>
        </w:tc>
      </w:tr>
      <w:tr w:rsidR="001F6911" w14:paraId="2BE15E65"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D1E9DDB" w14:textId="16098EAC" w:rsidR="001F6911" w:rsidRDefault="001F6911">
            <w:pPr>
              <w:widowControl w:val="0"/>
              <w:rPr>
                <w:sz w:val="20"/>
                <w:szCs w:val="20"/>
              </w:rPr>
            </w:pPr>
            <w:r>
              <w:rPr>
                <w:sz w:val="20"/>
                <w:szCs w:val="20"/>
              </w:rPr>
              <w:t>Print Books Only</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A9AAF4E"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B440785" w14:textId="0D24D9AE" w:rsidR="001F6911" w:rsidRDefault="001F6911">
            <w:pPr>
              <w:widowControl w:val="0"/>
              <w:rPr>
                <w:sz w:val="20"/>
                <w:szCs w:val="20"/>
              </w:rPr>
            </w:pPr>
            <w:r>
              <w:rPr>
                <w:sz w:val="20"/>
                <w:szCs w:val="20"/>
              </w:rPr>
              <w:t>Creation date</w:t>
            </w:r>
          </w:p>
        </w:tc>
      </w:tr>
      <w:tr w:rsidR="001F6911" w14:paraId="3A48CBE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FEF23E0" w14:textId="7F497611" w:rsidR="001F6911" w:rsidRDefault="001F6911">
            <w:pPr>
              <w:widowControl w:val="0"/>
              <w:rPr>
                <w:sz w:val="20"/>
                <w:szCs w:val="20"/>
              </w:rPr>
            </w:pPr>
            <w:r>
              <w:rPr>
                <w:sz w:val="20"/>
                <w:szCs w:val="20"/>
              </w:rPr>
              <w:t>Quick Link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4404AC1"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18083B1" w14:textId="268DFA10" w:rsidR="001F6911" w:rsidRDefault="001F6911">
            <w:pPr>
              <w:widowControl w:val="0"/>
              <w:rPr>
                <w:sz w:val="20"/>
                <w:szCs w:val="20"/>
              </w:rPr>
            </w:pPr>
            <w:r>
              <w:rPr>
                <w:sz w:val="20"/>
                <w:szCs w:val="20"/>
              </w:rPr>
              <w:t>Database</w:t>
            </w:r>
          </w:p>
        </w:tc>
      </w:tr>
      <w:tr w:rsidR="001F6911" w14:paraId="5F656C73"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15C35C60" w14:textId="7241406B" w:rsidR="001F6911" w:rsidRDefault="001F6911">
            <w:pPr>
              <w:widowControl w:val="0"/>
              <w:rPr>
                <w:sz w:val="20"/>
                <w:szCs w:val="20"/>
              </w:rPr>
            </w:pPr>
            <w:r>
              <w:rPr>
                <w:sz w:val="20"/>
                <w:szCs w:val="20"/>
              </w:rPr>
              <w:t>Quick Search</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2BB8CB2"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0113684" w14:textId="4C99ED6E" w:rsidR="001F6911" w:rsidRDefault="001F6911">
            <w:pPr>
              <w:widowControl w:val="0"/>
              <w:rPr>
                <w:sz w:val="20"/>
                <w:szCs w:val="20"/>
              </w:rPr>
            </w:pPr>
            <w:r>
              <w:rPr>
                <w:sz w:val="20"/>
                <w:szCs w:val="20"/>
              </w:rPr>
              <w:t>Digital commons</w:t>
            </w:r>
          </w:p>
        </w:tc>
      </w:tr>
      <w:tr w:rsidR="001F6911" w14:paraId="0881A69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0FE6A58" w14:textId="6325A9D3" w:rsidR="001F6911" w:rsidRDefault="001F6911">
            <w:pPr>
              <w:widowControl w:val="0"/>
              <w:rPr>
                <w:sz w:val="20"/>
                <w:szCs w:val="20"/>
              </w:rPr>
            </w:pPr>
            <w:r>
              <w:rPr>
                <w:sz w:val="20"/>
                <w:szCs w:val="20"/>
              </w:rPr>
              <w:t>Resource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B428164"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16AC7D9" w14:textId="6CEEED00" w:rsidR="001F6911" w:rsidRDefault="001F6911">
            <w:pPr>
              <w:widowControl w:val="0"/>
              <w:rPr>
                <w:sz w:val="20"/>
                <w:szCs w:val="20"/>
              </w:rPr>
            </w:pPr>
            <w:r>
              <w:rPr>
                <w:sz w:val="20"/>
                <w:szCs w:val="20"/>
              </w:rPr>
              <w:t>Digital library</w:t>
            </w:r>
          </w:p>
        </w:tc>
      </w:tr>
      <w:tr w:rsidR="001F6911" w14:paraId="593189F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0E12275" w14:textId="55FFE7CF" w:rsidR="001F6911" w:rsidRDefault="001F6911">
            <w:pPr>
              <w:widowControl w:val="0"/>
              <w:rPr>
                <w:sz w:val="20"/>
                <w:szCs w:val="20"/>
              </w:rPr>
            </w:pPr>
            <w:r>
              <w:rPr>
                <w:sz w:val="20"/>
                <w:szCs w:val="20"/>
              </w:rPr>
              <w:t>Send To</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7F3CB68"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ECF13A6" w14:textId="1CE2EBB1" w:rsidR="001F6911" w:rsidRDefault="001F6911">
            <w:pPr>
              <w:widowControl w:val="0"/>
              <w:rPr>
                <w:sz w:val="20"/>
                <w:szCs w:val="20"/>
              </w:rPr>
            </w:pPr>
            <w:r>
              <w:rPr>
                <w:sz w:val="20"/>
                <w:szCs w:val="20"/>
              </w:rPr>
              <w:t>Digital scholarship</w:t>
            </w:r>
          </w:p>
        </w:tc>
      </w:tr>
      <w:tr w:rsidR="001F6911" w14:paraId="18AACBE3"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C87A213" w14:textId="4B198196" w:rsidR="001F6911" w:rsidRDefault="001F6911">
            <w:pPr>
              <w:widowControl w:val="0"/>
              <w:rPr>
                <w:sz w:val="20"/>
                <w:szCs w:val="20"/>
              </w:rPr>
            </w:pPr>
            <w:r>
              <w:rPr>
                <w:sz w:val="20"/>
                <w:szCs w:val="20"/>
              </w:rPr>
              <w:t>Tool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A6193B5"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C6C7AAA" w14:textId="56DA2CD5" w:rsidR="001F6911" w:rsidRDefault="001F6911">
            <w:pPr>
              <w:widowControl w:val="0"/>
              <w:rPr>
                <w:sz w:val="20"/>
                <w:szCs w:val="20"/>
              </w:rPr>
            </w:pPr>
            <w:r>
              <w:rPr>
                <w:sz w:val="20"/>
                <w:szCs w:val="20"/>
              </w:rPr>
              <w:t>DocRetriever</w:t>
            </w:r>
          </w:p>
        </w:tc>
      </w:tr>
      <w:tr w:rsidR="001F6911" w14:paraId="05925551"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B5C8E51" w14:textId="4139E993" w:rsidR="001F6911" w:rsidRDefault="001F6911">
            <w:pPr>
              <w:widowControl w:val="0"/>
              <w:rPr>
                <w:sz w:val="20"/>
                <w:szCs w:val="20"/>
              </w:rPr>
            </w:pPr>
            <w:r>
              <w:rPr>
                <w:sz w:val="20"/>
                <w:szCs w:val="20"/>
              </w:rPr>
              <w:t>Service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8CCA4DF"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DDDEB22" w14:textId="39C95736" w:rsidR="001F6911" w:rsidRDefault="001F6911">
            <w:pPr>
              <w:widowControl w:val="0"/>
              <w:rPr>
                <w:sz w:val="20"/>
                <w:szCs w:val="20"/>
              </w:rPr>
            </w:pPr>
            <w:r>
              <w:rPr>
                <w:sz w:val="20"/>
                <w:szCs w:val="20"/>
              </w:rPr>
              <w:t>Document Delivery</w:t>
            </w:r>
          </w:p>
        </w:tc>
      </w:tr>
      <w:tr w:rsidR="001F6911" w14:paraId="4EA19412"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9DFAF5C" w14:textId="72F82671" w:rsidR="001F6911" w:rsidRDefault="001F6911">
            <w:pPr>
              <w:widowControl w:val="0"/>
              <w:rPr>
                <w:sz w:val="20"/>
                <w:szCs w:val="20"/>
              </w:rPr>
            </w:pPr>
            <w:r>
              <w:rPr>
                <w:sz w:val="20"/>
                <w:szCs w:val="20"/>
              </w:rPr>
              <w:t>Sign in</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5573954"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E3F54B6" w14:textId="7A321D49" w:rsidR="001F6911" w:rsidRDefault="001F6911">
            <w:pPr>
              <w:widowControl w:val="0"/>
              <w:rPr>
                <w:sz w:val="20"/>
                <w:szCs w:val="20"/>
              </w:rPr>
            </w:pPr>
            <w:r>
              <w:rPr>
                <w:sz w:val="20"/>
                <w:szCs w:val="20"/>
              </w:rPr>
              <w:t>E-journals</w:t>
            </w:r>
          </w:p>
        </w:tc>
      </w:tr>
      <w:tr w:rsidR="001F6911" w14:paraId="4F30627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7BA5B18" w14:textId="389960D8" w:rsidR="001F6911" w:rsidRDefault="001F6911">
            <w:pPr>
              <w:widowControl w:val="0"/>
              <w:rPr>
                <w:sz w:val="20"/>
                <w:szCs w:val="20"/>
              </w:rPr>
            </w:pPr>
            <w:r>
              <w:rPr>
                <w:sz w:val="20"/>
                <w:szCs w:val="20"/>
              </w:rPr>
              <w:t>Textbook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345786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B296C67" w14:textId="13A706AF" w:rsidR="001F6911" w:rsidRDefault="001F6911">
            <w:pPr>
              <w:widowControl w:val="0"/>
              <w:rPr>
                <w:sz w:val="20"/>
                <w:szCs w:val="20"/>
              </w:rPr>
            </w:pPr>
            <w:r>
              <w:rPr>
                <w:sz w:val="20"/>
                <w:szCs w:val="20"/>
              </w:rPr>
              <w:t>Evaluating what you find</w:t>
            </w:r>
          </w:p>
        </w:tc>
      </w:tr>
      <w:tr w:rsidR="001F6911" w14:paraId="42484C5E"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E3F42A9" w14:textId="794E2C78" w:rsidR="001F6911" w:rsidRDefault="001F6911">
            <w:pPr>
              <w:widowControl w:val="0"/>
              <w:rPr>
                <w:sz w:val="20"/>
                <w:szCs w:val="20"/>
              </w:rPr>
            </w:pPr>
            <w:r>
              <w:rPr>
                <w:sz w:val="20"/>
                <w:szCs w:val="20"/>
              </w:rPr>
              <w:t>Videos</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BECFA6E"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D5007CE" w14:textId="758E236E" w:rsidR="001F6911" w:rsidRDefault="001F6911">
            <w:pPr>
              <w:widowControl w:val="0"/>
              <w:rPr>
                <w:sz w:val="20"/>
                <w:szCs w:val="20"/>
              </w:rPr>
            </w:pPr>
            <w:r>
              <w:rPr>
                <w:sz w:val="20"/>
                <w:szCs w:val="20"/>
              </w:rPr>
              <w:t>Expand My Results</w:t>
            </w:r>
          </w:p>
        </w:tc>
      </w:tr>
      <w:tr w:rsidR="001F6911" w14:paraId="558FC0B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AA68684" w14:textId="555D77F2" w:rsidR="001F6911" w:rsidRDefault="001F6911">
            <w:pPr>
              <w:widowControl w:val="0"/>
              <w:rPr>
                <w:sz w:val="20"/>
                <w:szCs w:val="20"/>
              </w:rPr>
            </w:pPr>
            <w:r>
              <w:rPr>
                <w:sz w:val="20"/>
                <w:szCs w:val="20"/>
              </w:rPr>
              <w:t>We don't have a physical copy at CSUDH, but you can still get it. Sign-in to request it from another library"</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1836407"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8A10D7F" w14:textId="2AA811CA" w:rsidR="001F6911" w:rsidRDefault="001F6911">
            <w:pPr>
              <w:widowControl w:val="0"/>
              <w:rPr>
                <w:sz w:val="20"/>
                <w:szCs w:val="20"/>
              </w:rPr>
            </w:pPr>
            <w:r>
              <w:rPr>
                <w:sz w:val="20"/>
                <w:szCs w:val="20"/>
              </w:rPr>
              <w:t>EZ Borrow</w:t>
            </w:r>
          </w:p>
        </w:tc>
      </w:tr>
      <w:tr w:rsidR="001F6911" w14:paraId="1E20BCF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6E1F964" w14:textId="169B1524" w:rsidR="001F6911" w:rsidRDefault="001F6911">
            <w:pPr>
              <w:widowControl w:val="0"/>
              <w:rPr>
                <w:sz w:val="20"/>
                <w:szCs w:val="20"/>
              </w:rPr>
            </w:pPr>
            <w:r>
              <w:rPr>
                <w:sz w:val="20"/>
                <w:szCs w:val="20"/>
              </w:rPr>
              <w:t>We don't have a physical copy in the library, but you can still get it</w:t>
            </w: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62925EE"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3A0E292" w14:textId="1D3E8D89" w:rsidR="001F6911" w:rsidRDefault="001F6911">
            <w:pPr>
              <w:widowControl w:val="0"/>
              <w:rPr>
                <w:sz w:val="20"/>
                <w:szCs w:val="20"/>
              </w:rPr>
            </w:pPr>
            <w:r>
              <w:rPr>
                <w:sz w:val="20"/>
                <w:szCs w:val="20"/>
              </w:rPr>
              <w:t>FAQs</w:t>
            </w:r>
          </w:p>
        </w:tc>
      </w:tr>
      <w:tr w:rsidR="001F6911" w14:paraId="50FC42AE"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8FE96AA" w14:textId="5686CAF0"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9E6DB6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87C3B4F" w14:textId="3CEC7D60" w:rsidR="001F6911" w:rsidRDefault="001F6911">
            <w:pPr>
              <w:widowControl w:val="0"/>
              <w:rPr>
                <w:sz w:val="20"/>
                <w:szCs w:val="20"/>
              </w:rPr>
            </w:pPr>
            <w:r>
              <w:rPr>
                <w:sz w:val="20"/>
                <w:szCs w:val="20"/>
              </w:rPr>
              <w:t>Find it at Pratt</w:t>
            </w:r>
          </w:p>
        </w:tc>
      </w:tr>
      <w:tr w:rsidR="001F6911" w14:paraId="79CAE429"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896E62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00830F2"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54A988A" w14:textId="31FFF73A" w:rsidR="001F6911" w:rsidRDefault="001F6911">
            <w:pPr>
              <w:widowControl w:val="0"/>
              <w:rPr>
                <w:sz w:val="20"/>
                <w:szCs w:val="20"/>
              </w:rPr>
            </w:pPr>
            <w:r>
              <w:rPr>
                <w:sz w:val="20"/>
                <w:szCs w:val="20"/>
              </w:rPr>
              <w:t>Get It</w:t>
            </w:r>
          </w:p>
        </w:tc>
      </w:tr>
      <w:tr w:rsidR="001F6911" w14:paraId="6577D8F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79FE6A9"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C60E5A4"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C56B559" w14:textId="297C65B0" w:rsidR="001F6911" w:rsidRDefault="001F6911">
            <w:pPr>
              <w:widowControl w:val="0"/>
              <w:rPr>
                <w:sz w:val="20"/>
                <w:szCs w:val="20"/>
              </w:rPr>
            </w:pPr>
            <w:r>
              <w:rPr>
                <w:sz w:val="20"/>
                <w:szCs w:val="20"/>
              </w:rPr>
              <w:t>Google Preview</w:t>
            </w:r>
          </w:p>
        </w:tc>
      </w:tr>
      <w:tr w:rsidR="001F6911" w14:paraId="37D92B6F"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1CB806E"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70AC9B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3EA1FF8" w14:textId="0D1A1D1E" w:rsidR="001F6911" w:rsidRDefault="001F6911">
            <w:pPr>
              <w:widowControl w:val="0"/>
              <w:rPr>
                <w:sz w:val="20"/>
                <w:szCs w:val="20"/>
              </w:rPr>
            </w:pPr>
            <w:r>
              <w:rPr>
                <w:sz w:val="20"/>
                <w:szCs w:val="20"/>
              </w:rPr>
              <w:t>Guided search</w:t>
            </w:r>
          </w:p>
        </w:tc>
      </w:tr>
      <w:tr w:rsidR="001F6911" w14:paraId="610CA06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1641FF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92AE3A8"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D6C5BDB" w14:textId="32EF3531" w:rsidR="001F6911" w:rsidRDefault="001F6911">
            <w:pPr>
              <w:widowControl w:val="0"/>
              <w:rPr>
                <w:sz w:val="20"/>
                <w:szCs w:val="20"/>
              </w:rPr>
            </w:pPr>
            <w:r>
              <w:rPr>
                <w:sz w:val="20"/>
                <w:szCs w:val="20"/>
              </w:rPr>
              <w:t>Guides</w:t>
            </w:r>
          </w:p>
        </w:tc>
      </w:tr>
      <w:tr w:rsidR="001F6911" w14:paraId="0E7398EF"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C72399A"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518ACE7"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EADD93C" w14:textId="1411AAFC" w:rsidR="001F6911" w:rsidRDefault="001F6911">
            <w:pPr>
              <w:widowControl w:val="0"/>
              <w:rPr>
                <w:sz w:val="20"/>
                <w:szCs w:val="20"/>
              </w:rPr>
            </w:pPr>
            <w:r>
              <w:rPr>
                <w:sz w:val="20"/>
                <w:szCs w:val="20"/>
              </w:rPr>
              <w:t>HELIX</w:t>
            </w:r>
          </w:p>
        </w:tc>
      </w:tr>
      <w:tr w:rsidR="001F6911" w14:paraId="55DC92B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3BEBCE7"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761A69C"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8418D76" w14:textId="1EF9EF7F" w:rsidR="001F6911" w:rsidRDefault="001F6911">
            <w:pPr>
              <w:widowControl w:val="0"/>
              <w:rPr>
                <w:sz w:val="20"/>
                <w:szCs w:val="20"/>
              </w:rPr>
            </w:pPr>
            <w:r>
              <w:rPr>
                <w:sz w:val="20"/>
                <w:szCs w:val="20"/>
              </w:rPr>
              <w:t>Hold</w:t>
            </w:r>
          </w:p>
        </w:tc>
      </w:tr>
      <w:tr w:rsidR="001F6911" w14:paraId="58AECA1B"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9F5BF84"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3C0EB8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B18FD01" w14:textId="579526BF" w:rsidR="001F6911" w:rsidRDefault="001F6911">
            <w:pPr>
              <w:widowControl w:val="0"/>
              <w:rPr>
                <w:sz w:val="20"/>
                <w:szCs w:val="20"/>
              </w:rPr>
            </w:pPr>
            <w:r>
              <w:rPr>
                <w:sz w:val="20"/>
                <w:szCs w:val="20"/>
              </w:rPr>
              <w:t>How Do I</w:t>
            </w:r>
          </w:p>
        </w:tc>
      </w:tr>
      <w:tr w:rsidR="001F6911" w14:paraId="48B77C04"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48C573C"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6FB6213"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4EE6579" w14:textId="5B1A5B31" w:rsidR="001F6911" w:rsidRDefault="001F6911">
            <w:pPr>
              <w:widowControl w:val="0"/>
              <w:rPr>
                <w:sz w:val="20"/>
                <w:szCs w:val="20"/>
              </w:rPr>
            </w:pPr>
            <w:r>
              <w:rPr>
                <w:sz w:val="20"/>
                <w:szCs w:val="20"/>
              </w:rPr>
              <w:t>How to distinguish between types of periodical</w:t>
            </w:r>
          </w:p>
        </w:tc>
      </w:tr>
      <w:tr w:rsidR="001F6911" w14:paraId="294AC80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21D93F9"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3C28E3A"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9D70795" w14:textId="538D5AA5" w:rsidR="001F6911" w:rsidRDefault="001F6911">
            <w:pPr>
              <w:widowControl w:val="0"/>
              <w:rPr>
                <w:sz w:val="20"/>
                <w:szCs w:val="20"/>
              </w:rPr>
            </w:pPr>
            <w:r>
              <w:rPr>
                <w:sz w:val="20"/>
                <w:szCs w:val="20"/>
              </w:rPr>
              <w:t>Identifying and narrowing a topic</w:t>
            </w:r>
          </w:p>
        </w:tc>
      </w:tr>
      <w:tr w:rsidR="001F6911" w14:paraId="760A325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4E899C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A60039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0779134" w14:textId="28194F6F" w:rsidR="001F6911" w:rsidRDefault="001F6911">
            <w:pPr>
              <w:widowControl w:val="0"/>
              <w:rPr>
                <w:sz w:val="20"/>
                <w:szCs w:val="20"/>
              </w:rPr>
            </w:pPr>
            <w:r>
              <w:rPr>
                <w:sz w:val="20"/>
                <w:szCs w:val="20"/>
              </w:rPr>
              <w:t>Identifying search terms</w:t>
            </w:r>
          </w:p>
        </w:tc>
      </w:tr>
      <w:tr w:rsidR="001F6911" w14:paraId="57893E0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039DACC"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68B779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F77872A" w14:textId="6C446AE6" w:rsidR="001F6911" w:rsidRDefault="001F6911">
            <w:pPr>
              <w:widowControl w:val="0"/>
              <w:rPr>
                <w:sz w:val="20"/>
                <w:szCs w:val="20"/>
              </w:rPr>
            </w:pPr>
            <w:r>
              <w:rPr>
                <w:sz w:val="20"/>
                <w:szCs w:val="20"/>
              </w:rPr>
              <w:t>ILL</w:t>
            </w:r>
          </w:p>
        </w:tc>
      </w:tr>
      <w:tr w:rsidR="001F6911" w14:paraId="05776CF3"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71DA8C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7E09509"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DC263B1" w14:textId="20E8DAC7" w:rsidR="001F6911" w:rsidRDefault="001F6911">
            <w:pPr>
              <w:widowControl w:val="0"/>
              <w:rPr>
                <w:sz w:val="20"/>
                <w:szCs w:val="20"/>
              </w:rPr>
            </w:pPr>
            <w:r>
              <w:rPr>
                <w:sz w:val="20"/>
                <w:szCs w:val="20"/>
              </w:rPr>
              <w:t>Indexes</w:t>
            </w:r>
          </w:p>
        </w:tc>
      </w:tr>
      <w:tr w:rsidR="001F6911" w14:paraId="7A26BF77"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19B4C1E"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DC3EA52"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0013A4E" w14:textId="31C353D9" w:rsidR="001F6911" w:rsidRDefault="001F6911">
            <w:pPr>
              <w:widowControl w:val="0"/>
              <w:rPr>
                <w:sz w:val="20"/>
                <w:szCs w:val="20"/>
              </w:rPr>
            </w:pPr>
            <w:r>
              <w:rPr>
                <w:sz w:val="20"/>
                <w:szCs w:val="20"/>
              </w:rPr>
              <w:t>Information Literacy</w:t>
            </w:r>
          </w:p>
        </w:tc>
      </w:tr>
      <w:tr w:rsidR="001F6911" w14:paraId="5D9B3387"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B8C1F42"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997F787"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5FFB3A3" w14:textId="68C05A19" w:rsidR="001F6911" w:rsidRDefault="001F6911">
            <w:pPr>
              <w:widowControl w:val="0"/>
              <w:rPr>
                <w:sz w:val="20"/>
                <w:szCs w:val="20"/>
              </w:rPr>
            </w:pPr>
            <w:r>
              <w:rPr>
                <w:sz w:val="20"/>
                <w:szCs w:val="20"/>
              </w:rPr>
              <w:t>Instructional support</w:t>
            </w:r>
          </w:p>
        </w:tc>
      </w:tr>
      <w:tr w:rsidR="001F6911" w14:paraId="76DCD981"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614AE8B"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278BE93"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D33CA18" w14:textId="4E992D66" w:rsidR="001F6911" w:rsidRDefault="001F6911">
            <w:pPr>
              <w:widowControl w:val="0"/>
              <w:rPr>
                <w:sz w:val="20"/>
                <w:szCs w:val="20"/>
              </w:rPr>
            </w:pPr>
            <w:r>
              <w:rPr>
                <w:sz w:val="20"/>
                <w:szCs w:val="20"/>
              </w:rPr>
              <w:t>Interlibrary loan</w:t>
            </w:r>
          </w:p>
        </w:tc>
      </w:tr>
      <w:tr w:rsidR="001F6911" w14:paraId="5DC57EF0"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11911217"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56FC950"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C8AA415" w14:textId="7EF9C87E" w:rsidR="001F6911" w:rsidRDefault="001F6911">
            <w:pPr>
              <w:widowControl w:val="0"/>
              <w:rPr>
                <w:sz w:val="20"/>
                <w:szCs w:val="20"/>
              </w:rPr>
            </w:pPr>
            <w:r>
              <w:rPr>
                <w:sz w:val="20"/>
                <w:szCs w:val="20"/>
              </w:rPr>
              <w:t>Journal</w:t>
            </w:r>
          </w:p>
        </w:tc>
      </w:tr>
      <w:tr w:rsidR="001F6911" w14:paraId="7FD3586E"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CA397B3"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AFF980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A790576" w14:textId="02B9BBBE" w:rsidR="001F6911" w:rsidRDefault="001F6911">
            <w:pPr>
              <w:widowControl w:val="0"/>
              <w:rPr>
                <w:sz w:val="20"/>
                <w:szCs w:val="20"/>
              </w:rPr>
            </w:pPr>
            <w:r>
              <w:rPr>
                <w:sz w:val="20"/>
                <w:szCs w:val="20"/>
              </w:rPr>
              <w:t>Journal articles</w:t>
            </w:r>
          </w:p>
        </w:tc>
      </w:tr>
      <w:tr w:rsidR="001F6911" w14:paraId="0BB07B17"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9F4689F"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05E94E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783F090" w14:textId="5DD8EB2A" w:rsidR="001F6911" w:rsidRDefault="001F6911">
            <w:pPr>
              <w:widowControl w:val="0"/>
              <w:rPr>
                <w:sz w:val="20"/>
                <w:szCs w:val="20"/>
              </w:rPr>
            </w:pPr>
            <w:r>
              <w:rPr>
                <w:sz w:val="20"/>
                <w:szCs w:val="20"/>
              </w:rPr>
              <w:t>Journal titles</w:t>
            </w:r>
          </w:p>
        </w:tc>
      </w:tr>
      <w:tr w:rsidR="001F6911" w14:paraId="1D7D64D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C6ECC5E"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1A2EFA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2D12B78" w14:textId="73CDF3AE" w:rsidR="001F6911" w:rsidRDefault="001F6911">
            <w:pPr>
              <w:widowControl w:val="0"/>
              <w:rPr>
                <w:sz w:val="20"/>
                <w:szCs w:val="20"/>
              </w:rPr>
            </w:pPr>
            <w:r>
              <w:rPr>
                <w:sz w:val="20"/>
                <w:szCs w:val="20"/>
              </w:rPr>
              <w:t>Journals A-Z</w:t>
            </w:r>
          </w:p>
        </w:tc>
      </w:tr>
      <w:tr w:rsidR="001F6911" w14:paraId="784CE96F"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E92B2E5"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CE5E1C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A130FAA" w14:textId="0A21B2EF" w:rsidR="001F6911" w:rsidRDefault="001F6911">
            <w:pPr>
              <w:widowControl w:val="0"/>
              <w:rPr>
                <w:sz w:val="20"/>
                <w:szCs w:val="20"/>
              </w:rPr>
            </w:pPr>
            <w:r>
              <w:rPr>
                <w:sz w:val="20"/>
                <w:szCs w:val="20"/>
              </w:rPr>
              <w:t>Learn About</w:t>
            </w:r>
          </w:p>
        </w:tc>
      </w:tr>
      <w:tr w:rsidR="001F6911" w14:paraId="2AF79D3C"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9A4511E"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FC8C73C"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49032C0" w14:textId="507185B0" w:rsidR="001F6911" w:rsidRDefault="001F6911">
            <w:pPr>
              <w:widowControl w:val="0"/>
              <w:rPr>
                <w:sz w:val="20"/>
                <w:szCs w:val="20"/>
              </w:rPr>
            </w:pPr>
            <w:r>
              <w:rPr>
                <w:sz w:val="20"/>
                <w:szCs w:val="20"/>
              </w:rPr>
              <w:t>Libguide</w:t>
            </w:r>
          </w:p>
        </w:tc>
      </w:tr>
      <w:tr w:rsidR="001F6911" w14:paraId="392C7967"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857C41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A0A7029"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D7DAB96" w14:textId="01DEBBAE" w:rsidR="001F6911" w:rsidRDefault="001F6911">
            <w:pPr>
              <w:widowControl w:val="0"/>
              <w:rPr>
                <w:sz w:val="20"/>
                <w:szCs w:val="20"/>
              </w:rPr>
            </w:pPr>
            <w:r>
              <w:rPr>
                <w:sz w:val="20"/>
                <w:szCs w:val="20"/>
              </w:rPr>
              <w:t>LibGuides</w:t>
            </w:r>
          </w:p>
        </w:tc>
      </w:tr>
      <w:tr w:rsidR="001F6911" w14:paraId="560F8EB9"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A3A2B12"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4935CC2"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45A44D6" w14:textId="25C4DBCC" w:rsidR="001F6911" w:rsidRDefault="001F6911">
            <w:pPr>
              <w:widowControl w:val="0"/>
              <w:rPr>
                <w:sz w:val="20"/>
                <w:szCs w:val="20"/>
              </w:rPr>
            </w:pPr>
            <w:r>
              <w:rPr>
                <w:sz w:val="20"/>
                <w:szCs w:val="20"/>
              </w:rPr>
              <w:t>Library Help</w:t>
            </w:r>
          </w:p>
        </w:tc>
      </w:tr>
      <w:tr w:rsidR="001F6911" w14:paraId="0E0D4066"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DE325E7"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E31C87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6E443E3" w14:textId="499481F0" w:rsidR="001F6911" w:rsidRDefault="001F6911">
            <w:pPr>
              <w:widowControl w:val="0"/>
              <w:rPr>
                <w:sz w:val="20"/>
                <w:szCs w:val="20"/>
              </w:rPr>
            </w:pPr>
            <w:r>
              <w:rPr>
                <w:sz w:val="20"/>
                <w:szCs w:val="20"/>
              </w:rPr>
              <w:t>Library Information</w:t>
            </w:r>
          </w:p>
        </w:tc>
      </w:tr>
      <w:tr w:rsidR="001F6911" w14:paraId="5F4BB7F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D6C2FDE"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A7534F0"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D7C9421" w14:textId="63A308D5" w:rsidR="001F6911" w:rsidRDefault="001F6911">
            <w:pPr>
              <w:widowControl w:val="0"/>
              <w:rPr>
                <w:sz w:val="20"/>
                <w:szCs w:val="20"/>
              </w:rPr>
            </w:pPr>
            <w:r>
              <w:rPr>
                <w:sz w:val="20"/>
                <w:szCs w:val="20"/>
              </w:rPr>
              <w:t>Library instruction</w:t>
            </w:r>
          </w:p>
        </w:tc>
      </w:tr>
      <w:tr w:rsidR="001F6911" w14:paraId="7C780480"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6DE4471"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7F49398"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CCF0178" w14:textId="3293AB95" w:rsidR="001F6911" w:rsidRDefault="001F6911">
            <w:pPr>
              <w:widowControl w:val="0"/>
              <w:rPr>
                <w:sz w:val="20"/>
                <w:szCs w:val="20"/>
              </w:rPr>
            </w:pPr>
            <w:r>
              <w:rPr>
                <w:sz w:val="20"/>
                <w:szCs w:val="20"/>
              </w:rPr>
              <w:t>Library Location</w:t>
            </w:r>
          </w:p>
        </w:tc>
      </w:tr>
      <w:tr w:rsidR="001F6911" w14:paraId="1742D905"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3518D4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AA58A21"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BB0C359" w14:textId="7D4840C0" w:rsidR="001F6911" w:rsidRDefault="001F6911">
            <w:pPr>
              <w:widowControl w:val="0"/>
              <w:rPr>
                <w:sz w:val="20"/>
                <w:szCs w:val="20"/>
              </w:rPr>
            </w:pPr>
            <w:r>
              <w:rPr>
                <w:sz w:val="20"/>
                <w:szCs w:val="20"/>
              </w:rPr>
              <w:t>Library locations</w:t>
            </w:r>
          </w:p>
        </w:tc>
      </w:tr>
      <w:tr w:rsidR="001F6911" w14:paraId="3E6C8244"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A8C4451"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225DDC5"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1B9C2A2" w14:textId="20CA1C7F" w:rsidR="001F6911" w:rsidRDefault="001F6911">
            <w:pPr>
              <w:widowControl w:val="0"/>
              <w:rPr>
                <w:sz w:val="20"/>
                <w:szCs w:val="20"/>
              </w:rPr>
            </w:pPr>
            <w:r>
              <w:rPr>
                <w:sz w:val="20"/>
                <w:szCs w:val="20"/>
              </w:rPr>
              <w:t>Library Service</w:t>
            </w:r>
          </w:p>
        </w:tc>
      </w:tr>
      <w:tr w:rsidR="001F6911" w14:paraId="1F098E10"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63CE3422"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8B2D67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FDB66F4" w14:textId="0852BAF9" w:rsidR="001F6911" w:rsidRDefault="001F6911">
            <w:pPr>
              <w:widowControl w:val="0"/>
              <w:rPr>
                <w:sz w:val="20"/>
                <w:szCs w:val="20"/>
              </w:rPr>
            </w:pPr>
            <w:r>
              <w:rPr>
                <w:sz w:val="20"/>
                <w:szCs w:val="20"/>
              </w:rPr>
              <w:t>Media services</w:t>
            </w:r>
          </w:p>
        </w:tc>
      </w:tr>
      <w:tr w:rsidR="001F6911" w14:paraId="13A7C29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C9BB32F"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C35F4D5"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CFE524B" w14:textId="4BF1198A" w:rsidR="001F6911" w:rsidRDefault="001F6911">
            <w:pPr>
              <w:widowControl w:val="0"/>
              <w:rPr>
                <w:sz w:val="20"/>
                <w:szCs w:val="20"/>
              </w:rPr>
            </w:pPr>
            <w:r>
              <w:rPr>
                <w:sz w:val="20"/>
                <w:szCs w:val="20"/>
              </w:rPr>
              <w:t>Member node</w:t>
            </w:r>
          </w:p>
        </w:tc>
      </w:tr>
      <w:tr w:rsidR="001F6911" w14:paraId="6BFC847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5E0EF4D"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1492BA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F1C4E81" w14:textId="358B00E2" w:rsidR="001F6911" w:rsidRDefault="001F6911">
            <w:pPr>
              <w:widowControl w:val="0"/>
              <w:rPr>
                <w:sz w:val="20"/>
                <w:szCs w:val="20"/>
              </w:rPr>
            </w:pPr>
            <w:r>
              <w:rPr>
                <w:sz w:val="20"/>
                <w:szCs w:val="20"/>
              </w:rPr>
              <w:t>Mobile Databases</w:t>
            </w:r>
          </w:p>
        </w:tc>
      </w:tr>
      <w:tr w:rsidR="001F6911" w14:paraId="0DC4F570"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1731F73"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88A649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0426262" w14:textId="10F846F0" w:rsidR="001F6911" w:rsidRDefault="001F6911">
            <w:pPr>
              <w:widowControl w:val="0"/>
              <w:rPr>
                <w:sz w:val="20"/>
                <w:szCs w:val="20"/>
              </w:rPr>
            </w:pPr>
            <w:r>
              <w:rPr>
                <w:sz w:val="20"/>
                <w:szCs w:val="20"/>
              </w:rPr>
              <w:t>Newspapers</w:t>
            </w:r>
          </w:p>
        </w:tc>
      </w:tr>
      <w:tr w:rsidR="001F6911" w14:paraId="21A2B0E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8088721"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A34E318"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9F90788" w14:textId="0CBB8E4C" w:rsidR="001F6911" w:rsidRDefault="001F6911">
            <w:pPr>
              <w:widowControl w:val="0"/>
              <w:rPr>
                <w:sz w:val="20"/>
                <w:szCs w:val="20"/>
              </w:rPr>
            </w:pPr>
            <w:r>
              <w:rPr>
                <w:sz w:val="20"/>
                <w:szCs w:val="20"/>
              </w:rPr>
              <w:t>No full-text</w:t>
            </w:r>
          </w:p>
        </w:tc>
      </w:tr>
      <w:tr w:rsidR="001F6911" w14:paraId="024BBCF9"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968F56A"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A9BD480"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734090B" w14:textId="6F6435E3" w:rsidR="001F6911" w:rsidRDefault="001F6911">
            <w:pPr>
              <w:widowControl w:val="0"/>
              <w:rPr>
                <w:sz w:val="20"/>
                <w:szCs w:val="20"/>
              </w:rPr>
            </w:pPr>
            <w:r>
              <w:rPr>
                <w:sz w:val="20"/>
                <w:szCs w:val="20"/>
              </w:rPr>
              <w:t>Novanet catalogue</w:t>
            </w:r>
          </w:p>
        </w:tc>
      </w:tr>
      <w:tr w:rsidR="001F6911" w14:paraId="5D9C3DF6"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E9D44FF"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26CA861"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D84757D" w14:textId="6DDBAE52" w:rsidR="001F6911" w:rsidRDefault="001F6911">
            <w:pPr>
              <w:widowControl w:val="0"/>
              <w:rPr>
                <w:sz w:val="20"/>
                <w:szCs w:val="20"/>
              </w:rPr>
            </w:pPr>
            <w:bookmarkStart w:id="17" w:name="_Int_pz90fRac"/>
            <w:r>
              <w:rPr>
                <w:sz w:val="20"/>
                <w:szCs w:val="20"/>
              </w:rPr>
              <w:t>OER</w:t>
            </w:r>
            <w:bookmarkEnd w:id="17"/>
          </w:p>
        </w:tc>
      </w:tr>
      <w:tr w:rsidR="001F6911" w14:paraId="7E006AB7"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E01E274"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9595F0C"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4A02035" w14:textId="72F135A5" w:rsidR="001F6911" w:rsidRDefault="001F6911">
            <w:pPr>
              <w:widowControl w:val="0"/>
              <w:rPr>
                <w:sz w:val="20"/>
                <w:szCs w:val="20"/>
              </w:rPr>
            </w:pPr>
            <w:r>
              <w:rPr>
                <w:sz w:val="20"/>
                <w:szCs w:val="20"/>
              </w:rPr>
              <w:t>Off-campus access</w:t>
            </w:r>
          </w:p>
        </w:tc>
      </w:tr>
      <w:tr w:rsidR="001F6911" w14:paraId="25E77A36"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10AEA09"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AC14957"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42761FF" w14:textId="6D5FC95C" w:rsidR="001F6911" w:rsidRDefault="001F6911">
            <w:pPr>
              <w:widowControl w:val="0"/>
              <w:rPr>
                <w:sz w:val="20"/>
                <w:szCs w:val="20"/>
              </w:rPr>
            </w:pPr>
            <w:r>
              <w:rPr>
                <w:sz w:val="20"/>
                <w:szCs w:val="20"/>
              </w:rPr>
              <w:t>OhioLINK</w:t>
            </w:r>
          </w:p>
        </w:tc>
      </w:tr>
      <w:tr w:rsidR="001F6911" w14:paraId="73ACE496"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C4825C9"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6DE6464"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CBE180A" w14:textId="798F61A1" w:rsidR="001F6911" w:rsidRDefault="001F6911">
            <w:pPr>
              <w:widowControl w:val="0"/>
              <w:rPr>
                <w:sz w:val="20"/>
                <w:szCs w:val="20"/>
              </w:rPr>
            </w:pPr>
            <w:r>
              <w:rPr>
                <w:sz w:val="20"/>
                <w:szCs w:val="20"/>
              </w:rPr>
              <w:t>Originator</w:t>
            </w:r>
          </w:p>
        </w:tc>
      </w:tr>
      <w:tr w:rsidR="001F6911" w14:paraId="6235BD5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ACA4E18"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E22D572"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9635161" w14:textId="23AE56FB" w:rsidR="001F6911" w:rsidRDefault="001F6911">
            <w:pPr>
              <w:widowControl w:val="0"/>
              <w:rPr>
                <w:sz w:val="20"/>
                <w:szCs w:val="20"/>
              </w:rPr>
            </w:pPr>
            <w:r>
              <w:rPr>
                <w:sz w:val="20"/>
                <w:szCs w:val="20"/>
              </w:rPr>
              <w:t>Peer-reviewed Journals</w:t>
            </w:r>
          </w:p>
        </w:tc>
      </w:tr>
      <w:tr w:rsidR="001F6911" w14:paraId="6868E8C6"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2ADC145"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EDC47EA"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3BF994E" w14:textId="5A953992" w:rsidR="001F6911" w:rsidRDefault="001F6911">
            <w:pPr>
              <w:widowControl w:val="0"/>
              <w:rPr>
                <w:sz w:val="20"/>
                <w:szCs w:val="20"/>
              </w:rPr>
            </w:pPr>
            <w:r>
              <w:rPr>
                <w:sz w:val="20"/>
                <w:szCs w:val="20"/>
              </w:rPr>
              <w:t>Periodical</w:t>
            </w:r>
          </w:p>
        </w:tc>
      </w:tr>
      <w:tr w:rsidR="001F6911" w14:paraId="11AF178C"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1BB6F0EA"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444F395"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4418C45" w14:textId="709E1149" w:rsidR="001F6911" w:rsidRDefault="001F6911">
            <w:pPr>
              <w:widowControl w:val="0"/>
              <w:rPr>
                <w:sz w:val="20"/>
                <w:szCs w:val="20"/>
              </w:rPr>
            </w:pPr>
            <w:r>
              <w:rPr>
                <w:sz w:val="20"/>
                <w:szCs w:val="20"/>
              </w:rPr>
              <w:t>Placing an item on hold</w:t>
            </w:r>
          </w:p>
        </w:tc>
      </w:tr>
      <w:tr w:rsidR="001F6911" w14:paraId="7FF2F6B3"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5271FAB"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8F69360"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680A2D1" w14:textId="4CB32482" w:rsidR="001F6911" w:rsidRDefault="001F6911">
            <w:pPr>
              <w:widowControl w:val="0"/>
              <w:rPr>
                <w:sz w:val="20"/>
                <w:szCs w:val="20"/>
              </w:rPr>
            </w:pPr>
            <w:r>
              <w:rPr>
                <w:sz w:val="20"/>
                <w:szCs w:val="20"/>
              </w:rPr>
              <w:t>Privileges</w:t>
            </w:r>
          </w:p>
        </w:tc>
      </w:tr>
      <w:tr w:rsidR="001F6911" w14:paraId="118B3070"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6EF3BDF"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2D8A3D1"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C115F8C" w14:textId="18348806" w:rsidR="001F6911" w:rsidRDefault="001F6911">
            <w:pPr>
              <w:widowControl w:val="0"/>
              <w:rPr>
                <w:sz w:val="20"/>
                <w:szCs w:val="20"/>
              </w:rPr>
            </w:pPr>
            <w:r>
              <w:rPr>
                <w:sz w:val="20"/>
                <w:szCs w:val="20"/>
              </w:rPr>
              <w:t>PubMed</w:t>
            </w:r>
          </w:p>
        </w:tc>
      </w:tr>
      <w:tr w:rsidR="001F6911" w14:paraId="0A07177C"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3CE0378"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167D0B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6BE9FD8" w14:textId="371708D3" w:rsidR="001F6911" w:rsidRDefault="001F6911">
            <w:pPr>
              <w:widowControl w:val="0"/>
              <w:rPr>
                <w:sz w:val="20"/>
                <w:szCs w:val="20"/>
              </w:rPr>
            </w:pPr>
            <w:r>
              <w:rPr>
                <w:sz w:val="20"/>
                <w:szCs w:val="20"/>
              </w:rPr>
              <w:t>Recall</w:t>
            </w:r>
          </w:p>
        </w:tc>
      </w:tr>
      <w:tr w:rsidR="001F6911" w14:paraId="580CE623"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D1CA6D2"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F3897A9"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91F1247" w14:textId="4A15417C" w:rsidR="001F6911" w:rsidRDefault="001F6911">
            <w:pPr>
              <w:widowControl w:val="0"/>
              <w:rPr>
                <w:sz w:val="20"/>
                <w:szCs w:val="20"/>
              </w:rPr>
            </w:pPr>
            <w:r>
              <w:rPr>
                <w:sz w:val="20"/>
                <w:szCs w:val="20"/>
              </w:rPr>
              <w:t>Reference Resources</w:t>
            </w:r>
          </w:p>
        </w:tc>
      </w:tr>
      <w:tr w:rsidR="001F6911" w14:paraId="2371C10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1E5BD5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59D3FF1"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CAAE721" w14:textId="7BEE05DF" w:rsidR="001F6911" w:rsidRDefault="001F6911">
            <w:pPr>
              <w:widowControl w:val="0"/>
              <w:rPr>
                <w:sz w:val="20"/>
                <w:szCs w:val="20"/>
              </w:rPr>
            </w:pPr>
            <w:r>
              <w:rPr>
                <w:sz w:val="20"/>
                <w:szCs w:val="20"/>
              </w:rPr>
              <w:t>Reference Sources</w:t>
            </w:r>
          </w:p>
        </w:tc>
      </w:tr>
      <w:tr w:rsidR="001F6911" w14:paraId="7AAC47F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E06A319"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FABDE75"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F820951" w14:textId="2332C70A" w:rsidR="001F6911" w:rsidRDefault="001F6911">
            <w:pPr>
              <w:widowControl w:val="0"/>
              <w:rPr>
                <w:sz w:val="20"/>
                <w:szCs w:val="20"/>
              </w:rPr>
            </w:pPr>
            <w:r>
              <w:rPr>
                <w:sz w:val="20"/>
                <w:szCs w:val="20"/>
              </w:rPr>
              <w:t>Renew Materials</w:t>
            </w:r>
          </w:p>
        </w:tc>
      </w:tr>
      <w:tr w:rsidR="001F6911" w14:paraId="346C880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3E51728C"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5A4381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8093615" w14:textId="237DCAE1" w:rsidR="001F6911" w:rsidRDefault="001F6911">
            <w:pPr>
              <w:widowControl w:val="0"/>
              <w:rPr>
                <w:sz w:val="20"/>
                <w:szCs w:val="20"/>
              </w:rPr>
            </w:pPr>
            <w:r>
              <w:rPr>
                <w:sz w:val="20"/>
                <w:szCs w:val="20"/>
              </w:rPr>
              <w:t>Request Delivery</w:t>
            </w:r>
          </w:p>
        </w:tc>
      </w:tr>
      <w:tr w:rsidR="001F6911" w14:paraId="63AB8A22"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2ABBB41"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13B7B5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1F874F3" w14:textId="559ED044" w:rsidR="001F6911" w:rsidRDefault="001F6911">
            <w:pPr>
              <w:widowControl w:val="0"/>
              <w:rPr>
                <w:sz w:val="20"/>
                <w:szCs w:val="20"/>
              </w:rPr>
            </w:pPr>
            <w:r>
              <w:rPr>
                <w:sz w:val="20"/>
                <w:szCs w:val="20"/>
              </w:rPr>
              <w:t>Research Tools</w:t>
            </w:r>
          </w:p>
        </w:tc>
      </w:tr>
      <w:tr w:rsidR="001F6911" w14:paraId="1D72A2FF"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46DF1DEE"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88C1CA8"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2345A22" w14:textId="081DCE16" w:rsidR="001F6911" w:rsidRDefault="001F6911">
            <w:pPr>
              <w:widowControl w:val="0"/>
              <w:rPr>
                <w:sz w:val="20"/>
                <w:szCs w:val="20"/>
              </w:rPr>
            </w:pPr>
            <w:r>
              <w:rPr>
                <w:sz w:val="20"/>
                <w:szCs w:val="20"/>
              </w:rPr>
              <w:t>Reserves</w:t>
            </w:r>
          </w:p>
        </w:tc>
      </w:tr>
      <w:tr w:rsidR="001F6911" w14:paraId="178E9BC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1E3BF8B"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9380619"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54EB550" w14:textId="60064821" w:rsidR="001F6911" w:rsidRDefault="001F6911">
            <w:pPr>
              <w:widowControl w:val="0"/>
              <w:rPr>
                <w:sz w:val="20"/>
                <w:szCs w:val="20"/>
              </w:rPr>
            </w:pPr>
            <w:r>
              <w:rPr>
                <w:sz w:val="20"/>
                <w:szCs w:val="20"/>
              </w:rPr>
              <w:t>ROBCAT</w:t>
            </w:r>
          </w:p>
        </w:tc>
      </w:tr>
      <w:tr w:rsidR="001F6911" w14:paraId="2BE8027A"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4FBC3DD"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995DE8F"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587F5A7" w14:textId="57993E21" w:rsidR="001F6911" w:rsidRDefault="001F6911">
            <w:pPr>
              <w:widowControl w:val="0"/>
              <w:rPr>
                <w:sz w:val="20"/>
                <w:szCs w:val="20"/>
              </w:rPr>
            </w:pPr>
            <w:r>
              <w:rPr>
                <w:sz w:val="20"/>
                <w:szCs w:val="20"/>
              </w:rPr>
              <w:t>Scholarly/peer reviewed</w:t>
            </w:r>
          </w:p>
        </w:tc>
      </w:tr>
      <w:tr w:rsidR="001F6911" w14:paraId="4A13C20F"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EB3D0FE"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36595D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B320C6E" w14:textId="455ACFF5" w:rsidR="001F6911" w:rsidRDefault="001F6911">
            <w:pPr>
              <w:widowControl w:val="0"/>
              <w:rPr>
                <w:sz w:val="20"/>
                <w:szCs w:val="20"/>
              </w:rPr>
            </w:pPr>
            <w:r>
              <w:rPr>
                <w:sz w:val="20"/>
                <w:szCs w:val="20"/>
              </w:rPr>
              <w:t>See Online Tutorials</w:t>
            </w:r>
          </w:p>
        </w:tc>
      </w:tr>
      <w:tr w:rsidR="001F6911" w14:paraId="7D6E40DF"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73089B14"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C32421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F1ED8C2" w14:textId="47CAC5D9" w:rsidR="001F6911" w:rsidRDefault="001F6911">
            <w:pPr>
              <w:widowControl w:val="0"/>
              <w:rPr>
                <w:sz w:val="20"/>
                <w:szCs w:val="20"/>
              </w:rPr>
            </w:pPr>
            <w:r>
              <w:rPr>
                <w:sz w:val="20"/>
                <w:szCs w:val="20"/>
              </w:rPr>
              <w:t>SO Journal Title/Source</w:t>
            </w:r>
          </w:p>
        </w:tc>
      </w:tr>
      <w:tr w:rsidR="001F6911" w14:paraId="6B89482E"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9BBA64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EE67742"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A7A2924" w14:textId="42BCF0D9" w:rsidR="001F6911" w:rsidRDefault="001F6911">
            <w:pPr>
              <w:widowControl w:val="0"/>
              <w:rPr>
                <w:sz w:val="20"/>
                <w:szCs w:val="20"/>
              </w:rPr>
            </w:pPr>
            <w:r>
              <w:rPr>
                <w:sz w:val="20"/>
                <w:szCs w:val="20"/>
              </w:rPr>
              <w:t>Subject Guides</w:t>
            </w:r>
          </w:p>
        </w:tc>
      </w:tr>
      <w:tr w:rsidR="001F6911" w14:paraId="784230E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CA30174"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47B729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6EE8E911" w14:textId="287A810A" w:rsidR="001F6911" w:rsidRDefault="001F6911">
            <w:pPr>
              <w:widowControl w:val="0"/>
              <w:rPr>
                <w:sz w:val="20"/>
                <w:szCs w:val="20"/>
              </w:rPr>
            </w:pPr>
            <w:r>
              <w:rPr>
                <w:sz w:val="20"/>
                <w:szCs w:val="20"/>
              </w:rPr>
              <w:t>Subject Librarian</w:t>
            </w:r>
          </w:p>
        </w:tc>
      </w:tr>
      <w:tr w:rsidR="001F6911" w14:paraId="2EAA53C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1E5BE8C3"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6FD53A3"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F7E6309" w14:textId="0714A75C" w:rsidR="001F6911" w:rsidRDefault="001F6911">
            <w:pPr>
              <w:widowControl w:val="0"/>
              <w:rPr>
                <w:sz w:val="20"/>
                <w:szCs w:val="20"/>
              </w:rPr>
            </w:pPr>
            <w:r>
              <w:rPr>
                <w:sz w:val="20"/>
                <w:szCs w:val="20"/>
              </w:rPr>
              <w:t>Title</w:t>
            </w:r>
          </w:p>
        </w:tc>
      </w:tr>
      <w:tr w:rsidR="001F6911" w14:paraId="0A5204E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75C7E03"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25B23F1"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D7E88C6" w14:textId="49F1F1A4" w:rsidR="001F6911" w:rsidRDefault="001F6911">
            <w:pPr>
              <w:widowControl w:val="0"/>
              <w:rPr>
                <w:sz w:val="20"/>
                <w:szCs w:val="20"/>
              </w:rPr>
            </w:pPr>
            <w:r>
              <w:rPr>
                <w:sz w:val="20"/>
                <w:szCs w:val="20"/>
              </w:rPr>
              <w:t>To request to have this resource delivered to you (ILLiad) please sign in.</w:t>
            </w:r>
          </w:p>
        </w:tc>
      </w:tr>
      <w:tr w:rsidR="001F6911" w14:paraId="1725A48D"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793A848"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6AB7DC4"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C04971A" w14:textId="01DAF727" w:rsidR="001F6911" w:rsidRDefault="001F6911">
            <w:pPr>
              <w:widowControl w:val="0"/>
              <w:rPr>
                <w:sz w:val="20"/>
                <w:szCs w:val="20"/>
              </w:rPr>
            </w:pPr>
            <w:r>
              <w:rPr>
                <w:sz w:val="20"/>
                <w:szCs w:val="20"/>
              </w:rPr>
              <w:t>Top Resources</w:t>
            </w:r>
          </w:p>
        </w:tc>
      </w:tr>
      <w:tr w:rsidR="001F6911" w14:paraId="78CDE4D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1A26827A"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268403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047432CF" w14:textId="16A00711" w:rsidR="001F6911" w:rsidRDefault="001F6911">
            <w:pPr>
              <w:widowControl w:val="0"/>
              <w:rPr>
                <w:sz w:val="20"/>
                <w:szCs w:val="20"/>
              </w:rPr>
            </w:pPr>
            <w:r>
              <w:rPr>
                <w:sz w:val="20"/>
                <w:szCs w:val="20"/>
              </w:rPr>
              <w:t>Topic Guides</w:t>
            </w:r>
          </w:p>
        </w:tc>
      </w:tr>
      <w:tr w:rsidR="001F6911" w14:paraId="293CC88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DD134C6"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DE23E9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B88C6BB" w14:textId="59386808" w:rsidR="001F6911" w:rsidRDefault="001F6911">
            <w:pPr>
              <w:widowControl w:val="0"/>
              <w:rPr>
                <w:sz w:val="20"/>
                <w:szCs w:val="20"/>
              </w:rPr>
            </w:pPr>
            <w:r>
              <w:rPr>
                <w:sz w:val="20"/>
                <w:szCs w:val="20"/>
              </w:rPr>
              <w:t>Tutorials</w:t>
            </w:r>
          </w:p>
        </w:tc>
      </w:tr>
      <w:tr w:rsidR="001F6911" w14:paraId="1D881385"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1BE5BFA8"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57F656F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0740247" w14:textId="504587BD" w:rsidR="001F6911" w:rsidRDefault="001F6911">
            <w:pPr>
              <w:widowControl w:val="0"/>
              <w:rPr>
                <w:sz w:val="20"/>
                <w:szCs w:val="20"/>
              </w:rPr>
            </w:pPr>
            <w:r>
              <w:rPr>
                <w:sz w:val="20"/>
                <w:szCs w:val="20"/>
              </w:rPr>
              <w:t>Use our Spaces</w:t>
            </w:r>
          </w:p>
        </w:tc>
      </w:tr>
      <w:tr w:rsidR="001F6911" w14:paraId="0556681B" w14:textId="77777777" w:rsidTr="61A7B572">
        <w:trPr>
          <w:trHeight w:val="510"/>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086191DD"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22575C6"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1223E009" w14:textId="296EE038" w:rsidR="001F6911" w:rsidRDefault="001F6911">
            <w:pPr>
              <w:widowControl w:val="0"/>
              <w:rPr>
                <w:sz w:val="20"/>
                <w:szCs w:val="20"/>
              </w:rPr>
            </w:pPr>
            <w:r>
              <w:rPr>
                <w:sz w:val="20"/>
                <w:szCs w:val="20"/>
              </w:rPr>
              <w:t>User Groups</w:t>
            </w:r>
          </w:p>
        </w:tc>
      </w:tr>
      <w:tr w:rsidR="001F6911" w14:paraId="060FC6E8"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5EE47513"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7D6C4C9D"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3EC426C2" w14:textId="17B31932" w:rsidR="001F6911" w:rsidRDefault="001F6911">
            <w:pPr>
              <w:widowControl w:val="0"/>
              <w:rPr>
                <w:sz w:val="20"/>
                <w:szCs w:val="20"/>
              </w:rPr>
            </w:pPr>
            <w:r>
              <w:rPr>
                <w:sz w:val="20"/>
                <w:szCs w:val="20"/>
              </w:rPr>
              <w:t>Using the Library</w:t>
            </w:r>
          </w:p>
        </w:tc>
      </w:tr>
      <w:tr w:rsidR="001F6911" w14:paraId="4B4F57D1" w14:textId="77777777" w:rsidTr="61A7B572">
        <w:trPr>
          <w:trHeight w:val="315"/>
        </w:trPr>
        <w:tc>
          <w:tcPr>
            <w:tcW w:w="3420" w:type="dxa"/>
            <w:tcBorders>
              <w:top w:val="single" w:sz="6" w:space="0" w:color="CCCCCC"/>
              <w:left w:val="single" w:sz="6" w:space="0" w:color="000000" w:themeColor="text1"/>
              <w:bottom w:val="single" w:sz="6" w:space="0" w:color="000000" w:themeColor="text1"/>
              <w:right w:val="single" w:sz="6" w:space="0" w:color="000000" w:themeColor="text1"/>
            </w:tcBorders>
            <w:tcMar>
              <w:top w:w="40" w:type="dxa"/>
              <w:left w:w="40" w:type="dxa"/>
              <w:bottom w:w="40" w:type="dxa"/>
              <w:right w:w="40" w:type="dxa"/>
            </w:tcMar>
            <w:vAlign w:val="bottom"/>
          </w:tcPr>
          <w:p w14:paraId="264E715F" w14:textId="77777777" w:rsidR="001F6911" w:rsidRDefault="001F6911">
            <w:pPr>
              <w:widowControl w:val="0"/>
              <w:rPr>
                <w:sz w:val="20"/>
                <w:szCs w:val="20"/>
              </w:rPr>
            </w:pPr>
          </w:p>
        </w:tc>
        <w:tc>
          <w:tcPr>
            <w:tcW w:w="3240"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2A60211B" w14:textId="77777777" w:rsidR="001F6911" w:rsidRDefault="001F6911">
            <w:pPr>
              <w:widowControl w:val="0"/>
              <w:rPr>
                <w:sz w:val="20"/>
                <w:szCs w:val="20"/>
              </w:rPr>
            </w:pPr>
          </w:p>
        </w:tc>
        <w:tc>
          <w:tcPr>
            <w:tcW w:w="2685" w:type="dxa"/>
            <w:tcBorders>
              <w:top w:val="single" w:sz="6" w:space="0" w:color="CCCCCC"/>
              <w:left w:val="single" w:sz="6" w:space="0" w:color="CCCCCC"/>
              <w:bottom w:val="single" w:sz="6" w:space="0" w:color="000000" w:themeColor="text1"/>
              <w:right w:val="single" w:sz="6" w:space="0" w:color="000000" w:themeColor="text1"/>
            </w:tcBorders>
            <w:tcMar>
              <w:top w:w="40" w:type="dxa"/>
              <w:left w:w="40" w:type="dxa"/>
              <w:bottom w:w="40" w:type="dxa"/>
              <w:right w:w="40" w:type="dxa"/>
            </w:tcMar>
            <w:vAlign w:val="bottom"/>
          </w:tcPr>
          <w:p w14:paraId="44E2C93F" w14:textId="27027030" w:rsidR="001F6911" w:rsidRDefault="001F6911">
            <w:pPr>
              <w:widowControl w:val="0"/>
              <w:rPr>
                <w:sz w:val="20"/>
                <w:szCs w:val="20"/>
              </w:rPr>
            </w:pPr>
          </w:p>
        </w:tc>
      </w:tr>
    </w:tbl>
    <w:p w14:paraId="3DE8D647" w14:textId="77777777" w:rsidR="00EE46B3" w:rsidRDefault="00EE46B3"/>
    <w:p w14:paraId="2871241B" w14:textId="77777777" w:rsidR="00EE46B3" w:rsidRDefault="00563ACF">
      <w:r>
        <w:t xml:space="preserve">We found understood terms generally aligned with two of Kupersmith’s findings: </w:t>
      </w:r>
    </w:p>
    <w:p w14:paraId="1782F022" w14:textId="77777777" w:rsidR="00EE46B3" w:rsidRDefault="00563ACF">
      <w:pPr>
        <w:numPr>
          <w:ilvl w:val="0"/>
          <w:numId w:val="4"/>
        </w:numPr>
        <w:rPr>
          <w:i/>
        </w:rPr>
      </w:pPr>
      <w:r>
        <w:rPr>
          <w:i/>
        </w:rPr>
        <w:t>Use natural language equivalents on top-level pages.</w:t>
      </w:r>
    </w:p>
    <w:p w14:paraId="15431767" w14:textId="77777777" w:rsidR="00EE46B3" w:rsidRDefault="00563ACF">
      <w:pPr>
        <w:ind w:left="720"/>
      </w:pPr>
      <w:r>
        <w:t xml:space="preserve">Understood terms generally used natural language and target words like “Find books” </w:t>
      </w:r>
    </w:p>
    <w:p w14:paraId="49E59618" w14:textId="74F1F6F7" w:rsidR="00EE46B3" w:rsidRDefault="00563ACF">
      <w:pPr>
        <w:numPr>
          <w:ilvl w:val="0"/>
          <w:numId w:val="4"/>
        </w:numPr>
      </w:pPr>
      <w:r>
        <w:rPr>
          <w:i/>
        </w:rPr>
        <w:lastRenderedPageBreak/>
        <w:t>Enhance or explain potentially confusing terms.</w:t>
      </w:r>
      <w:r>
        <w:br/>
        <w:t xml:space="preserve">When hard to understand terms were provided extra text or mouse overs for context, users were successful. </w:t>
      </w:r>
    </w:p>
    <w:p w14:paraId="07BC0218" w14:textId="77777777" w:rsidR="00EE46B3" w:rsidRDefault="00563ACF">
      <w:r>
        <w:t xml:space="preserve">These two findings were explicitly referenced in all but four of our 15 library service categories (search box, citation styles &amp; management, datasets, images). These terms and findings are covered in more depth in the discussion section of this paper. </w:t>
      </w:r>
    </w:p>
    <w:p w14:paraId="52A9115C" w14:textId="77777777" w:rsidR="00EE46B3" w:rsidRDefault="00EE46B3"/>
    <w:p w14:paraId="3B0BCA91" w14:textId="40A5D256" w:rsidR="00EE46B3" w:rsidRDefault="00563ACF">
      <w:r>
        <w:t xml:space="preserve">In addition we identified a third theme that aligns with Nielsen Norman’s Heuristic #4: Consistency and standards, which advises following industry-wide conventions so that users may apply learned behaviors from one situation to another. </w:t>
      </w:r>
      <w:r w:rsidR="003D0DE6">
        <w:rPr>
          <w:rStyle w:val="EndnoteReference"/>
        </w:rPr>
        <w:endnoteReference w:id="35"/>
      </w:r>
      <w:r w:rsidR="003D0DE6">
        <w:t xml:space="preserve"> </w:t>
      </w:r>
      <w:r>
        <w:t>Many of the studies we reviewed found that participants had no problem with terms that appeared across many other sites like “Hours”, “Services”, “Help”, “About”, “Tools”, “Services”, and “Advanced Search.”</w:t>
      </w:r>
      <w:r w:rsidR="003D0DE6">
        <w:rPr>
          <w:rStyle w:val="EndnoteReference"/>
        </w:rPr>
        <w:endnoteReference w:id="36"/>
      </w:r>
      <w:r>
        <w:t xml:space="preserve"> Terms commonly used in libraries such as “ask a librarian”, and “library catalog'' were also understood in limited capacity. </w:t>
      </w:r>
      <w:r w:rsidR="003D0DE6">
        <w:rPr>
          <w:rStyle w:val="EndnoteReference"/>
        </w:rPr>
        <w:endnoteReference w:id="37"/>
      </w:r>
      <w:r w:rsidR="003D0DE6">
        <w:t xml:space="preserve"> </w:t>
      </w:r>
      <w:r>
        <w:t xml:space="preserve">Other specific terms that were recognized were frequently used academic terms such as “peer-review” and widely recognized database names like “PubMed” and “Google Scholar”. </w:t>
      </w:r>
      <w:r w:rsidR="003D0DE6">
        <w:rPr>
          <w:rStyle w:val="EndnoteReference"/>
        </w:rPr>
        <w:endnoteReference w:id="38"/>
      </w:r>
      <w:r w:rsidR="003D0DE6">
        <w:t xml:space="preserve"> </w:t>
      </w:r>
      <w:r>
        <w:t>Users clearly brought mental models from other experiences to the library website.</w:t>
      </w:r>
    </w:p>
    <w:p w14:paraId="4E66F5D7" w14:textId="77777777" w:rsidR="00EE46B3" w:rsidRDefault="00563ACF">
      <w:pPr>
        <w:pStyle w:val="Heading3"/>
      </w:pPr>
      <w:bookmarkStart w:id="18" w:name="_fcuet0e4yysj" w:colFirst="0" w:colLast="0"/>
      <w:bookmarkEnd w:id="18"/>
      <w:r>
        <w:t xml:space="preserve">R2.1: What terms do users not understand? </w:t>
      </w:r>
    </w:p>
    <w:p w14:paraId="5EF218CA" w14:textId="77777777" w:rsidR="00EE46B3" w:rsidRDefault="00563ACF">
      <w:r>
        <w:t xml:space="preserve">As previously noted, the list of terms users didn’t understand was larger by far than the list of understood terms (see Table 3). </w:t>
      </w:r>
    </w:p>
    <w:p w14:paraId="08ADD581" w14:textId="77777777" w:rsidR="00EE46B3" w:rsidRDefault="00563ACF">
      <w:pPr>
        <w:pStyle w:val="Heading4"/>
      </w:pPr>
      <w:bookmarkStart w:id="19" w:name="_uisix2y8jov9" w:colFirst="0" w:colLast="0"/>
      <w:bookmarkEnd w:id="19"/>
      <w:r>
        <w:t>Articles, databases and journals</w:t>
      </w:r>
    </w:p>
    <w:p w14:paraId="0FE45A5B" w14:textId="164257D5" w:rsidR="00EE46B3" w:rsidRDefault="00563ACF">
      <w:r>
        <w:t>Terms not understood appearing with the greatest frequency were Journals (12), Articles (10), and Databases (10). This generally agrees with Kupersmith’s findings. Lemieux and Powelson described participants searching for articles by navigating to the e-Journal list instead of the main discovery service search.</w:t>
      </w:r>
      <w:r w:rsidR="003D0DE6">
        <w:t xml:space="preserve"> </w:t>
      </w:r>
      <w:r w:rsidR="003D0DE6">
        <w:rPr>
          <w:rStyle w:val="EndnoteReference"/>
        </w:rPr>
        <w:endnoteReference w:id="39"/>
      </w:r>
      <w:r>
        <w:t xml:space="preserve"> Becker &amp; Yannotta discovered a similar situation, where students didn’t know to first go to a tab labeled databases in order to use the databases to search for articles.</w:t>
      </w:r>
      <w:r w:rsidR="003D0DE6">
        <w:t xml:space="preserve"> </w:t>
      </w:r>
      <w:r w:rsidR="003D0DE6">
        <w:rPr>
          <w:rStyle w:val="EndnoteReference"/>
        </w:rPr>
        <w:endnoteReference w:id="40"/>
      </w:r>
      <w:r>
        <w:t xml:space="preserve"> Even participants using a discovery search had problems; when users were asked to find a journal article, they selected the journal format filter, which then displayed results only at the journal title level.</w:t>
      </w:r>
      <w:r w:rsidR="003D0DE6">
        <w:t xml:space="preserve"> </w:t>
      </w:r>
      <w:r w:rsidR="003D0DE6">
        <w:rPr>
          <w:rStyle w:val="EndnoteReference"/>
        </w:rPr>
        <w:endnoteReference w:id="41"/>
      </w:r>
      <w:r>
        <w:t xml:space="preserve"> As the terms “database” and “journal” often confuse users trying to find articles, designers should take care when they use these terms and identify easy ways of recovery if users should accidentally use the wrong search.</w:t>
      </w:r>
    </w:p>
    <w:p w14:paraId="466B1A24" w14:textId="77777777" w:rsidR="00EE46B3" w:rsidRDefault="00563ACF">
      <w:pPr>
        <w:pStyle w:val="Heading4"/>
      </w:pPr>
      <w:bookmarkStart w:id="20" w:name="_x5dpqv4b3re8" w:colFirst="0" w:colLast="0"/>
      <w:bookmarkEnd w:id="20"/>
      <w:r>
        <w:t xml:space="preserve">Circulation and library catalogs </w:t>
      </w:r>
    </w:p>
    <w:p w14:paraId="15D6C30D" w14:textId="42C1C5C9" w:rsidR="00EE46B3" w:rsidRDefault="00563ACF">
      <w:r>
        <w:t>The second most misunderstood group of terms related to circulation and library catalogs. These included “Library Catalog”, nicknames of Library Catalogs such as “ROBCAT”, terms related to functions and services of the catalog (e.g., “Reserves”, “Circulation policies”, “Placing an item on hold”, “Interlibrary loan”), and specific library location labels.</w:t>
      </w:r>
      <w:r w:rsidR="003D0DE6">
        <w:rPr>
          <w:rStyle w:val="EndnoteReference"/>
        </w:rPr>
        <w:endnoteReference w:id="42"/>
      </w:r>
      <w:r>
        <w:t xml:space="preserve"> This agrees with Kupersmith’s finding that users misunderstand “Library Catalog” and “Interlibrary Loan”. </w:t>
      </w:r>
    </w:p>
    <w:p w14:paraId="6B0599BE" w14:textId="77777777" w:rsidR="00EE46B3" w:rsidRDefault="00EE46B3"/>
    <w:p w14:paraId="50E80DED" w14:textId="18266DE5" w:rsidR="00EE46B3" w:rsidRDefault="00563ACF">
      <w:r>
        <w:t xml:space="preserve">One reason for the difficulty of understanding the term “Library Catalog” may relate to a growing confusion between the library catalog, which searches just books, and a library discovery </w:t>
      </w:r>
      <w:r>
        <w:lastRenderedPageBreak/>
        <w:t>service, which searches books and articles. Two studies observed users assuming that the main search box or discovery search contained all library resources and did not understand why they would need to search other places.</w:t>
      </w:r>
      <w:r w:rsidR="003D0DE6">
        <w:rPr>
          <w:rStyle w:val="EndnoteReference"/>
        </w:rPr>
        <w:endnoteReference w:id="43"/>
      </w:r>
      <w:r>
        <w:t xml:space="preserve"> Conversely, in another study where participants were asked to find physical books, they did not use the Catalog Only filter, which would have increased their success of finding books within a discovery service, because they did not equate the catalog with books.</w:t>
      </w:r>
      <w:r w:rsidR="003D0DE6">
        <w:rPr>
          <w:rStyle w:val="EndnoteReference"/>
        </w:rPr>
        <w:endnoteReference w:id="44"/>
      </w:r>
      <w:r>
        <w:t xml:space="preserve"> </w:t>
      </w:r>
    </w:p>
    <w:p w14:paraId="716B1955" w14:textId="77777777" w:rsidR="00EE46B3" w:rsidRDefault="00EE46B3"/>
    <w:p w14:paraId="34B7C2B9" w14:textId="74909E4E" w:rsidR="00EE46B3" w:rsidRDefault="00563ACF">
      <w:r>
        <w:t>Local nicknames for library catalogs such as “Chinook classic”, “classic catalog”, “HELIX”, and “ROBCAT,'' were also found to be ineffectual in conveying the contents or purpose of a library catalog.</w:t>
      </w:r>
      <w:r w:rsidR="003D0DE6">
        <w:rPr>
          <w:rStyle w:val="EndnoteReference"/>
        </w:rPr>
        <w:endnoteReference w:id="45"/>
      </w:r>
      <w:r>
        <w:t xml:space="preserve"> Recognizing that not all users know that the library catalog is the main repository for books, some researchers dealt with this issue by renaming the library catalog to “Books” or “Books and Media.”</w:t>
      </w:r>
      <w:r w:rsidR="003D0DE6">
        <w:t xml:space="preserve"> </w:t>
      </w:r>
      <w:r w:rsidR="003D0DE6">
        <w:rPr>
          <w:rStyle w:val="EndnoteReference"/>
        </w:rPr>
        <w:endnoteReference w:id="46"/>
      </w:r>
      <w:r>
        <w:t xml:space="preserve"> </w:t>
      </w:r>
    </w:p>
    <w:p w14:paraId="08B5FBF7" w14:textId="77777777" w:rsidR="00EE46B3" w:rsidRDefault="00563ACF">
      <w:pPr>
        <w:pStyle w:val="Heading4"/>
      </w:pPr>
      <w:bookmarkStart w:id="21" w:name="_kz4zgw9lroiz" w:colFirst="0" w:colLast="0"/>
      <w:bookmarkEnd w:id="21"/>
      <w:r>
        <w:t>Interlibrary Loan</w:t>
      </w:r>
    </w:p>
    <w:p w14:paraId="488FF484" w14:textId="33DB6D3F" w:rsidR="00EE46B3" w:rsidRDefault="00563ACF">
      <w:r>
        <w:t>Interlibrary loan was especially challenging for users to understand as librarians and users had different perceptions of the service. Sundt &amp; Eastman’s card sorting study showed most participants sorted interlibrary loan under a resource-related category instead of a service-related category, which is where librarians tended to locate it.</w:t>
      </w:r>
      <w:r w:rsidR="003D0DE6">
        <w:rPr>
          <w:rStyle w:val="EndnoteReference"/>
        </w:rPr>
        <w:endnoteReference w:id="47"/>
      </w:r>
      <w:r>
        <w:t xml:space="preserve"> Swanson et al noted that when asked to get books from various systems, “[Participants] did not recognize the difference between interlibrary loan, placing an item on hold at the main campus and requesting delivery of items to our satellite campuses. Internally, these three services involve different staff members and processes.”</w:t>
      </w:r>
      <w:r w:rsidR="000648F6">
        <w:t xml:space="preserve"> </w:t>
      </w:r>
      <w:r w:rsidR="000648F6">
        <w:rPr>
          <w:rStyle w:val="EndnoteReference"/>
        </w:rPr>
        <w:endnoteReference w:id="48"/>
      </w:r>
      <w:r>
        <w:t xml:space="preserve"> The authors ultimately recommended placing all of these services on one “Order Items” page to conform to the user’s expectations. Valenti observed that users tasked with finding a book outside the library went to the menu labeled “Find” or navigated directly to the other library’s website.</w:t>
      </w:r>
      <w:r w:rsidR="000648F6">
        <w:rPr>
          <w:rStyle w:val="EndnoteReference"/>
        </w:rPr>
        <w:endnoteReference w:id="49"/>
      </w:r>
      <w:r>
        <w:t xml:space="preserve"> Studies repeatedly showed that for many users interlibrary loan services were associated with the task mindset of requesting something that the library doesn’t have, which was at odds with the librarian separation of interlibrary loan and circulation services.</w:t>
      </w:r>
    </w:p>
    <w:p w14:paraId="55A45839" w14:textId="77777777" w:rsidR="00EE46B3" w:rsidRDefault="00EE46B3"/>
    <w:p w14:paraId="1CD96E9B" w14:textId="749366B9" w:rsidR="00EE46B3" w:rsidRDefault="00563ACF">
      <w:r>
        <w:t>This difficulty interpreting interlibrary loan options persisted in discovery services. Participants in Comeaux’s study on the Primo discovery system, upon viewing a message “No full-text,” were expected to click a link labeled Services and then navigate a list of options: “Part of the difficulty was the students’ tendency to view “No full-text” as a dead end.”</w:t>
      </w:r>
      <w:r w:rsidR="000648F6">
        <w:t xml:space="preserve"> </w:t>
      </w:r>
      <w:r w:rsidR="000648F6">
        <w:rPr>
          <w:rStyle w:val="EndnoteReference"/>
        </w:rPr>
        <w:endnoteReference w:id="50"/>
      </w:r>
      <w:r>
        <w:t xml:space="preserve"> Those who continued demonstrated confusion on several points related to terminology and process: they did not equate services with interlibrary loan; did not understand what the term interlibrary loan meant; and they had to choose between multiple interlibrary loan service options (depending on the user's affiliation). A later study looking at a multi-campus Primo implementation found that success requesting items from interlibrary loan was predicated on several factors: whether the library showed interlibrary loanable items in the default search; whether the library showed interlibrary loan options before the user logged in; and whether the library used sufficiently clear language for users unfamiliar with interlibrary loan or ILLiad.</w:t>
      </w:r>
      <w:r w:rsidR="000648F6">
        <w:rPr>
          <w:rStyle w:val="EndnoteReference"/>
        </w:rPr>
        <w:endnoteReference w:id="51"/>
      </w:r>
      <w:r>
        <w:t xml:space="preserve"> Clear terminology, previous familiarity, and placement of this term were critical for task success.</w:t>
      </w:r>
    </w:p>
    <w:p w14:paraId="5C74F95D" w14:textId="77777777" w:rsidR="00EE46B3" w:rsidRDefault="00563ACF">
      <w:pPr>
        <w:pStyle w:val="Heading4"/>
      </w:pPr>
      <w:bookmarkStart w:id="22" w:name="_dfp6hd5ueaa4" w:colFirst="0" w:colLast="0"/>
      <w:bookmarkEnd w:id="22"/>
      <w:r>
        <w:lastRenderedPageBreak/>
        <w:t>Research assistance</w:t>
      </w:r>
    </w:p>
    <w:p w14:paraId="0E8F4273" w14:textId="77777777" w:rsidR="00EE46B3" w:rsidRDefault="00563ACF">
      <w:r>
        <w:t xml:space="preserve">The final large category of misunderstood terms relate to librarian research assistance services, both in person and virtual. </w:t>
      </w:r>
    </w:p>
    <w:p w14:paraId="28F4EB34" w14:textId="77777777" w:rsidR="00EE46B3" w:rsidRDefault="00EE46B3"/>
    <w:p w14:paraId="56EFF0EC" w14:textId="73D6A3B5" w:rsidR="00EE46B3" w:rsidRDefault="00563ACF">
      <w:r>
        <w:t>Multiple studies mentioned “Subject Librarian” or “Find a Public Specialist” as not effectively conveying to participants that librarian experts offered assistance with in-depth research questions.</w:t>
      </w:r>
      <w:r w:rsidR="000648F6">
        <w:rPr>
          <w:rStyle w:val="EndnoteReference"/>
        </w:rPr>
        <w:endnoteReference w:id="52"/>
      </w:r>
      <w:r>
        <w:t xml:space="preserve"> In one particularly dispiriting example, Chase et al reported that when asked to find information about research assistance, participants navigated away to a non-library site (specifically, the institution’s research foundation) or were otherwise not able to find the information.</w:t>
      </w:r>
      <w:r w:rsidR="000648F6">
        <w:rPr>
          <w:rStyle w:val="EndnoteReference"/>
        </w:rPr>
        <w:endnoteReference w:id="53"/>
      </w:r>
    </w:p>
    <w:p w14:paraId="4DFA6F11" w14:textId="77777777" w:rsidR="00EE46B3" w:rsidRDefault="00EE46B3"/>
    <w:p w14:paraId="1B83B725" w14:textId="09344B47" w:rsidR="00EE46B3" w:rsidRDefault="00563ACF">
      <w:r>
        <w:t>Many studies found that participants struggled to conceptualize the idea that librarians would create research guides to support their research process, what these guides would contain, and how such guides might help them.</w:t>
      </w:r>
      <w:r w:rsidR="005B7B36">
        <w:rPr>
          <w:rStyle w:val="EndnoteReference"/>
        </w:rPr>
        <w:endnoteReference w:id="54"/>
      </w:r>
      <w:r>
        <w:t xml:space="preserve"> Denton et al. observed that users did not have a mental model for this type of help, noting the continual poor performance of their help guides on their library website despite making changes to what terms they employed.</w:t>
      </w:r>
      <w:r w:rsidR="000648F6">
        <w:rPr>
          <w:rStyle w:val="EndnoteReference"/>
        </w:rPr>
        <w:endnoteReference w:id="55"/>
      </w:r>
      <w:r>
        <w:t xml:space="preserve"> </w:t>
      </w:r>
      <w:r w:rsidR="000648F6">
        <w:t>In a study by Conrad and Alvarez, "...students expected the “Research Guides” link on the homepage to direct them to a list of book and article results for the specific subject or discipline referenced."</w:t>
      </w:r>
      <w:r w:rsidR="000648F6">
        <w:rPr>
          <w:sz w:val="20"/>
          <w:szCs w:val="20"/>
        </w:rPr>
        <w:t xml:space="preserve"> </w:t>
      </w:r>
      <w:r w:rsidR="000648F6">
        <w:rPr>
          <w:rStyle w:val="EndnoteReference"/>
          <w:sz w:val="20"/>
          <w:szCs w:val="20"/>
        </w:rPr>
        <w:endnoteReference w:id="56"/>
      </w:r>
      <w:r w:rsidR="000648F6">
        <w:rPr>
          <w:sz w:val="20"/>
          <w:szCs w:val="20"/>
        </w:rPr>
        <w:t xml:space="preserve"> </w:t>
      </w:r>
      <w:r w:rsidR="000648F6">
        <w:t>Other</w:t>
      </w:r>
      <w:r>
        <w:t xml:space="preserve"> studies </w:t>
      </w:r>
      <w:r w:rsidR="000648F6">
        <w:t xml:space="preserve">also </w:t>
      </w:r>
      <w:r>
        <w:t>found that users expected Research Guides to themselves be databases, or a list of links to online resources, more akin to a bibliography, rather than process-oriented narratives.</w:t>
      </w:r>
      <w:r w:rsidR="000648F6">
        <w:rPr>
          <w:rStyle w:val="EndnoteReference"/>
        </w:rPr>
        <w:endnoteReference w:id="57"/>
      </w:r>
      <w:r w:rsidR="000648F6">
        <w:t xml:space="preserve"> </w:t>
      </w:r>
      <w:r>
        <w:t>Actions taken to rectify this problem included:</w:t>
      </w:r>
    </w:p>
    <w:p w14:paraId="2715C35C" w14:textId="1F9B98D4" w:rsidR="00EE46B3" w:rsidRDefault="00563ACF">
      <w:pPr>
        <w:numPr>
          <w:ilvl w:val="0"/>
          <w:numId w:val="2"/>
        </w:numPr>
      </w:pPr>
      <w:r>
        <w:t>Using course names in the titles of guides</w:t>
      </w:r>
      <w:r w:rsidR="000648F6">
        <w:rPr>
          <w:rStyle w:val="EndnoteReference"/>
        </w:rPr>
        <w:endnoteReference w:id="58"/>
      </w:r>
      <w:r>
        <w:t xml:space="preserve"> </w:t>
      </w:r>
    </w:p>
    <w:p w14:paraId="08F46DC0" w14:textId="67E41211" w:rsidR="00EE46B3" w:rsidRDefault="00563ACF">
      <w:pPr>
        <w:numPr>
          <w:ilvl w:val="0"/>
          <w:numId w:val="2"/>
        </w:numPr>
      </w:pPr>
      <w:r>
        <w:t>Grouping guides together under a common heading like tutorials</w:t>
      </w:r>
      <w:r w:rsidR="000648F6">
        <w:rPr>
          <w:rStyle w:val="EndnoteReference"/>
        </w:rPr>
        <w:endnoteReference w:id="59"/>
      </w:r>
      <w:r>
        <w:t xml:space="preserve"> </w:t>
      </w:r>
    </w:p>
    <w:p w14:paraId="2423239C" w14:textId="022607C1" w:rsidR="00EE46B3" w:rsidRDefault="00563ACF">
      <w:pPr>
        <w:numPr>
          <w:ilvl w:val="0"/>
          <w:numId w:val="2"/>
        </w:numPr>
      </w:pPr>
      <w:r>
        <w:t>Including the word help in the title (e.g., “Help Finding Books”), to try and signify the guide's purpose to users</w:t>
      </w:r>
      <w:r w:rsidR="000648F6">
        <w:t>.</w:t>
      </w:r>
      <w:r w:rsidR="000648F6">
        <w:rPr>
          <w:rStyle w:val="EndnoteReference"/>
        </w:rPr>
        <w:endnoteReference w:id="60"/>
      </w:r>
      <w:r>
        <w:t xml:space="preserve"> </w:t>
      </w:r>
    </w:p>
    <w:p w14:paraId="7319EEBC" w14:textId="77777777" w:rsidR="00EE46B3" w:rsidRDefault="00EE46B3">
      <w:pPr>
        <w:ind w:left="720"/>
      </w:pPr>
    </w:p>
    <w:p w14:paraId="44E8A50C" w14:textId="633A5D77" w:rsidR="00EE46B3" w:rsidRDefault="00563ACF">
      <w:r>
        <w:t>Other studies suggested making research/course guides more “googlable” to align with user behavior to search the internet for help when running into difficulties.</w:t>
      </w:r>
      <w:r w:rsidR="000648F6">
        <w:rPr>
          <w:rStyle w:val="EndnoteReference"/>
        </w:rPr>
        <w:endnoteReference w:id="61"/>
      </w:r>
      <w:r>
        <w:t xml:space="preserve"> </w:t>
      </w:r>
    </w:p>
    <w:p w14:paraId="2C1095DA" w14:textId="77777777" w:rsidR="00EE46B3" w:rsidRDefault="00563ACF">
      <w:pPr>
        <w:pStyle w:val="Heading2"/>
      </w:pPr>
      <w:bookmarkStart w:id="23" w:name="_o9mup2z3v4vn" w:colFirst="0" w:colLast="0"/>
      <w:bookmarkEnd w:id="23"/>
      <w:r>
        <w:t>Discussion</w:t>
      </w:r>
    </w:p>
    <w:p w14:paraId="13519388" w14:textId="77777777" w:rsidR="00EE46B3" w:rsidRDefault="00563ACF">
      <w:r>
        <w:t xml:space="preserve">Reviewing 51 articles from 2012-2021, we find ample evidence that library jargon continues to present challenges to users. While many of the findings repeat those of Kupersmith’s paper, the studies examined offered further nuance and examples that might help librarians understand the complexities at play when choosing terms to use on the library website. </w:t>
      </w:r>
    </w:p>
    <w:p w14:paraId="3B9578E3" w14:textId="77777777" w:rsidR="00EE46B3" w:rsidRDefault="00563ACF">
      <w:pPr>
        <w:pStyle w:val="Heading3"/>
      </w:pPr>
      <w:bookmarkStart w:id="24" w:name="_389dfvvptujt" w:colFirst="0" w:colLast="0"/>
      <w:bookmarkEnd w:id="24"/>
      <w:r>
        <w:t>Conflicting Findings</w:t>
      </w:r>
    </w:p>
    <w:p w14:paraId="704B63F2" w14:textId="77777777" w:rsidR="00EE46B3" w:rsidRDefault="00563ACF">
      <w:r>
        <w:t xml:space="preserve">We found many examples of conflicting evidence in the articles. In particular, eleven terms were noted as both understood and misunderstood (see Table 3). </w:t>
      </w:r>
    </w:p>
    <w:p w14:paraId="17461FB2" w14:textId="77777777" w:rsidR="00EE46B3" w:rsidRDefault="00563ACF">
      <w:pPr>
        <w:pStyle w:val="Heading4"/>
      </w:pPr>
      <w:bookmarkStart w:id="25" w:name="_5cyczgg61yu6" w:colFirst="0" w:colLast="0"/>
      <w:bookmarkEnd w:id="25"/>
      <w:r>
        <w:t>Industry and Branded Terms</w:t>
      </w:r>
    </w:p>
    <w:p w14:paraId="783AAEFA" w14:textId="77777777" w:rsidR="00EE46B3" w:rsidRDefault="00563ACF">
      <w:r>
        <w:t xml:space="preserve">Terms used throughout the industries of higher education and libraries such as “peer reviewed”, “resource”, “full text”, and “article,'' discussed earlier in this paper, could both be understood or </w:t>
      </w:r>
      <w:r>
        <w:lastRenderedPageBreak/>
        <w:t xml:space="preserve">misunderstood based on a user’s previous exposure to the term. Likewise, specific course names, generic names for library services or popular branded databases held meaning for users, but only with previous exposure. Otherwise names that were library-specific, whether databases or catalog nicknames, tended to cause confusion. </w:t>
      </w:r>
    </w:p>
    <w:p w14:paraId="7E579950" w14:textId="77777777" w:rsidR="00EE46B3" w:rsidRDefault="00563ACF">
      <w:pPr>
        <w:pStyle w:val="Heading4"/>
      </w:pPr>
      <w:bookmarkStart w:id="26" w:name="_o6t3ihjmupu0" w:colFirst="0" w:colLast="0"/>
      <w:bookmarkEnd w:id="26"/>
      <w:r>
        <w:t>Icons</w:t>
      </w:r>
    </w:p>
    <w:p w14:paraId="01A192DE" w14:textId="4BEB48B5" w:rsidR="00EE46B3" w:rsidRDefault="00563ACF">
      <w:r>
        <w:t xml:space="preserve">There were conflicting findings about the use of icons instead of terms to convey meaning. Users preferred icons to words when they were easy to understand, but were frustrated when they couldn’t tell the icon’s meaning. Galbreath </w:t>
      </w:r>
      <w:r w:rsidR="001A2B65">
        <w:t xml:space="preserve">et al </w:t>
      </w:r>
      <w:r>
        <w:t xml:space="preserve">and Jacobs </w:t>
      </w:r>
      <w:r w:rsidR="001A2B65">
        <w:t xml:space="preserve">et al </w:t>
      </w:r>
      <w:r>
        <w:t>both mention that commonly used icons (e.g., pin icon, email icon, and chat icon) were easy to use in a discovery system.</w:t>
      </w:r>
      <w:r w:rsidR="001A2B65">
        <w:rPr>
          <w:rStyle w:val="EndnoteReference"/>
        </w:rPr>
        <w:endnoteReference w:id="62"/>
      </w:r>
      <w:r>
        <w:t xml:space="preserve"> However some icons hindered task completion: those that caused users to guess the incorrect format</w:t>
      </w:r>
      <w:r w:rsidR="001A2B65">
        <w:rPr>
          <w:rStyle w:val="EndnoteReference"/>
        </w:rPr>
        <w:endnoteReference w:id="63"/>
      </w:r>
      <w:r w:rsidR="001A2B65">
        <w:t xml:space="preserve"> </w:t>
      </w:r>
      <w:r>
        <w:t>; where inconsistent mouseover language was used</w:t>
      </w:r>
      <w:r w:rsidR="001A2B65">
        <w:rPr>
          <w:rStyle w:val="EndnoteReference"/>
        </w:rPr>
        <w:endnoteReference w:id="64"/>
      </w:r>
      <w:r w:rsidR="001A2B65">
        <w:t xml:space="preserve"> </w:t>
      </w:r>
      <w:r>
        <w:t>; and those that exhibited unexpected behavior</w:t>
      </w:r>
      <w:r w:rsidR="001A2B65">
        <w:t>.</w:t>
      </w:r>
      <w:r w:rsidR="001A2B65">
        <w:rPr>
          <w:rStyle w:val="EndnoteReference"/>
        </w:rPr>
        <w:endnoteReference w:id="65"/>
      </w:r>
      <w:r w:rsidR="001A2B65">
        <w:t xml:space="preserve"> </w:t>
      </w:r>
      <w:r>
        <w:t>As icon use continues to become more ubiquitous, designers should take care to choose icons with the same care that they give to terms, avoiding inconsistent, unclear or poor-quality icons and following best practices related to consistency, labeling, legibility, contrast and clickability.</w:t>
      </w:r>
      <w:r w:rsidR="001A2B65">
        <w:rPr>
          <w:rStyle w:val="EndnoteReference"/>
        </w:rPr>
        <w:endnoteReference w:id="66"/>
      </w:r>
      <w:r>
        <w:t xml:space="preserve"> </w:t>
      </w:r>
    </w:p>
    <w:p w14:paraId="2E8C0B6B" w14:textId="77777777" w:rsidR="00EE46B3" w:rsidRDefault="00563ACF">
      <w:pPr>
        <w:pStyle w:val="Heading3"/>
      </w:pPr>
      <w:bookmarkStart w:id="27" w:name="_3s6kq5snqx90" w:colFirst="0" w:colLast="0"/>
      <w:bookmarkEnd w:id="27"/>
      <w:r>
        <w:t xml:space="preserve">Kupersmith’s summary findings and guidelines </w:t>
      </w:r>
    </w:p>
    <w:p w14:paraId="4D9EC743" w14:textId="77777777" w:rsidR="00EE46B3" w:rsidRDefault="00563ACF">
      <w:r>
        <w:t xml:space="preserve">As mentioned in the introduction of this paper, Kupersmith presented seven best practices, all of which we found to hold true. In this section we discuss evidence supporting the continued relevance of all seven. </w:t>
      </w:r>
    </w:p>
    <w:p w14:paraId="5F4F2DF1" w14:textId="77777777" w:rsidR="00EE46B3" w:rsidRDefault="00563ACF">
      <w:pPr>
        <w:pStyle w:val="Heading4"/>
      </w:pPr>
      <w:bookmarkStart w:id="28" w:name="_h66bhkxa72mm" w:colFirst="0" w:colLast="0"/>
      <w:bookmarkEnd w:id="28"/>
      <w:r>
        <w:t xml:space="preserve">#1: Test to see what users do and don’t understand and what terms they most strongly relate to. </w:t>
      </w:r>
    </w:p>
    <w:p w14:paraId="7BA25B8D" w14:textId="77777777" w:rsidR="00EE46B3" w:rsidRDefault="00563ACF">
      <w:r>
        <w:t>The number of articles identified through our search strategy suggests that libraries continue to vigorously test, acknowledging that only a proportion of testing undertaken in libraries is subsequently submitted for publication. Beyond libraries, regular user testing is generally accepted as a standard and best practice.</w:t>
      </w:r>
    </w:p>
    <w:p w14:paraId="1E9F2ABC" w14:textId="77777777" w:rsidR="00EE46B3" w:rsidRDefault="00563ACF">
      <w:pPr>
        <w:pStyle w:val="Heading4"/>
      </w:pPr>
      <w:bookmarkStart w:id="29" w:name="_z4y3u6gpbibz" w:colFirst="0" w:colLast="0"/>
      <w:bookmarkEnd w:id="29"/>
      <w:r>
        <w:t>#2: Avoid - or use with caution - terms that users often misunderstand</w:t>
      </w:r>
    </w:p>
    <w:p w14:paraId="5B37212C" w14:textId="32CE3789" w:rsidR="00EE46B3" w:rsidRDefault="00563ACF">
      <w:r>
        <w:t>In our discussion of R2 earlier in this paper, we delved into understood and misunderstood terms, finding that misunderstood terms (total: 106) occurred approximately twice as often as understood terms (total: 41). Our findings supported Kupersmith’s further comment related to this recommendation: “if you must use terms frequently cited as problematic in usability studies ...expect that [a] significant number of users will not interpret them correctly.”</w:t>
      </w:r>
      <w:r w:rsidR="001A2B65">
        <w:rPr>
          <w:rStyle w:val="EndnoteReference"/>
        </w:rPr>
        <w:endnoteReference w:id="67"/>
      </w:r>
      <w:r>
        <w:t xml:space="preserve"> </w:t>
      </w:r>
    </w:p>
    <w:p w14:paraId="6D007BA2" w14:textId="77777777" w:rsidR="00EE46B3" w:rsidRDefault="00EE46B3"/>
    <w:p w14:paraId="05A5DFB6" w14:textId="77777777" w:rsidR="001A2B65" w:rsidRDefault="00563ACF">
      <w:r>
        <w:t>Study participants were very clear that local ‘nicknames’ and many library acronyms are not meaningful or understood</w:t>
      </w:r>
      <w:r w:rsidR="001A2B65">
        <w:t>.</w:t>
      </w:r>
      <w:r w:rsidR="001A2B65">
        <w:rPr>
          <w:rStyle w:val="EndnoteReference"/>
        </w:rPr>
        <w:endnoteReference w:id="68"/>
      </w:r>
      <w:r>
        <w:t xml:space="preserve"> </w:t>
      </w:r>
    </w:p>
    <w:p w14:paraId="2EABF750" w14:textId="77777777" w:rsidR="001A2B65" w:rsidRDefault="001A2B65"/>
    <w:p w14:paraId="3DA9B044" w14:textId="2602EC85" w:rsidR="00EE46B3" w:rsidRDefault="00563ACF">
      <w:r>
        <w:t xml:space="preserve">Previous interactions with library employees (e.g., instruction, assistance at a desk) appear to be influential in term comprehension and/or future task behavior: “One participant even noted </w:t>
      </w:r>
      <w:r>
        <w:lastRenderedPageBreak/>
        <w:t>that she had always used the link under the Favourites menu since she had been instructed to do so earlier on by a librarian.”</w:t>
      </w:r>
      <w:r w:rsidR="001A2B65">
        <w:rPr>
          <w:rStyle w:val="EndnoteReference"/>
        </w:rPr>
        <w:endnoteReference w:id="69"/>
      </w:r>
      <w:r>
        <w:t xml:space="preserve"> </w:t>
      </w:r>
    </w:p>
    <w:p w14:paraId="31DBF3F3" w14:textId="77777777" w:rsidR="00EE46B3" w:rsidRDefault="00EE46B3"/>
    <w:p w14:paraId="5E2A838C" w14:textId="5597B38E" w:rsidR="00EE46B3" w:rsidRDefault="00563ACF">
      <w:r>
        <w:t>For users who are less familiar with library processes, some frequently used terms (e.g., resources, information) resulted in ambiguities that impacted their ability to interact with library websites. In Mitchell and West’s study, which focused on distance students, participants struggled to understand or interpret labels or terms.</w:t>
      </w:r>
      <w:r w:rsidR="001A2B65">
        <w:rPr>
          <w:rStyle w:val="EndnoteReference"/>
        </w:rPr>
        <w:endnoteReference w:id="70"/>
      </w:r>
      <w:r>
        <w:t xml:space="preserve"> </w:t>
      </w:r>
      <w:r>
        <w:rPr>
          <w:highlight w:val="white"/>
        </w:rPr>
        <w:t xml:space="preserve">Sundt and Eastman’s card sorting study </w:t>
      </w:r>
      <w:r>
        <w:t>supports our earlier finding that associations to broad terms such as ‘resources’ and ‘services’ are mapped differently by librarians and users.</w:t>
      </w:r>
      <w:r w:rsidR="001A2B65">
        <w:rPr>
          <w:rStyle w:val="EndnoteReference"/>
        </w:rPr>
        <w:endnoteReference w:id="71"/>
      </w:r>
    </w:p>
    <w:p w14:paraId="20057CA2" w14:textId="77777777" w:rsidR="00EE46B3" w:rsidRDefault="00563ACF">
      <w:pPr>
        <w:pStyle w:val="Heading4"/>
      </w:pPr>
      <w:bookmarkStart w:id="30" w:name="_4ga312w7w9xg" w:colFirst="0" w:colLast="0"/>
      <w:bookmarkEnd w:id="30"/>
      <w:r>
        <w:t xml:space="preserve">#3 Use natural language equivalents on top-level pages </w:t>
      </w:r>
    </w:p>
    <w:p w14:paraId="0D8B267A" w14:textId="70BBCFDA" w:rsidR="00EE46B3" w:rsidRDefault="00563ACF">
      <w:r>
        <w:t>The Nielsen-Norman Group found as early as 1997 that when looking at information on the web, people are task-focused and scan instead of read; they re-validated their results in 2020.</w:t>
      </w:r>
      <w:r w:rsidR="001A2B65">
        <w:rPr>
          <w:rStyle w:val="EndnoteReference"/>
        </w:rPr>
        <w:endnoteReference w:id="72"/>
      </w:r>
      <w:r w:rsidR="001A2B65">
        <w:t xml:space="preserve"> </w:t>
      </w:r>
      <w:r>
        <w:t>Using natural language and target words aligns with these findings.</w:t>
      </w:r>
    </w:p>
    <w:p w14:paraId="2E4FBEB5" w14:textId="77777777" w:rsidR="00EE46B3" w:rsidRDefault="00EE46B3"/>
    <w:p w14:paraId="4453FBEC" w14:textId="13A44899" w:rsidR="00EE46B3" w:rsidRDefault="00563ACF">
      <w:r>
        <w:t>Participants in Sundt and Eastman’s card sorting study preferred the word “Find” in high level navigation.</w:t>
      </w:r>
      <w:r w:rsidR="001A2B65">
        <w:rPr>
          <w:rStyle w:val="EndnoteReference"/>
        </w:rPr>
        <w:endnoteReference w:id="73"/>
      </w:r>
      <w:r>
        <w:t xml:space="preserve"> In the Paladino et al study, participants preferred “Find books and media” instead of “Library Catalog”.</w:t>
      </w:r>
      <w:r w:rsidR="001A2B65">
        <w:rPr>
          <w:rStyle w:val="EndnoteReference"/>
        </w:rPr>
        <w:endnoteReference w:id="74"/>
      </w:r>
      <w:r>
        <w:t xml:space="preserve"> </w:t>
      </w:r>
      <w:hyperlink r:id="rId12">
        <w:r>
          <w:t>(2017)</w:t>
        </w:r>
      </w:hyperlink>
      <w:r>
        <w:t xml:space="preserve"> Other examples of target words or action terms useful to users were “Contact Us</w:t>
      </w:r>
      <w:r w:rsidR="001A2B65">
        <w:t>,” “Check holdings,” “Include results outside of library databases,”  “Send To,” and “Sign in.</w:t>
      </w:r>
      <w:r>
        <w:t>”</w:t>
      </w:r>
      <w:r w:rsidR="001A2B65">
        <w:t xml:space="preserve"> </w:t>
      </w:r>
      <w:r w:rsidR="001A2B65">
        <w:rPr>
          <w:rStyle w:val="EndnoteReference"/>
        </w:rPr>
        <w:endnoteReference w:id="75"/>
      </w:r>
      <w:r>
        <w:t xml:space="preserve"> Understanding what tasks users wanted to complete were an essential part of constructing these terms.</w:t>
      </w:r>
    </w:p>
    <w:p w14:paraId="64F4623A" w14:textId="77777777" w:rsidR="00EE46B3" w:rsidRDefault="00563ACF">
      <w:pPr>
        <w:pStyle w:val="Heading4"/>
      </w:pPr>
      <w:bookmarkStart w:id="31" w:name="_tn19hdh3vz8g" w:colFirst="0" w:colLast="0"/>
      <w:bookmarkEnd w:id="31"/>
      <w:r>
        <w:t>#4 Enhance or explain potentially confusing terms</w:t>
      </w:r>
    </w:p>
    <w:p w14:paraId="0E692E94" w14:textId="77777777" w:rsidR="00EE46B3" w:rsidRDefault="00563ACF">
      <w:r>
        <w:t xml:space="preserve">Kupersmith recommended expanding text or labels, or adding enhancements to text or links (e.g., mouseovers) to clarify meaning. This recommendation points to the tension in web writing to be concise, yet not so concise readers cannot understand. </w:t>
      </w:r>
    </w:p>
    <w:p w14:paraId="742C9FA1" w14:textId="77777777" w:rsidR="00EE46B3" w:rsidRDefault="00EE46B3"/>
    <w:p w14:paraId="6EF4E8B5" w14:textId="478F5033" w:rsidR="00EE46B3" w:rsidRDefault="00563ACF">
      <w:r>
        <w:t>Echoing back to the previous recommendation, clear and concise natural language labels were preferred, though slightly longer explanatory text was acceptable when unavoidable. "...several [users] noted specific instances in which they would not have understood the nature or purpose of a database without the description that was provided."</w:t>
      </w:r>
      <w:r w:rsidR="001A2B65">
        <w:rPr>
          <w:rStyle w:val="EndnoteReference"/>
        </w:rPr>
        <w:endnoteReference w:id="76"/>
      </w:r>
      <w:r>
        <w:t xml:space="preserve"> </w:t>
      </w:r>
    </w:p>
    <w:p w14:paraId="44906675" w14:textId="77777777" w:rsidR="00EE46B3" w:rsidRDefault="00EE46B3"/>
    <w:p w14:paraId="72B77656" w14:textId="6B356D6E" w:rsidR="00EE46B3" w:rsidRDefault="00563ACF">
      <w:r>
        <w:t>As discussed previously, participants’ and librarians’ ideas of clear language differed: “One interviewee commented that a tab labeled "Articles" should be labeled "Search Databases" because the page did not offer a list of articles.”</w:t>
      </w:r>
      <w:r w:rsidR="001A2B65">
        <w:rPr>
          <w:rStyle w:val="EndnoteReference"/>
        </w:rPr>
        <w:endnoteReference w:id="77"/>
      </w:r>
      <w:r>
        <w:t xml:space="preserve"> Dease found that “Some users were unable to determine which [homepage] shortcut to [specific library resources to] click on by looking at the icon and label alone. One user in particular could not determine the difference between books and databases and referred to them as ‘librarian words.’”</w:t>
      </w:r>
      <w:r w:rsidR="00EA2E90">
        <w:rPr>
          <w:rStyle w:val="EndnoteReference"/>
        </w:rPr>
        <w:endnoteReference w:id="78"/>
      </w:r>
      <w:r w:rsidR="00EA2E90">
        <w:t xml:space="preserve"> </w:t>
      </w:r>
    </w:p>
    <w:p w14:paraId="0343A74C" w14:textId="77777777" w:rsidR="00EE46B3" w:rsidRDefault="00EE46B3"/>
    <w:p w14:paraId="5575D15F" w14:textId="7BB4129D" w:rsidR="00EE46B3" w:rsidRDefault="00563ACF">
      <w:r>
        <w:t xml:space="preserve">Numerous studies cited examples where language was clarified to better indicate link meaning, of which a few selections appear in Table 4 below. </w:t>
      </w:r>
      <w:r w:rsidR="00EA2E90">
        <w:rPr>
          <w:rStyle w:val="EndnoteReference"/>
        </w:rPr>
        <w:endnoteReference w:id="79"/>
      </w:r>
      <w:r>
        <w:t xml:space="preserve"> </w:t>
      </w:r>
    </w:p>
    <w:p w14:paraId="23EDFD49" w14:textId="77777777" w:rsidR="00EE46B3" w:rsidRDefault="00EE46B3"/>
    <w:p w14:paraId="7C1AA6D8" w14:textId="77777777" w:rsidR="00EE46B3" w:rsidRDefault="00563ACF">
      <w:pPr>
        <w:rPr>
          <w:b/>
        </w:rPr>
      </w:pPr>
      <w:r>
        <w:rPr>
          <w:b/>
        </w:rPr>
        <w:t>TABLE 4</w:t>
      </w:r>
    </w:p>
    <w:p w14:paraId="257F97B1" w14:textId="77777777" w:rsidR="00EE46B3" w:rsidRDefault="00563ACF">
      <w:r>
        <w:t>Examples of Original and Expanded Term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4320"/>
        <w:gridCol w:w="1920"/>
      </w:tblGrid>
      <w:tr w:rsidR="00EE46B3" w14:paraId="6AEA3C00" w14:textId="77777777">
        <w:tc>
          <w:tcPr>
            <w:tcW w:w="3120" w:type="dxa"/>
            <w:tcBorders>
              <w:top w:val="single" w:sz="8" w:space="0" w:color="FFFFFF"/>
              <w:left w:val="single" w:sz="8" w:space="0" w:color="FFFFFF"/>
              <w:bottom w:val="single" w:sz="8" w:space="0" w:color="FFFFFF"/>
              <w:right w:val="single" w:sz="8" w:space="0" w:color="FFFFFF"/>
            </w:tcBorders>
            <w:shd w:val="clear" w:color="auto" w:fill="000000"/>
            <w:tcMar>
              <w:top w:w="100" w:type="dxa"/>
              <w:left w:w="100" w:type="dxa"/>
              <w:bottom w:w="100" w:type="dxa"/>
              <w:right w:w="100" w:type="dxa"/>
            </w:tcMar>
          </w:tcPr>
          <w:p w14:paraId="2AEB3872" w14:textId="77777777" w:rsidR="00EE46B3" w:rsidRDefault="00563ACF">
            <w:pPr>
              <w:widowControl w:val="0"/>
              <w:spacing w:line="240" w:lineRule="auto"/>
              <w:rPr>
                <w:color w:val="FFFFFF"/>
              </w:rPr>
            </w:pPr>
            <w:r>
              <w:rPr>
                <w:color w:val="FFFFFF"/>
              </w:rPr>
              <w:lastRenderedPageBreak/>
              <w:t>Original term</w:t>
            </w:r>
          </w:p>
        </w:tc>
        <w:tc>
          <w:tcPr>
            <w:tcW w:w="4320" w:type="dxa"/>
            <w:tcBorders>
              <w:top w:val="single" w:sz="8" w:space="0" w:color="FFFFFF"/>
              <w:left w:val="single" w:sz="8" w:space="0" w:color="FFFFFF"/>
              <w:bottom w:val="single" w:sz="8" w:space="0" w:color="FFFFFF"/>
              <w:right w:val="single" w:sz="8" w:space="0" w:color="FFFFFF"/>
            </w:tcBorders>
            <w:shd w:val="clear" w:color="auto" w:fill="000000"/>
            <w:tcMar>
              <w:top w:w="100" w:type="dxa"/>
              <w:left w:w="100" w:type="dxa"/>
              <w:bottom w:w="100" w:type="dxa"/>
              <w:right w:w="100" w:type="dxa"/>
            </w:tcMar>
          </w:tcPr>
          <w:p w14:paraId="1CE12A68" w14:textId="77777777" w:rsidR="00EE46B3" w:rsidRDefault="00563ACF">
            <w:pPr>
              <w:widowControl w:val="0"/>
              <w:spacing w:line="240" w:lineRule="auto"/>
              <w:rPr>
                <w:color w:val="FFFFFF"/>
              </w:rPr>
            </w:pPr>
            <w:r>
              <w:rPr>
                <w:color w:val="FFFFFF"/>
              </w:rPr>
              <w:t>Expanded term</w:t>
            </w:r>
          </w:p>
        </w:tc>
        <w:tc>
          <w:tcPr>
            <w:tcW w:w="1920" w:type="dxa"/>
            <w:tcBorders>
              <w:top w:val="single" w:sz="8" w:space="0" w:color="FFFFFF"/>
              <w:left w:val="single" w:sz="8" w:space="0" w:color="FFFFFF"/>
              <w:bottom w:val="single" w:sz="8" w:space="0" w:color="FFFFFF"/>
              <w:right w:val="single" w:sz="8" w:space="0" w:color="FFFFFF"/>
            </w:tcBorders>
            <w:shd w:val="clear" w:color="auto" w:fill="000000"/>
            <w:tcMar>
              <w:top w:w="100" w:type="dxa"/>
              <w:left w:w="100" w:type="dxa"/>
              <w:bottom w:w="100" w:type="dxa"/>
              <w:right w:w="100" w:type="dxa"/>
            </w:tcMar>
          </w:tcPr>
          <w:p w14:paraId="0524AC14" w14:textId="77777777" w:rsidR="00EE46B3" w:rsidRDefault="00563ACF">
            <w:pPr>
              <w:widowControl w:val="0"/>
              <w:spacing w:line="240" w:lineRule="auto"/>
              <w:rPr>
                <w:color w:val="FFFFFF"/>
              </w:rPr>
            </w:pPr>
            <w:r>
              <w:rPr>
                <w:color w:val="FFFFFF"/>
              </w:rPr>
              <w:t>Reference</w:t>
            </w:r>
          </w:p>
        </w:tc>
      </w:tr>
      <w:tr w:rsidR="00EE46B3" w14:paraId="2C8E3C05" w14:textId="77777777">
        <w:tc>
          <w:tcPr>
            <w:tcW w:w="3120" w:type="dxa"/>
            <w:tcBorders>
              <w:top w:val="single" w:sz="8" w:space="0" w:color="FFFFFF"/>
            </w:tcBorders>
            <w:shd w:val="clear" w:color="auto" w:fill="auto"/>
            <w:tcMar>
              <w:top w:w="100" w:type="dxa"/>
              <w:left w:w="100" w:type="dxa"/>
              <w:bottom w:w="100" w:type="dxa"/>
              <w:right w:w="100" w:type="dxa"/>
            </w:tcMar>
          </w:tcPr>
          <w:p w14:paraId="370CC9CE" w14:textId="77777777" w:rsidR="00EE46B3" w:rsidRDefault="00563ACF">
            <w:pPr>
              <w:widowControl w:val="0"/>
              <w:spacing w:line="240" w:lineRule="auto"/>
            </w:pPr>
            <w:r>
              <w:t>Journal Title List</w:t>
            </w:r>
          </w:p>
        </w:tc>
        <w:tc>
          <w:tcPr>
            <w:tcW w:w="4320" w:type="dxa"/>
            <w:tcBorders>
              <w:top w:val="single" w:sz="8" w:space="0" w:color="FFFFFF"/>
            </w:tcBorders>
            <w:shd w:val="clear" w:color="auto" w:fill="auto"/>
            <w:tcMar>
              <w:top w:w="100" w:type="dxa"/>
              <w:left w:w="100" w:type="dxa"/>
              <w:bottom w:w="100" w:type="dxa"/>
              <w:right w:w="100" w:type="dxa"/>
            </w:tcMar>
          </w:tcPr>
          <w:p w14:paraId="00A6BCC8" w14:textId="77777777" w:rsidR="00EE46B3" w:rsidRDefault="00563ACF">
            <w:pPr>
              <w:widowControl w:val="0"/>
              <w:spacing w:line="240" w:lineRule="auto"/>
            </w:pPr>
            <w:r>
              <w:t>List of Journals and Magazines</w:t>
            </w:r>
          </w:p>
        </w:tc>
        <w:tc>
          <w:tcPr>
            <w:tcW w:w="1920" w:type="dxa"/>
            <w:tcBorders>
              <w:top w:val="single" w:sz="8" w:space="0" w:color="FFFFFF"/>
            </w:tcBorders>
            <w:shd w:val="clear" w:color="auto" w:fill="auto"/>
            <w:tcMar>
              <w:top w:w="100" w:type="dxa"/>
              <w:left w:w="100" w:type="dxa"/>
              <w:bottom w:w="100" w:type="dxa"/>
              <w:right w:w="100" w:type="dxa"/>
            </w:tcMar>
          </w:tcPr>
          <w:p w14:paraId="17A4E913" w14:textId="77777777" w:rsidR="00EE46B3" w:rsidRDefault="00563ACF">
            <w:r>
              <w:t>Becker &amp; Yannotta, 2013</w:t>
            </w:r>
          </w:p>
        </w:tc>
      </w:tr>
      <w:tr w:rsidR="00EE46B3" w14:paraId="1263A35A" w14:textId="77777777">
        <w:tc>
          <w:tcPr>
            <w:tcW w:w="3120" w:type="dxa"/>
            <w:shd w:val="clear" w:color="auto" w:fill="auto"/>
            <w:tcMar>
              <w:top w:w="100" w:type="dxa"/>
              <w:left w:w="100" w:type="dxa"/>
              <w:bottom w:w="100" w:type="dxa"/>
              <w:right w:w="100" w:type="dxa"/>
            </w:tcMar>
          </w:tcPr>
          <w:p w14:paraId="67A1610C" w14:textId="77777777" w:rsidR="00EE46B3" w:rsidRDefault="00563ACF">
            <w:pPr>
              <w:widowControl w:val="0"/>
              <w:spacing w:line="240" w:lineRule="auto"/>
            </w:pPr>
            <w:r>
              <w:t>Expand My Results</w:t>
            </w:r>
          </w:p>
        </w:tc>
        <w:tc>
          <w:tcPr>
            <w:tcW w:w="4320" w:type="dxa"/>
            <w:shd w:val="clear" w:color="auto" w:fill="auto"/>
            <w:tcMar>
              <w:top w:w="100" w:type="dxa"/>
              <w:left w:w="100" w:type="dxa"/>
              <w:bottom w:w="100" w:type="dxa"/>
              <w:right w:w="100" w:type="dxa"/>
            </w:tcMar>
          </w:tcPr>
          <w:p w14:paraId="3514E7A8" w14:textId="77777777" w:rsidR="00EE46B3" w:rsidRDefault="00563ACF">
            <w:pPr>
              <w:widowControl w:val="0"/>
              <w:spacing w:line="240" w:lineRule="auto"/>
            </w:pPr>
            <w:r>
              <w:t>Include results outside of library databases</w:t>
            </w:r>
          </w:p>
        </w:tc>
        <w:tc>
          <w:tcPr>
            <w:tcW w:w="1920" w:type="dxa"/>
            <w:shd w:val="clear" w:color="auto" w:fill="auto"/>
            <w:tcMar>
              <w:top w:w="100" w:type="dxa"/>
              <w:left w:w="100" w:type="dxa"/>
              <w:bottom w:w="100" w:type="dxa"/>
              <w:right w:w="100" w:type="dxa"/>
            </w:tcMar>
          </w:tcPr>
          <w:p w14:paraId="7E07F58A" w14:textId="77777777" w:rsidR="00EE46B3" w:rsidRDefault="00563ACF">
            <w:r>
              <w:t>Jacobs et al., 2020</w:t>
            </w:r>
          </w:p>
        </w:tc>
      </w:tr>
      <w:tr w:rsidR="00EE46B3" w14:paraId="43C7C326" w14:textId="77777777">
        <w:tc>
          <w:tcPr>
            <w:tcW w:w="3120" w:type="dxa"/>
            <w:shd w:val="clear" w:color="auto" w:fill="auto"/>
            <w:tcMar>
              <w:top w:w="100" w:type="dxa"/>
              <w:left w:w="100" w:type="dxa"/>
              <w:bottom w:w="100" w:type="dxa"/>
              <w:right w:w="100" w:type="dxa"/>
            </w:tcMar>
          </w:tcPr>
          <w:p w14:paraId="137E5CAF" w14:textId="77777777" w:rsidR="00EE46B3" w:rsidRDefault="00563ACF">
            <w:r>
              <w:t>To request to have this resource delivered to you (ILLiad) please sign in</w:t>
            </w:r>
          </w:p>
        </w:tc>
        <w:tc>
          <w:tcPr>
            <w:tcW w:w="4320" w:type="dxa"/>
            <w:shd w:val="clear" w:color="auto" w:fill="auto"/>
            <w:tcMar>
              <w:top w:w="100" w:type="dxa"/>
              <w:left w:w="100" w:type="dxa"/>
              <w:bottom w:w="100" w:type="dxa"/>
              <w:right w:w="100" w:type="dxa"/>
            </w:tcMar>
          </w:tcPr>
          <w:p w14:paraId="71B666C2" w14:textId="77777777" w:rsidR="00EE46B3" w:rsidRDefault="00563ACF">
            <w:r>
              <w:t>We don't have a physical copy at CSUDH, but you can still get it. Sign-in to request it from another library.</w:t>
            </w:r>
          </w:p>
        </w:tc>
        <w:tc>
          <w:tcPr>
            <w:tcW w:w="1920" w:type="dxa"/>
            <w:shd w:val="clear" w:color="auto" w:fill="auto"/>
            <w:tcMar>
              <w:top w:w="100" w:type="dxa"/>
              <w:left w:w="100" w:type="dxa"/>
              <w:bottom w:w="100" w:type="dxa"/>
              <w:right w:w="100" w:type="dxa"/>
            </w:tcMar>
          </w:tcPr>
          <w:p w14:paraId="7D9121B9" w14:textId="77777777" w:rsidR="00EE46B3" w:rsidRDefault="00563ACF">
            <w:r>
              <w:t>Ibid.</w:t>
            </w:r>
          </w:p>
        </w:tc>
      </w:tr>
    </w:tbl>
    <w:p w14:paraId="619655E7" w14:textId="77777777" w:rsidR="00EE46B3" w:rsidRDefault="00EE46B3">
      <w:pPr>
        <w:rPr>
          <w:i/>
        </w:rPr>
      </w:pPr>
    </w:p>
    <w:p w14:paraId="5F6A7B99" w14:textId="44D6163F" w:rsidR="00EE46B3" w:rsidRDefault="00563ACF">
      <w:r>
        <w:t>Interestingly mouseovers were rarely mentioned by study participants or employed by study authors as a solution. This might be due to new accessibility and usability issues with mouseovers which are especially problematic on touch devices.</w:t>
      </w:r>
      <w:r w:rsidR="00EA2E90">
        <w:rPr>
          <w:rStyle w:val="EndnoteReference"/>
        </w:rPr>
        <w:endnoteReference w:id="80"/>
      </w:r>
      <w:r>
        <w:t xml:space="preserve"> </w:t>
      </w:r>
    </w:p>
    <w:p w14:paraId="13148004" w14:textId="77777777" w:rsidR="00EE46B3" w:rsidRDefault="00563ACF">
      <w:pPr>
        <w:pStyle w:val="Heading4"/>
      </w:pPr>
      <w:bookmarkStart w:id="32" w:name="_h2sphw2jb0sf" w:colFirst="0" w:colLast="0"/>
      <w:bookmarkEnd w:id="32"/>
      <w:r>
        <w:t>#5 Provide intermediate pages</w:t>
      </w:r>
    </w:p>
    <w:p w14:paraId="147FCE5B" w14:textId="221DA16F" w:rsidR="00EE46B3" w:rsidRDefault="00563ACF">
      <w:r>
        <w:t>Specifically, Kupersmith recommends “when a top-level menu choice presents ambiguities that can't be resolved in the space available … have your Find Books link lead to a page offering the local catalog, system or consortium catalog, e-books, WorldCat, etc.”</w:t>
      </w:r>
      <w:r w:rsidR="00EA2E90">
        <w:t xml:space="preserve"> </w:t>
      </w:r>
      <w:r w:rsidR="00EA2E90">
        <w:rPr>
          <w:rStyle w:val="EndnoteReference"/>
        </w:rPr>
        <w:endnoteReference w:id="81"/>
      </w:r>
      <w:r>
        <w:t xml:space="preserve"> </w:t>
      </w:r>
    </w:p>
    <w:p w14:paraId="061C35AE" w14:textId="77777777" w:rsidR="00EE46B3" w:rsidRDefault="00EE46B3"/>
    <w:p w14:paraId="034405AB" w14:textId="50DF620B" w:rsidR="00EE46B3" w:rsidRDefault="00563ACF">
      <w:r>
        <w:t>Current practice in top level navigation seems to confirm Kupersmith’s advice is frequently followed - with categories such as “Find” leading to intermediate pages with additional information and links. Task-based groupings are preferred over ‘user type’ groupings.</w:t>
      </w:r>
      <w:r w:rsidR="00EA2E90">
        <w:rPr>
          <w:rStyle w:val="EndnoteReference"/>
        </w:rPr>
        <w:endnoteReference w:id="82"/>
      </w:r>
      <w:r>
        <w:t xml:space="preserve"> </w:t>
      </w:r>
      <w:r w:rsidR="00EA2E90">
        <w:t>S</w:t>
      </w:r>
      <w:r>
        <w:t>ome findings suggest that the same confusion and ambiguity regarding categorization can recur with groupings for intermediate pages so careful consideration and testing is advised.</w:t>
      </w:r>
      <w:r w:rsidR="00EA2E90">
        <w:rPr>
          <w:rStyle w:val="EndnoteReference"/>
        </w:rPr>
        <w:endnoteReference w:id="83"/>
      </w:r>
      <w:r>
        <w:t xml:space="preserve"> </w:t>
      </w:r>
    </w:p>
    <w:p w14:paraId="639A2019" w14:textId="77777777" w:rsidR="00EE46B3" w:rsidRDefault="00EE46B3"/>
    <w:p w14:paraId="2ACE5B04" w14:textId="1D00FDAB" w:rsidR="00EE46B3" w:rsidRDefault="00563ACF">
      <w:r>
        <w:t>In response to “confusion in selecting from the different delivery services that our library offered,” Swanson et al. created a single page titled “Order Items” to provide access to three delivery and request options.</w:t>
      </w:r>
      <w:r w:rsidR="00EA2E90">
        <w:rPr>
          <w:rStyle w:val="EndnoteReference"/>
        </w:rPr>
        <w:endnoteReference w:id="84"/>
      </w:r>
      <w:r>
        <w:t xml:space="preserve"> Dease described revisions to information architecture to address “duplicate content and … critical information that was difficult to find.”</w:t>
      </w:r>
      <w:r w:rsidR="00EA2E90">
        <w:t xml:space="preserve"> </w:t>
      </w:r>
      <w:r w:rsidR="00EA2E90">
        <w:rPr>
          <w:rStyle w:val="EndnoteReference"/>
        </w:rPr>
        <w:endnoteReference w:id="85"/>
      </w:r>
      <w:r>
        <w:t xml:space="preserve"> Brown &amp; Yunkin found that ‘pop-up’ menus with multiple choices were not clear: “Many users did not recognize that popup lists functioned as menus … users did not seem to understand the difference between library "Information" (label in the first popup) and a library "Service" (label in the second popup), indicating that navigation was not intuitive.”</w:t>
      </w:r>
      <w:r w:rsidR="00EA2E90">
        <w:t xml:space="preserve"> </w:t>
      </w:r>
      <w:r w:rsidR="00EA2E90">
        <w:rPr>
          <w:rStyle w:val="EndnoteReference"/>
        </w:rPr>
        <w:endnoteReference w:id="86"/>
      </w:r>
      <w:r>
        <w:t xml:space="preserve"> </w:t>
      </w:r>
    </w:p>
    <w:p w14:paraId="49868391" w14:textId="77777777" w:rsidR="00EE46B3" w:rsidRDefault="00563ACF">
      <w:pPr>
        <w:pStyle w:val="Heading4"/>
      </w:pPr>
      <w:bookmarkStart w:id="33" w:name="_qiy8s6gswwmy" w:colFirst="0" w:colLast="0"/>
      <w:bookmarkEnd w:id="33"/>
      <w:r>
        <w:t>#6 Provide alternative paths</w:t>
      </w:r>
    </w:p>
    <w:p w14:paraId="487226B8" w14:textId="77777777" w:rsidR="00EE46B3" w:rsidRDefault="00563ACF">
      <w:r>
        <w:t>Kupersmith’s suggested action on the part of libraries - creating cross-references “where users are likely to make predictable ‘wrong’ choices” - was not explicitly addressed in many of the studies. However, numerous findings reporting continuing user confusion about library collections and services suggest that careful attention should be given to this type of contextual linking.</w:t>
      </w:r>
    </w:p>
    <w:p w14:paraId="5E4440E6" w14:textId="68005F2F" w:rsidR="00EE46B3" w:rsidRDefault="00563ACF">
      <w:pPr>
        <w:spacing w:before="240" w:after="240"/>
      </w:pPr>
      <w:r>
        <w:lastRenderedPageBreak/>
        <w:t>Users frequently struggle to distinguish between the purpose, destination and scope of search boxes or tabs and tend to assume more rather than less comprehensive coverage.</w:t>
      </w:r>
      <w:r w:rsidR="00467D1F">
        <w:rPr>
          <w:rStyle w:val="EndnoteReference"/>
        </w:rPr>
        <w:endnoteReference w:id="87"/>
      </w:r>
      <w:r>
        <w:t xml:space="preserve"> Azadbakht et al., 2017 reported, “Participants from all groups, especially undergraduate students, assumed that any search box on the Libraries’ website was designed to search for and within resources like article databases and the online catalog, regardless of how the search box was labeled.”</w:t>
      </w:r>
      <w:r w:rsidR="00EA2E90">
        <w:rPr>
          <w:rStyle w:val="EndnoteReference"/>
        </w:rPr>
        <w:endnoteReference w:id="88"/>
      </w:r>
    </w:p>
    <w:p w14:paraId="7B7AB282" w14:textId="387D75D2" w:rsidR="00EE46B3" w:rsidRDefault="00563ACF">
      <w:r>
        <w:t>Results suggest that users expect information about specific library policies related to materials (i.e., loan periods) to be available from links referencing the materials themselves, such as “Books and Media.”</w:t>
      </w:r>
      <w:r w:rsidR="00EA2E90">
        <w:t xml:space="preserve"> </w:t>
      </w:r>
      <w:r w:rsidR="00EA2E90">
        <w:rPr>
          <w:rStyle w:val="EndnoteReference"/>
        </w:rPr>
        <w:endnoteReference w:id="89"/>
      </w:r>
      <w:r>
        <w:t xml:space="preserve"> This conflicts with libraries’ frequent practice of making use of the categories ‘resources’ (for databases, collections/materials) and ‘services’ (for physical facilities, borrowing/request functions). </w:t>
      </w:r>
    </w:p>
    <w:p w14:paraId="2D1F2834" w14:textId="77777777" w:rsidR="00EE46B3" w:rsidRDefault="00EE46B3">
      <w:pPr>
        <w:rPr>
          <w:shd w:val="clear" w:color="auto" w:fill="C9DAF8"/>
        </w:rPr>
      </w:pPr>
    </w:p>
    <w:p w14:paraId="1F5619DA" w14:textId="48860A52" w:rsidR="00EE46B3" w:rsidRDefault="00563ACF">
      <w:pPr>
        <w:rPr>
          <w:sz w:val="20"/>
          <w:szCs w:val="20"/>
        </w:rPr>
      </w:pPr>
      <w:r>
        <w:t>Similarly, placing links to specific help at points of need to better integrate into the user’s help-seeking process might address misunderstandings and lack of information about subject-specific research supports noted earlier in this paper. Conrad and Alvarez discovered that users did not gain awareness of available library services from navigation text, in particular services related to physical spaces.</w:t>
      </w:r>
      <w:r w:rsidR="00EA2E90">
        <w:rPr>
          <w:rStyle w:val="EndnoteReference"/>
        </w:rPr>
        <w:endnoteReference w:id="90"/>
      </w:r>
      <w:r>
        <w:t xml:space="preserve"> </w:t>
      </w:r>
    </w:p>
    <w:p w14:paraId="452A7432" w14:textId="77777777" w:rsidR="00EE46B3" w:rsidRDefault="00EE46B3">
      <w:pPr>
        <w:rPr>
          <w:sz w:val="20"/>
          <w:szCs w:val="20"/>
          <w:shd w:val="clear" w:color="auto" w:fill="C9DAF8"/>
        </w:rPr>
      </w:pPr>
    </w:p>
    <w:p w14:paraId="08B87E41" w14:textId="14122931" w:rsidR="00EE46B3" w:rsidRDefault="00563ACF">
      <w:pPr>
        <w:rPr>
          <w:highlight w:val="white"/>
        </w:rPr>
      </w:pPr>
      <w:r>
        <w:t>As discussed in previous sections, it should not be assumed that users understand the purpose or content of different library resources, or distinguish between various levels of content types (article, journal, database).</w:t>
      </w:r>
      <w:r w:rsidR="00EA2E90">
        <w:rPr>
          <w:rStyle w:val="EndnoteReference"/>
        </w:rPr>
        <w:endnoteReference w:id="91"/>
      </w:r>
      <w:r>
        <w:rPr>
          <w:highlight w:val="white"/>
        </w:rPr>
        <w:t xml:space="preserve"> Librarians should understand which content types get confused and offer clear pathways from one to the other.</w:t>
      </w:r>
    </w:p>
    <w:p w14:paraId="28D04028" w14:textId="77777777" w:rsidR="00EE46B3" w:rsidRDefault="00563ACF">
      <w:pPr>
        <w:pStyle w:val="Heading4"/>
      </w:pPr>
      <w:bookmarkStart w:id="34" w:name="_cf3yar7k6523" w:colFirst="0" w:colLast="0"/>
      <w:bookmarkEnd w:id="34"/>
      <w:r>
        <w:t>#7: Be consistent</w:t>
      </w:r>
    </w:p>
    <w:p w14:paraId="583A0F61" w14:textId="77777777" w:rsidR="00EE46B3" w:rsidRDefault="00563ACF">
      <w:r>
        <w:t xml:space="preserve">This finding is also widely accepted as a best practice in information architecture, website design and learning theory; for example, Nielsen’s heuristic on this topic was cited earlier in this paper (#4, Consistency &amp; Standards). </w:t>
      </w:r>
    </w:p>
    <w:p w14:paraId="466CD5B4" w14:textId="77777777" w:rsidR="00EE46B3" w:rsidRDefault="00EE46B3"/>
    <w:p w14:paraId="584F2F95" w14:textId="43540DE0" w:rsidR="00EE46B3" w:rsidRDefault="00563ACF">
      <w:r>
        <w:t>Participants noted inconsistencies in tab names, icon types and application and functionality (e.g., a visualization for relevancy mirrored the style commonly used for ranking in commercial sites) in multiple studies.</w:t>
      </w:r>
      <w:r w:rsidR="00EA2E90">
        <w:rPr>
          <w:rStyle w:val="EndnoteReference"/>
        </w:rPr>
        <w:endnoteReference w:id="92"/>
      </w:r>
      <w:r>
        <w:t xml:space="preserve"> </w:t>
      </w:r>
    </w:p>
    <w:p w14:paraId="70E1551F" w14:textId="77777777" w:rsidR="00EE46B3" w:rsidRDefault="00EE46B3"/>
    <w:p w14:paraId="0F8B78FB" w14:textId="1572E764" w:rsidR="00EE46B3" w:rsidRDefault="00563ACF">
      <w:r>
        <w:t>As previously found, participants’ familiarity with terms strongly impacted task success emphasizing the importance of consistent use of known terms: "In general, users latched on quickly to terms in subpage and box titles that seemed relevant to their tasks, and some expressed feelings of increased confidence and reassurance when seeing a familiar term featured prominently on an otherwise unfamiliar resource."</w:t>
      </w:r>
      <w:r w:rsidR="00EA2E90">
        <w:rPr>
          <w:rStyle w:val="EndnoteReference"/>
        </w:rPr>
        <w:endnoteReference w:id="93"/>
      </w:r>
      <w:r>
        <w:t xml:space="preserve"> </w:t>
      </w:r>
    </w:p>
    <w:p w14:paraId="74ACEC41" w14:textId="58DA00C6" w:rsidR="00EE46B3" w:rsidRDefault="00563ACF">
      <w:pPr>
        <w:spacing w:before="240" w:after="240"/>
      </w:pPr>
      <w:r>
        <w:t>The relationship between electronic resources/services and physical resources/services was not always clear, increasing the importance of consistency and alignment of terms used online and in physical spaces. Becker and Yannotta made changes to terminology in order to increase consistency across modalities, using the phrase “Checkout Policies” online to mirror language at their physical circulation desk.</w:t>
      </w:r>
      <w:r w:rsidR="00EA2E90">
        <w:rPr>
          <w:rStyle w:val="EndnoteReference"/>
        </w:rPr>
        <w:endnoteReference w:id="94"/>
      </w:r>
      <w:r>
        <w:t xml:space="preserve"> </w:t>
      </w:r>
    </w:p>
    <w:p w14:paraId="28F066DC" w14:textId="77777777" w:rsidR="00EE46B3" w:rsidRDefault="00563ACF">
      <w:pPr>
        <w:spacing w:before="240" w:after="240"/>
      </w:pPr>
      <w:r>
        <w:lastRenderedPageBreak/>
        <w:t>In addition to Kupersmith’s original 7 guidelines, we propose an eighth guideline.</w:t>
      </w:r>
    </w:p>
    <w:p w14:paraId="29A6D978" w14:textId="77777777" w:rsidR="00EE46B3" w:rsidRDefault="00563ACF">
      <w:pPr>
        <w:pStyle w:val="Heading4"/>
        <w:spacing w:before="240" w:after="240"/>
      </w:pPr>
      <w:bookmarkStart w:id="35" w:name="_79ayce5rl74t" w:colFirst="0" w:colLast="0"/>
      <w:bookmarkEnd w:id="35"/>
      <w:r>
        <w:t>#8 Follow industry-wide conventions</w:t>
      </w:r>
    </w:p>
    <w:p w14:paraId="00F19861" w14:textId="77777777" w:rsidR="00EE46B3" w:rsidRDefault="00563ACF">
      <w:pPr>
        <w:spacing w:before="240" w:after="240"/>
      </w:pPr>
      <w:r>
        <w:t>When encountering terms common in other websites like “About”, users generally were able to apply past comprehension to the new term, as long as the term correctly aligned with their expectations.</w:t>
      </w:r>
    </w:p>
    <w:p w14:paraId="4F6F752A" w14:textId="77777777" w:rsidR="00EE46B3" w:rsidRDefault="00563ACF">
      <w:pPr>
        <w:spacing w:before="240" w:after="240"/>
      </w:pPr>
      <w:r>
        <w:t xml:space="preserve">This guideline reflects a new theme identified in the literature, where libraries were able to adapt terms used on other websites in such a way that the user could use their previous mental models to successfully complete the tasks. It also reflects a common finding in many of the studies we reviewed; users brought their past experiences to the library website and these experiences informed what they did. </w:t>
      </w:r>
    </w:p>
    <w:p w14:paraId="01EEA162" w14:textId="77777777" w:rsidR="00EE46B3" w:rsidRDefault="00563ACF">
      <w:pPr>
        <w:pStyle w:val="Heading3"/>
      </w:pPr>
      <w:bookmarkStart w:id="36" w:name="_avno5ed7etx6" w:colFirst="0" w:colLast="0"/>
      <w:bookmarkEnd w:id="36"/>
      <w:r>
        <w:t>Gaps in the Research</w:t>
      </w:r>
    </w:p>
    <w:p w14:paraId="3AB1D25E" w14:textId="50A2168C" w:rsidR="00EE46B3" w:rsidRDefault="00563ACF">
      <w:r>
        <w:t>The library literature primarily represents studies done in academic libraries, with few special libraries and, in this literature review, no public libraries. This is reflective of the library science field as a whole, as public libraries are underrepresented in the literature.</w:t>
      </w:r>
      <w:r w:rsidR="00EA2E90">
        <w:rPr>
          <w:rStyle w:val="EndnoteReference"/>
        </w:rPr>
        <w:endnoteReference w:id="95"/>
      </w:r>
      <w:r>
        <w:t xml:space="preserve"> However evidence such as case studies, online reports, and project descriptions show the importance these other library organizations place on user studies.</w:t>
      </w:r>
      <w:r w:rsidR="00EA2E90">
        <w:rPr>
          <w:rStyle w:val="EndnoteReference"/>
        </w:rPr>
        <w:endnoteReference w:id="96"/>
      </w:r>
      <w:r>
        <w:t xml:space="preserve"> Dedicated efforts to publish studies including public libraries and special libraries, and a greater attention to the gray literature in future literature reviews, would allow us to contrast and compare organizational findings.</w:t>
      </w:r>
    </w:p>
    <w:p w14:paraId="52E0289B" w14:textId="77777777" w:rsidR="00EE46B3" w:rsidRDefault="00EE46B3"/>
    <w:p w14:paraId="7C82A596" w14:textId="1D8CDA66" w:rsidR="00EE46B3" w:rsidRDefault="00563ACF">
      <w:r>
        <w:t>We found only a few studies used behavioral/quantitative methodologies like analytics or text mining. Using these methods alongside qualitative interviews or usability tests would enlarge the sample size and provide complementary evidence. For example, going through chat transcripts and focusing on words used around a particular service or policy might help libraries identify term alternatives to test in a usability study or identify task-based questions.</w:t>
      </w:r>
      <w:r w:rsidR="00A72A22">
        <w:t xml:space="preserve"> </w:t>
      </w:r>
      <w:r w:rsidR="00A72A22">
        <w:rPr>
          <w:rStyle w:val="EndnoteReference"/>
        </w:rPr>
        <w:endnoteReference w:id="97"/>
      </w:r>
      <w:r w:rsidR="00BD5EEC">
        <w:t xml:space="preserve"> </w:t>
      </w:r>
      <w:r>
        <w:t>Comparing the clicks on different term options for the same menu item or service using A/B testing could provide a larger sample from which to make a final decision.</w:t>
      </w:r>
      <w:r w:rsidR="00EA2E90">
        <w:rPr>
          <w:rStyle w:val="EndnoteReference"/>
        </w:rPr>
        <w:endnoteReference w:id="98"/>
      </w:r>
      <w:r>
        <w:t xml:space="preserve"> More research identifying ways analytics can best inform usability testing and vice versa could offer time-strapped organizations clearer ways to continually evaluate the user experience.</w:t>
      </w:r>
    </w:p>
    <w:p w14:paraId="3B175F2F" w14:textId="77777777" w:rsidR="00EE46B3" w:rsidRDefault="00EE46B3"/>
    <w:p w14:paraId="0AAB52F0" w14:textId="69E4177E" w:rsidR="00EE46B3" w:rsidRDefault="00563ACF">
      <w:r>
        <w:t>A majority of studies focused on one organization with one website or platform configuration. An interesting exception is the multi-campus comparison of local configurations to a discovery service done by 5 campuses in the California State University Libraries system. This study, organized by a cross-campus team focused on discovery and usability, compared population and terminology configuration differences in a way challenging to do with a single platform.</w:t>
      </w:r>
      <w:r w:rsidR="00EA2E90">
        <w:rPr>
          <w:rStyle w:val="EndnoteReference"/>
        </w:rPr>
        <w:endnoteReference w:id="99"/>
      </w:r>
      <w:r>
        <w:t xml:space="preserve"> Multi-campus or consortial involvement in usability studies can provide a larger and more representative sample size of users, spaces, and terminology choices. It could also provide an alternative to A/B testing, as seen in a more recent article done by the same consortium.</w:t>
      </w:r>
      <w:r w:rsidR="009D15F1">
        <w:rPr>
          <w:rStyle w:val="EndnoteReference"/>
        </w:rPr>
        <w:endnoteReference w:id="100"/>
      </w:r>
      <w:r>
        <w:t xml:space="preserve"> </w:t>
      </w:r>
    </w:p>
    <w:p w14:paraId="699971E4" w14:textId="77777777" w:rsidR="00EE46B3" w:rsidRDefault="00EE46B3"/>
    <w:p w14:paraId="3EB31437" w14:textId="048E5767" w:rsidR="00EE46B3" w:rsidRDefault="00563ACF">
      <w:r>
        <w:t xml:space="preserve">Like Kupersmith’s review, our scoping included studies discussing library terms online, and excluded studies done on physical spaces. But terminology is not found only in the online world. </w:t>
      </w:r>
      <w:r>
        <w:lastRenderedPageBreak/>
        <w:t>Research around signage and wayfinding contain valuable additions to how library users perceive and use library terminology.</w:t>
      </w:r>
      <w:r w:rsidR="009D15F1">
        <w:rPr>
          <w:rStyle w:val="EndnoteReference"/>
        </w:rPr>
        <w:endnoteReference w:id="101"/>
      </w:r>
      <w:r>
        <w:t xml:space="preserve"> Additionally the service design approach, which uses design thinking methods to create or reimagine a service, could identify terminology that makes sense to users across many platforms and channels such as emails, signs, language at the service desk and websites.</w:t>
      </w:r>
      <w:r w:rsidR="009D15F1">
        <w:rPr>
          <w:rStyle w:val="EndnoteReference"/>
        </w:rPr>
        <w:endnoteReference w:id="102"/>
      </w:r>
      <w:r>
        <w:t xml:space="preserve"> This omnichannel model, becoming more accepted in business studies, provides a way to examine how physical and online environments interact.</w:t>
      </w:r>
      <w:r w:rsidR="009D15F1">
        <w:rPr>
          <w:rStyle w:val="EndnoteReference"/>
        </w:rPr>
        <w:endnoteReference w:id="103"/>
      </w:r>
      <w:r>
        <w:t xml:space="preserve"> In the future, we see literature reviews on library terminology including studies that represent library terms users understand in both physical and online environments.</w:t>
      </w:r>
    </w:p>
    <w:p w14:paraId="771B5A65" w14:textId="77777777" w:rsidR="00EE46B3" w:rsidRDefault="00563ACF">
      <w:pPr>
        <w:pStyle w:val="Heading3"/>
      </w:pPr>
      <w:bookmarkStart w:id="37" w:name="_18fxtl8vv88u" w:colFirst="0" w:colLast="0"/>
      <w:bookmarkEnd w:id="37"/>
      <w:r>
        <w:t>Conclusion</w:t>
      </w:r>
    </w:p>
    <w:p w14:paraId="4F35B6E2" w14:textId="43EF4008" w:rsidR="00262EAE" w:rsidRDefault="00563ACF" w:rsidP="009D15F1">
      <w:r>
        <w:t>This review finds that Kupersmith’s guidelines are still relevant to today’s academic library websites, with a few minor exceptions due to technological advancements. We emphasize academic, as the majority of studies featured academic libraries, and no studies featured public libraries. We added an additional guideline, “Follow industry-wide conventions”, to highlight how context guides users’ understanding of library terminology. Librarians should look at evidence that they currently collect, such as chat, emails, and reference conversations, to better understand what services users expect to encounter and how they would describe those services. Future reviews should consider library terminology use beyond the website and examine how the different modes of communication clarify Kupersmith’s guidelines.</w:t>
      </w:r>
      <w:bookmarkStart w:id="38" w:name="_6g43469qye24" w:colFirst="0" w:colLast="0"/>
      <w:bookmarkStart w:id="39" w:name="_zbm56myac0um" w:colFirst="0" w:colLast="0"/>
      <w:bookmarkStart w:id="40" w:name="_xliwbs5pxg8m" w:colFirst="0" w:colLast="0"/>
      <w:bookmarkEnd w:id="38"/>
      <w:bookmarkEnd w:id="39"/>
      <w:bookmarkEnd w:id="40"/>
    </w:p>
    <w:sectPr w:rsidR="00262EAE">
      <w:headerReference w:type="default" r:id="rId13"/>
      <w:footerReference w:type="default" r:id="rId14"/>
      <w:footerReference w:type="first" r:id="rId1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0230C" w14:textId="77777777" w:rsidR="00067304" w:rsidRDefault="00067304">
      <w:pPr>
        <w:spacing w:line="240" w:lineRule="auto"/>
      </w:pPr>
      <w:r>
        <w:separator/>
      </w:r>
    </w:p>
  </w:endnote>
  <w:endnote w:type="continuationSeparator" w:id="0">
    <w:p w14:paraId="49FA5941" w14:textId="77777777" w:rsidR="00067304" w:rsidRDefault="00067304">
      <w:pPr>
        <w:spacing w:line="240" w:lineRule="auto"/>
      </w:pPr>
      <w:r>
        <w:continuationSeparator/>
      </w:r>
    </w:p>
  </w:endnote>
  <w:endnote w:type="continuationNotice" w:id="1">
    <w:p w14:paraId="1AA36B1A" w14:textId="77777777" w:rsidR="00067304" w:rsidRDefault="00067304">
      <w:pPr>
        <w:spacing w:line="240" w:lineRule="auto"/>
      </w:pPr>
    </w:p>
  </w:endnote>
  <w:endnote w:id="2">
    <w:p w14:paraId="68D45F1E" w14:textId="56B99775" w:rsidR="00262EAE" w:rsidRPr="00262EAE" w:rsidRDefault="00262EAE">
      <w:pPr>
        <w:pStyle w:val="EndnoteText"/>
        <w:rPr>
          <w:lang w:val="en-US"/>
        </w:rPr>
      </w:pPr>
      <w:r>
        <w:rPr>
          <w:rStyle w:val="EndnoteReference"/>
        </w:rPr>
        <w:endnoteRef/>
      </w:r>
      <w:r>
        <w:t xml:space="preserve"> </w:t>
      </w:r>
      <w:r>
        <w:fldChar w:fldCharType="begin"/>
      </w:r>
      <w:r w:rsidR="005437EB">
        <w:instrText xml:space="preserve"> ADDIN ZOTERO_ITEM CSL_CITATION {"citationID":"a9f0dfulho","properties":{"formattedCitation":"Rachel Naismith and Joan Stein, \\uc0\\u8220{}Library Jargon: Student Comprehension of Technical Language Used by Librarians,\\uc0\\u8221{} {\\i{}College &amp; Research Libraries} 50, no. 5 (September 1989): 543, doi:https://doi.org/10.5860/crl_50_05_543.","plainCitation":"Rachel Naismith and Joan Stein, “Library Jargon: Student Comprehension of Technical Language Used by Librarians,” College &amp; Research Libraries 50, no. 5 (September 1989): 543, doi:https://doi.org/10.5860/crl_50_05_543.","noteIndex":1},"citationItems":[{"id":13133,"uris":["http://zotero.org/groups/4502712/items/7NK3LD9N"],"itemData":{"id":13133,"type":"article-journal","container-title":"College &amp; Research Libraries","DOI":"https://doi.org/10.5860/crl_50_05_543","issue":"5","page":"543-552","title":"Library Jargon: Student Comprehension of Technical Language Used by Librarians","volume":"50","author":[{"family":"Naismith","given":"Rachel"},{"family":"Stein","given":"Joan"}],"issued":{"date-parts":[["1989",9]]}},"locator":"543","label":"page"}],"schema":"https://github.com/citation-style-language/schema/raw/master/csl-citation.json"} </w:instrText>
      </w:r>
      <w:r>
        <w:fldChar w:fldCharType="separate"/>
      </w:r>
      <w:r w:rsidR="005437EB" w:rsidRPr="005437EB">
        <w:t xml:space="preserve">Rachel Naismith and Joan Stein, “Library Jargon: Student Comprehension of Technical Language Used by Librarians,” </w:t>
      </w:r>
      <w:r w:rsidR="005437EB" w:rsidRPr="005437EB">
        <w:rPr>
          <w:i/>
          <w:iCs/>
        </w:rPr>
        <w:t>College &amp; Research Libraries</w:t>
      </w:r>
      <w:r w:rsidR="005437EB" w:rsidRPr="005437EB">
        <w:t xml:space="preserve"> 50, no. 5 (September 1989): 543, doi:https://doi.org/10.5860/crl_50_05_543.</w:t>
      </w:r>
      <w:r>
        <w:fldChar w:fldCharType="end"/>
      </w:r>
    </w:p>
  </w:endnote>
  <w:endnote w:id="3">
    <w:p w14:paraId="6ED524D8" w14:textId="674D9D57"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fSvtInB9","properties":{"formattedCitation":"John Kupersmith, \\uc0\\u8220{}Library Terms That Users Understand,\\uc0\\u8221{} February 29, 2012, sec. Summary, https://escholarship.org/uc/item/3qq499w7.","plainCitation":"John Kupersmith, “Library Terms That Users Understand,” February 29, 2012, sec. Summary, https://escholarship.org/uc/item/3qq499w7.","noteIndex":2},"citationItems":[{"id":13073,"uris":["http://zotero.org/groups/4502712/items/PAEYRK56"],"itemData":{"id":13073,"type":"document","abstract":"This document is intended to help library web developers decide how to label key resources and services in such a way that most users can understand them well enough to make productive choices. It compiles data from usability studies evaluating terminology on library websites, and suggests test methods and best practices for reducing cognitive barriers caused by terminology, and provides an extensive list of resources.","language":"en","source":"escholarship.org","title":"Library Terms That Users Understand","URL":"https://escholarship.org/uc/item/3qq499w7","author":[{"family":"Kupersmith","given":"John"}],"accessed":{"date-parts":[["2022",4,28]]},"issued":{"date-parts":[["2012",2,29]]}},"locator":"Summary","label":"section"}],"schema":"https://github.com/citation-style-language/schema/raw/master/csl-citation.json"} </w:instrText>
      </w:r>
      <w:r>
        <w:fldChar w:fldCharType="separate"/>
      </w:r>
      <w:r w:rsidR="001941D7" w:rsidRPr="001941D7">
        <w:t>John Kupersmith, “Library Terms That Users Understand,” February 29, 2012, sec. Summary, https://escholarship.org/uc/item/3qq499w7.</w:t>
      </w:r>
      <w:r>
        <w:fldChar w:fldCharType="end"/>
      </w:r>
    </w:p>
  </w:endnote>
  <w:endnote w:id="4">
    <w:p w14:paraId="061323B4" w14:textId="05F5AF36" w:rsidR="00262EAE" w:rsidRPr="00262EAE" w:rsidRDefault="00262EAE">
      <w:pPr>
        <w:pStyle w:val="EndnoteText"/>
        <w:rPr>
          <w:lang w:val="en-US"/>
        </w:rPr>
      </w:pPr>
      <w:r>
        <w:rPr>
          <w:rStyle w:val="EndnoteReference"/>
        </w:rPr>
        <w:endnoteRef/>
      </w:r>
      <w:r>
        <w:t xml:space="preserve"> </w:t>
      </w:r>
      <w:r>
        <w:fldChar w:fldCharType="begin"/>
      </w:r>
      <w:r>
        <w:instrText xml:space="preserve"> ADDIN ZOTERO_ITEM CSL_CITATION {"citationID":"2MHUVRuc","properties":{"formattedCitation":"Ibid., sec. Best Practices.","plainCitation":"Ibid., sec. Best Practices.","noteIndex":3},"citationItems":[{"id":13073,"uris":["http://zotero.org/groups/4502712/items/PAEYRK56"],"itemData":{"id":13073,"type":"document","abstract":"This document is intended to help library web developers decide how to label key resources and services in such a way that most users can understand them well enough to make productive choices. It compiles data from usability studies evaluating terminology on library websites, and suggests test methods and best practices for reducing cognitive barriers caused by terminology, and provides an extensive list of resources.","language":"en","source":"escholarship.org","title":"Library Terms That Users Understand","URL":"https://escholarship.org/uc/item/3qq499w7","author":[{"family":"Kupersmith","given":"John"}],"accessed":{"date-parts":[["2022",4,28]]},"issued":{"date-parts":[["2012",2,29]]}},"locator":"Best Practices","label":"section"}],"schema":"https://github.com/citation-style-language/schema/raw/master/csl-citation.json"} </w:instrText>
      </w:r>
      <w:r>
        <w:fldChar w:fldCharType="separate"/>
      </w:r>
      <w:r w:rsidR="001941D7">
        <w:rPr>
          <w:noProof/>
        </w:rPr>
        <w:t>Ibid., sec. Best Practices.</w:t>
      </w:r>
      <w:r>
        <w:fldChar w:fldCharType="end"/>
      </w:r>
    </w:p>
  </w:endnote>
  <w:endnote w:id="5">
    <w:p w14:paraId="0546A9BE" w14:textId="550DF42F"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OKUp69mO","properties":{"formattedCitation":"Nielsen Norman Group, \\uc0\\u8220{}Usability 101: Introduction to Usability,\\uc0\\u8221{} January 3, 2012, https://www.nngroup.com/articles/usability-101-introduction-to-usability/.","plainCitation":"Nielsen Norman Group, “Usability 101: Introduction to Usability,” January 3, 2012, https://www.nngroup.com/articles/usability-101-introduction-to-usability/.","noteIndex":4},"citationItems":[{"id":13108,"uris":["http://zotero.org/groups/4502712/items/F4L2UVXD"],"itemData":{"id":13108,"type":"webpage","abstract":"What is usability? How, when, and where can you improve it? Why should you care? Jakob Nielsen defines key usability concepts - give to your boss or anyone else who doesn't have much time, but needs to know basic usability facts.","language":"en","title":"Usability 101: Introduction to Usability","title-short":"Usability 101","URL":"https://www.nngroup.com/articles/usability-101-introduction-to-usability/","author":[{"literal":"Nielsen Norman Group"}],"accessed":{"date-parts":[["2022",4,28]]},"issued":{"date-parts":[["2012",1,3]]}}}],"schema":"https://github.com/citation-style-language/schema/raw/master/csl-citation.json"} </w:instrText>
      </w:r>
      <w:r>
        <w:fldChar w:fldCharType="separate"/>
      </w:r>
      <w:r w:rsidR="001941D7" w:rsidRPr="001941D7">
        <w:t>Nielsen Norman Group, “Usability 101: Introduction to Usability,” January 3, 2012, https://www.nngroup.com/articles/usability-101-introduction-to-usability/.</w:t>
      </w:r>
      <w:r>
        <w:fldChar w:fldCharType="end"/>
      </w:r>
    </w:p>
  </w:endnote>
  <w:endnote w:id="6">
    <w:p w14:paraId="4FFEDE6C" w14:textId="55D291BF"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9hjt5Ie8","properties":{"formattedCitation":"Nicole Campbell et al., \\uc0\\u8220{}Discovering the User: A Practical Glance at Usability Testing,\\uc0\\u8221{} {\\i{}Electronic Library} 17, no. 5 (October 1999): 307\\uc0\\u8211{}11; Janet Chisman and Karen Diller, \\uc0\\u8220{}Usability Testing: A Case Study,\\uc0\\u8221{} {\\i{}College &amp; Research Libraries} 60, no. 6 (November 1999): 552, doi:10.5860/crl.60.6.552; Jessica L. Milstead and Lois F. Lunin, \\uc0\\u8220{}Needs for Research in Indexing,\\uc0\\u8221{} {\\i{}Journal of the American Society for Information Science} 45, no. 8 (September 1994): 577\\uc0\\u8211{}82, doi:10.1002/(SICI)1097-4571(199409)45:8&lt;577::AID-ASI12&gt;3.0.CO;2-P; Gabriel K. Rousseau et al., \\uc0\\u8220{}Assessing the Usability of On-Line Library Systems,\\uc0\\u8221{} {\\i{}Behaviour &amp; Information Technology} 17, no. 5 (September 1998): 274\\uc0\\u8211{}81, doi:10.1080/014492998119346; Jerilyn R. Veldof, Michael J. Prusse, and Victoria A. Mills, \\uc0\\u8220{}Chauffeured by the User,\\uc0\\u8221{} {\\i{}Journal of Library Administration} 26, no. 3\\uc0\\u8211{}4 (January 25, 1999): 115\\uc0\\u8211{}40, doi:10.1300/J111v26n03_07; Z Wu and D Zhao, \\uc0\\u8220{}The User Perspective of the ELINOR Electronic Library,\\uc0\\u8221{} {\\i{}Aslib Proceedings} 47, no. 1 (January 1995): 13\\uc0\\u8211{}22.","plainCitation":"Nicole Campbell et al., “Discovering the User: A Practical Glance at Usability Testing,” Electronic Library 17, no. 5 (October 1999): 307–11; Janet Chisman and Karen Diller, “Usability Testing: A Case Study,” College &amp; Research Libraries 60, no. 6 (November 1999): 552, doi:10.5860/crl.60.6.552; Jessica L. Milstead and Lois F. Lunin, “Needs for Research in Indexing,” Journal of the American Society for Information Science 45, no. 8 (September 1994): 577–82, doi:10.1002/(SICI)1097-4571(199409)45:8&lt;577::AID-ASI12&gt;3.0.CO;2-P; Gabriel K. Rousseau et al., “Assessing the Usability of On-Line Library Systems,” Behaviour &amp; Information Technology 17, no. 5 (September 1998): 274–81, doi:10.1080/014492998119346; Jerilyn R. Veldof, Michael J. Prusse, and Victoria A. Mills, “Chauffeured by the User,” Journal of Library Administration 26, no. 3–4 (January 25, 1999): 115–40, doi:10.1300/J111v26n03_07; Z Wu and D Zhao, “The User Perspective of the ELINOR Electronic Library,” Aslib Proceedings 47, no. 1 (January 1995): 13–22.","noteIndex":5},"citationItems":[{"id":13080,"uris":["http://zotero.org/groups/4502712/items/9LKWW4U9"],"itemData":{"id":13080,"type":"article-journal","abstract":"The past few years have seen an intense effort to create library Websites. Now that the dust has settled a bit, librarians are focusing their attention on whether these Websites are useful for library users. One method for doing this is usability testing, which involves analyzing the interaction between a person and a system, to determine whether that system is usable and whether it makes sense to the user. Various types of tests analyze the interaction, ranging from focus groups to questionnaires to task-driven exercises. A broader look at usability testing incorporates tests such as card-sorts and category membership expectation to look at how users would organize the system and what they think is in the system. Presents a discussion among the authors in which they discuss usability testing in general, as well as their experiences conducting usability testing at Washington State University.","container-title":"Electronic Library","ISSN":"02640473","issue":"5","page":"307-311","source":"EBSCOhost","title":"Discovering the user: a practical glance at usability testing","title-short":"Discovering the user","volume":"17","author":[{"family":"Campbell","given":"Nicole"},{"family":"Walbridge","given":"Sharon"},{"family":"Chisman","given":"Janet"},{"family":"Diller","given":"Karen R"}],"issued":{"date-parts":[["1999",10]]}}},{"id":13078,"uris":["http://zotero.org/groups/4502712/items/WV7DUKLR"],"itemData":{"id":13078,"type":"article-journal","abstract":"Presents the results of usability tests conducted on the Washington State University Libraries' online public access catalog, Article Indexes, Full Text, More, and Other Library Catalogs sections.  Lack of correlation between categories of novice and expert computer/library user; Value of usability tests; Integration of usability tests into library procedures.","container-title":"College &amp; Research Libraries","DOI":"10.5860/crl.60.6.552","ISSN":"00100870","issue":"6","page":"552","source":"EBSCOhost","title":"Usability testing: A case study","title-short":"Usability testing","volume":"60","author":[{"family":"Chisman","given":"Janet"},{"family":"Diller","given":"Karen"}],"issued":{"date-parts":[["1999",11]]}}},{"id":13082,"uris":["http://zotero.org/groups/4502712/items/KHFKGD9J"],"itemData":{"id":13082,"type":"article-journal","abstract":"Focuses on the need for research on evaluation of indexes to assure that development efforts contribute to actual usability of the final product.  Primary purpose and value of indexing; Need to determine how best to supplement human intellectual effort with computer capabilities.","container-title":"Journal of the American Society for Information Science","DOI":"10.1002/(SICI)1097-4571(199409)45:8&lt;577::AID-ASI12&gt;3.0.CO;2-P","ISSN":"00028231","issue":"8","note":"publisher: John Wiley &amp; Sons, Inc.","page":"577-582","source":"EBSCOhost","title":"Needs for Research in Indexing","volume":"45","author":[{"family":"Milstead","given":"Jessica L."},{"family":"Lunin","given":"Lois F."}],"issued":{"date-parts":[["1994",9]]}}},{"id":13090,"uris":["http://zotero.org/groups/4502712/items/NRN67S85"],"itemData":{"id":13090,"type":"article-journal","abstract":"Computer-based library systems are becoming pervasive throughout public and university libraries. The purpose of the present study was to survey the users of a representative system to assess the degree to which they used the system's functionality, their difficulties with the system, and their experiences learning the system. The majority of the 966 users of the system made limited use of the more advanced system commands and had difficulty understanding how the system works. Importantly, many of the users reported remotely accessing the system, which has implications for the development of training and help systems. The data from the survey are interpreted in the context of suggestions for design and training improvements for library on-line systems.","container-title":"Behaviour &amp; Information Technology","DOI":"10.1080/014492998119346","ISSN":"0144929X","issue":"5","note":"publisher: Taylor &amp; Francis Ltd","page":"274-281","source":"EBSCOhost","title":"Assessing the usability of on-line library systems","volume":"17","author":[{"family":"Rousseau","given":"Gabriel K."},{"family":"Jamieson","given":"Brian A."},{"family":"Rogers","given":"Wendy A."},{"family":"Mead","given":"Sherry E."},{"family":"Sit","given":"Richard A."}],"issued":{"date-parts":[["1998",9]]}}},{"id":13075,"uris":["http://zotero.org/groups/4502712/items/R5785E89"],"itemData":{"id":13075,"type":"article-journal","abstract":"Librarians have not traditionally been the developers of iiifurnuition retrieval systems. However, with the growth of the World Wide Weh and online knowledge management opportunities, academic librarians have begun to emerge as online system developers and designers. As librarians jockey lor position as experts in understanding information-seeking behavior in this virtual landscape, they must learn about usability testing. Usability testing reveals how users search for online information and is a key component in determining when a product is easy to use and ready for public use. Both the University of Arizona and OCLC have undergone usability evaluation in various ways and have integrated results of these evaluations into their Web and online product designs.","container-title":"Journal of Library Administration","DOI":"10.1300/J111v26n03_07","ISSN":"0193-0826","issue":"3-4","note":"publisher: Routledge\n_eprint: https://doi.org/10.1300/J111v26n03_07","page":"115-140","source":"Taylor and Francis+NEJM","title":"Chauffeured by the User","volume":"26","author":[{"family":"Veldof","given":"Jerilyn R."},{"family":"Prusse","given":"Michael J."},{"family":"Mills","given":"Victoria A."}],"issued":{"date-parts":[["1999",1,25]]}}},{"id":13084,"uris":["http://zotero.org/groups/4502712/items/FA7XK9YZ"],"itemData":{"id":13084,"type":"article-journal","abstract":"The electronic library is emerging as the library of the foreseeable future, but its user aspect, particularly the usability, requires more research. This article describes the ELINOR (Electronic Library and Information Online Retrieval) developments at De Montfort University from the user's perspective. It first shows the main features of the ELINOR user interface, which illustrates how a user can find a document in the Electronic Library and subsequently read the retrieved document on the screen. This is then followed by a discussion of the methodology and findings of a user study based on a random sample of eight ELINOR users conducted in the Autumn term of 1993. The user study included searching/reading/browsing tasks and a questionnaire. The former is a controlled experiment designed to gauge objectively the usability of ELINOR by comparing the use of electronic books with that of printed books. The questionnaire shows the user's subjective reaction to ELINOR. Future work on the user study will expand the sample to include all the first- and second-year students taking the Business Information Systems Course at the University's Milton Keynes campus.","container-title":"Aslib Proceedings","ISSN":"0001253X","issue":"1","page":"13-22","source":"EBSCOhost","title":"The user perspective of the ELINOR electronic library","volume":"47","author":[{"family":"Wu","given":"Z"},{"family":"Zhao","given":"D"}],"issued":{"date-parts":[["1995",1]]}}}],"schema":"https://github.com/citation-style-language/schema/raw/master/csl-citation.json"} </w:instrText>
      </w:r>
      <w:r>
        <w:fldChar w:fldCharType="separate"/>
      </w:r>
      <w:r w:rsidR="001941D7" w:rsidRPr="001941D7">
        <w:t xml:space="preserve">Nicole Campbell et al., “Discovering the User: A Practical Glance at Usability Testing,” </w:t>
      </w:r>
      <w:r w:rsidR="001941D7" w:rsidRPr="001941D7">
        <w:rPr>
          <w:i/>
          <w:iCs/>
        </w:rPr>
        <w:t>Electronic Library</w:t>
      </w:r>
      <w:r w:rsidR="001941D7" w:rsidRPr="001941D7">
        <w:t xml:space="preserve"> 17, no. 5 (October 1999): 307–11; Janet Chisman and Karen Diller, “Usability Testing: A Case Study,” </w:t>
      </w:r>
      <w:r w:rsidR="001941D7" w:rsidRPr="001941D7">
        <w:rPr>
          <w:i/>
          <w:iCs/>
        </w:rPr>
        <w:t>College &amp; Research Libraries</w:t>
      </w:r>
      <w:r w:rsidR="001941D7" w:rsidRPr="001941D7">
        <w:t xml:space="preserve"> 60, no. 6 (November 1999): 552, doi:10.5860/crl.60.6.552; Jessica L. Milstead and Lois F. Lunin, “Needs for Research in Indexing,” </w:t>
      </w:r>
      <w:r w:rsidR="001941D7" w:rsidRPr="001941D7">
        <w:rPr>
          <w:i/>
          <w:iCs/>
        </w:rPr>
        <w:t>Journal of the American Society for Information Science</w:t>
      </w:r>
      <w:r w:rsidR="001941D7" w:rsidRPr="001941D7">
        <w:t xml:space="preserve"> 45, no. 8 (September 1994): 577–82, doi:10.1002/(SICI)1097-4571(199409)45:8&lt;577::AID-ASI12&gt;3.0.CO;2-P; Gabriel K. Rousseau et al., “Assessing the Usability of On-Line Library Systems,” </w:t>
      </w:r>
      <w:r w:rsidR="001941D7" w:rsidRPr="001941D7">
        <w:rPr>
          <w:i/>
          <w:iCs/>
        </w:rPr>
        <w:t>Behaviour &amp; Information Technology</w:t>
      </w:r>
      <w:r w:rsidR="001941D7" w:rsidRPr="001941D7">
        <w:t xml:space="preserve"> 17, no. 5 (September 1998): 274–81, doi:10.1080/014492998119346; Jerilyn R. Veldof, Michael J. Prusse, and Victoria A. Mills, “Chauffeured by the User,” </w:t>
      </w:r>
      <w:r w:rsidR="001941D7" w:rsidRPr="001941D7">
        <w:rPr>
          <w:i/>
          <w:iCs/>
        </w:rPr>
        <w:t>Journal of Library Administration</w:t>
      </w:r>
      <w:r w:rsidR="001941D7" w:rsidRPr="001941D7">
        <w:t xml:space="preserve"> 26, no. 3–4 (January 25, 1999): 115–40, doi:10.1300/J111v26n03_07; Z Wu and D Zhao, “The User Perspective of the ELINOR Electronic Library,” </w:t>
      </w:r>
      <w:r w:rsidR="001941D7" w:rsidRPr="001941D7">
        <w:rPr>
          <w:i/>
          <w:iCs/>
        </w:rPr>
        <w:t>Aslib Proceedings</w:t>
      </w:r>
      <w:r w:rsidR="001941D7" w:rsidRPr="001941D7">
        <w:t xml:space="preserve"> 47, no. 1 (January 1995): 13–22.</w:t>
      </w:r>
      <w:r>
        <w:fldChar w:fldCharType="end"/>
      </w:r>
    </w:p>
  </w:endnote>
  <w:endnote w:id="7">
    <w:p w14:paraId="16AA3D47" w14:textId="60BCA66B" w:rsidR="00262EAE" w:rsidRPr="00262EAE" w:rsidRDefault="00262EAE">
      <w:pPr>
        <w:pStyle w:val="EndnoteText"/>
        <w:rPr>
          <w:lang w:val="en-US"/>
        </w:rPr>
      </w:pPr>
      <w:r>
        <w:rPr>
          <w:rStyle w:val="EndnoteReference"/>
        </w:rPr>
        <w:endnoteRef/>
      </w:r>
      <w:r>
        <w:t xml:space="preserve"> </w:t>
      </w:r>
      <w:r>
        <w:fldChar w:fldCharType="begin"/>
      </w:r>
      <w:r w:rsidR="00013ADD">
        <w:instrText xml:space="preserve"> ADDIN ZOTERO_ITEM CSL_CITATION {"citationID":"aKeHanbZ","properties":{"formattedCitation":"Debbie Vaughn and Burton Callicott, \\uc0\\u8220{}Broccoli Librarianship and Google-Bred Patrons, or What\\uc0\\u8217{}s Wrong with Usability Testing?,\\uc0\\u8221{} {\\i{}College &amp; Undergraduate Libraries} 10, no. 2 (December 2003): 2, doi:10.1300/J106v10n02_01.","plainCitation":"Debbie Vaughn and Burton Callicott, “Broccoli Librarianship and Google-Bred Patrons, or What’s Wrong with Usability Testing?,” College &amp; Undergraduate Libraries 10, no. 2 (December 2003): 2, doi:10.1300/J106v10n02_01.","noteIndex":6},"citationItems":[{"id":13086,"uris":["http://zotero.org/groups/4502712/items/NGVHZP7P"],"itemData":{"id":13086,"type":"article-journal","abstract":"Library Web site usability testing has become justifiably commonplace; with minimal effort, this kind of assessment can detect design- related problems that are often easily corrected. Yet, extensive limitations of usability testing compromise the value of results. Rather than reflecting patrons' actual library Web site usage patterns, the testing instrument reflects librarians' interpretation of “good” library Web site usage, or “broccoli librarianship.” Furthermore, usability testing instruments in general are biased toward ease of use instead of usefulness, a key distinction in the library sector. Moreover, participants accustomed to Google and other Web search engines tend to weigh results in favor of simplicity and ease of use rather than usefulness. Unfamiliarity with library terminology and limited research skills can also undermine the reliability of usability testing. Effective usability testing requires that participants possess a basic understanding of scholarly research, library language, and the functions of a library Web site. In addition, testing instruments should be carefully constructed to account for usefulness, not just ease of use. Unless these conditions are met, usability testing will be misleading, ineffectual, and counterproductive.","container-title":"College &amp; Undergraduate Libraries","DOI":"10.1300/J106v10n02_01","ISSN":"10691316","issue":"2","note":"publisher: Taylor &amp; Francis Ltd","page":"1","source":"EBSCOhost","title":"Broccoli Librarianship and Google-Bred Patrons, or What's Wrong with Usability Testing?","volume":"10","author":[{"family":"Vaughn","given":"Debbie"},{"family":"Callicott","given":"Burton"}],"issued":{"date-parts":[["2003",12]]}},"locator":"2","label":"page"}],"schema":"https://github.com/citation-style-language/schema/raw/master/csl-citation.json"} </w:instrText>
      </w:r>
      <w:r>
        <w:fldChar w:fldCharType="separate"/>
      </w:r>
      <w:r w:rsidR="001941D7" w:rsidRPr="001941D7">
        <w:t xml:space="preserve">Debbie Vaughn and Burton Callicott, “Broccoli Librarianship and Google-Bred Patrons, or What’s Wrong with Usability Testing?,” </w:t>
      </w:r>
      <w:r w:rsidR="001941D7" w:rsidRPr="001941D7">
        <w:rPr>
          <w:i/>
          <w:iCs/>
        </w:rPr>
        <w:t>College &amp; Undergraduate Libraries</w:t>
      </w:r>
      <w:r w:rsidR="001941D7" w:rsidRPr="001941D7">
        <w:t xml:space="preserve"> 10, no. 2 (December 2003): 2, doi:10.1300/J106v10n02_01.</w:t>
      </w:r>
      <w:r>
        <w:fldChar w:fldCharType="end"/>
      </w:r>
    </w:p>
  </w:endnote>
  <w:endnote w:id="8">
    <w:p w14:paraId="131E2B75" w14:textId="7B5295FE"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zkPfvmA3","properties":{"formattedCitation":"Barbara A. Blummer, \\uc0\\u8220{}A Literature Review of Academic Library Web Page Studies,\\uc0\\u8221{} {\\i{}Journal of Web Librarianship} 1, no. 1 (June 21, 2007): 56, doi:10.1300/J502v01n01_04.","plainCitation":"Barbara A. Blummer, “A Literature Review of Academic Library Web Page Studies,” Journal of Web Librarianship 1, no. 1 (June 21, 2007): 56, doi:10.1300/J502v01n01_04.","noteIndex":7},"citationItems":[{"id":13088,"uris":["http://zotero.org/groups/4502712/items/AYD4ZJK4"],"itemData":{"id":13088,"type":"article-journal","abstract":"In the early 1990s, numerous academic libraries adopted the web as a communication tool with users. The literature on academic library websites includes research on both design and navigation. Early studies typically focused on design characteristics, since websites initially merely provided information on the services and collections available in the university's physical library. Beginning in the late 1990s, technological developments coupled with new digitization efforts offered new opportunities for websites with commercial and local databases, electronic journals, e-books, and virtual reference. The availability of new content and services on library websites facilitated research efforts comparing these features among academic library websites. During this period, articles also emerged that considered navigation and usability issues for these pages. The literature on academic library web pages documents efforts by libraries to use web technologies and resources to serve user groups. However, the research also suggests these efforts were hindered by design and navigation issues with academic library web pages. It remains especially important that libraries consider design in the development of their web pages to maximize usage of content.","container-title":"Journal of Web Librarianship","DOI":"10.1300/J502v01n01_04","ISSN":"1932-2909","issue":"1","note":"publisher: Routledge\n_eprint: https://doi.org/10.1300/J502v01n01_04","page":"45-64","source":"Taylor and Francis+NEJM","title":"A Literature Review of Academic Library Web Page Studies","volume":"1","author":[{"family":"Blummer","given":"Barbara A."}],"issued":{"date-parts":[["2007",6,21]]}},"locator":"56","label":"page"}],"schema":"https://github.com/citation-style-language/schema/raw/master/csl-citation.json"} </w:instrText>
      </w:r>
      <w:r>
        <w:fldChar w:fldCharType="separate"/>
      </w:r>
      <w:r w:rsidR="001941D7" w:rsidRPr="001941D7">
        <w:t xml:space="preserve">Barbara A. Blummer, “A Literature Review of Academic Library Web Page Studies,” </w:t>
      </w:r>
      <w:r w:rsidR="001941D7" w:rsidRPr="001941D7">
        <w:rPr>
          <w:i/>
          <w:iCs/>
        </w:rPr>
        <w:t>Journal of Web Librarianship</w:t>
      </w:r>
      <w:r w:rsidR="001941D7" w:rsidRPr="001941D7">
        <w:t xml:space="preserve"> 1, no. 1 (June 21, 2007): 56, doi:10.1300/J502v01n01_04.</w:t>
      </w:r>
      <w:r>
        <w:fldChar w:fldCharType="end"/>
      </w:r>
    </w:p>
  </w:endnote>
  <w:endnote w:id="9">
    <w:p w14:paraId="26E3C761" w14:textId="21B5EB41"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TDQYmQQC","properties":{"formattedCitation":"Jennifer Emanuel, \\uc0\\u8220{}Usability Testing in Libraries: Methods, Limitations, and Implications,\\uc0\\u8221{} {\\i{}OCLC Systems &amp; Services: International Digital Library Perspectives} 29, no. 4 (January 1, 2013): 205, doi:10.1108/OCLC-02-2013-0009.","plainCitation":"Jennifer Emanuel, “Usability Testing in Libraries: Methods, Limitations, and Implications,” OCLC Systems &amp; Services: International Digital Library Perspectives 29, no. 4 (January 1, 2013): 205, doi:10.1108/OCLC-02-2013-0009.","noteIndex":8},"citationItems":[{"id":13100,"uris":["http://zotero.org/groups/4502712/items/RZDJNV2U"],"itemData":{"id":13100,"type":"article-journal","abstract":"Purpose Usability studies are a form of library evaluation that are often passed off as research. However, at its core, usability is an evaluation method, not a research method. The goal is to make an argument that usability studies can be a valid form of scholarly research if certain limitations inherent in usability studies are addressed in the research design. Design/methodology/approach Through evaluating literature in the social sciences, this paper makes an argument for usability as a research method if certain limitations inherent within usability testing are addressed. Findings Usability is not only an evaluation method, but when limitations are addressed; it can be considered an important research tool within libraries. Originality/value No other article in the library and information sciences literature talks about methodologies for usability. Most usability articles do not address methodologies utilized in a way that would be considered research in a broader social sciences context. This article bridges the gap from when usability is considered evaluation to when it is considered research within library science.","container-title":"OCLC Systems &amp; Services: International digital library perspectives","DOI":"10.1108/OCLC-02-2013-0009","ISSN":"1065-075X","issue":"4","note":"publisher: Emerald Group Publishing Limited","page":"204-217","source":"Emerald Insight","title":"Usability testing in libraries: methods, limitations, and implications","title-short":"Usability testing in libraries","volume":"29","author":[{"family":"Emanuel","given":"Jennifer"}],"issued":{"date-parts":[["2013",1,1]]}},"locator":"205","label":"page"}],"schema":"https://github.com/citation-style-language/schema/raw/master/csl-citation.json"} </w:instrText>
      </w:r>
      <w:r>
        <w:fldChar w:fldCharType="separate"/>
      </w:r>
      <w:r w:rsidR="001941D7" w:rsidRPr="001941D7">
        <w:t xml:space="preserve">Jennifer Emanuel, “Usability Testing in Libraries: Methods, Limitations, and Implications,” </w:t>
      </w:r>
      <w:r w:rsidR="001941D7" w:rsidRPr="001941D7">
        <w:rPr>
          <w:i/>
          <w:iCs/>
        </w:rPr>
        <w:t>OCLC Systems &amp; Services: International Digital Library Perspectives</w:t>
      </w:r>
      <w:r w:rsidR="001941D7" w:rsidRPr="001941D7">
        <w:t xml:space="preserve"> 29, no. 4 (January 1, 2013): 205, doi:10.1108/OCLC-02-2013-0009.</w:t>
      </w:r>
      <w:r>
        <w:fldChar w:fldCharType="end"/>
      </w:r>
    </w:p>
  </w:endnote>
  <w:endnote w:id="10">
    <w:p w14:paraId="62773015" w14:textId="7BCE195E"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4TATBSzi","properties":{"formattedCitation":"Steven J. Bell, \\uc0\\u8220{}Staying True to the Core: Designing the Future Academic Library Experience,\\uc0\\u8221{} {\\i{}Portal: Libraries and the Academy} 14, no. 3 (2014): 370, doi:10.1353/pla.2014.0021.","plainCitation":"Steven J. Bell, “Staying True to the Core: Designing the Future Academic Library Experience,” Portal: Libraries and the Academy 14, no. 3 (2014): 370, doi:10.1353/pla.2014.0021.","noteIndex":9},"citationItems":[{"id":13104,"uris":["http://zotero.org/groups/4502712/items/VIZ3CAII"],"itemData":{"id":13104,"type":"article-journal","abstract":"In 2014, the practice of user experience design in academic libraries continues to evolve. It is typically applied in the context of interactions with digital interfaces. Some academic librarians are applying user experience approaches more broadly to design both environments and services with human-centered strategies. As the competition for the time and attention of students and faculty increases, along with expanding options for acquiring scholarly content that more frequently circumvent traditional libraries, academic librarians will seek new methods to understand and engage with the members of their community. This article envisions a future where user experience design moves from the periphery to the core of academic library operations. While it is a future shaped by advanced technology that radically changes user expectations, the author imagines an experience that is futuristic but rooted in the core values of contemporary academic library practice.","container-title":"portal: Libraries and the Academy","DOI":"10.1353/pla.2014.0021","ISSN":"1530-7131","issue":"3","note":"publisher: Johns Hopkins University Press","page":"369-382","source":"Project MUSE","title":"Staying True to the Core: Designing the Future Academic Library Experience","title-short":"Staying True to the Core","volume":"14","author":[{"family":"Bell","given":"Steven J."}],"issued":{"date-parts":[["2014"]]}},"locator":"370","label":"page"}],"schema":"https://github.com/citation-style-language/schema/raw/master/csl-citation.json"} </w:instrText>
      </w:r>
      <w:r>
        <w:fldChar w:fldCharType="separate"/>
      </w:r>
      <w:r w:rsidR="001941D7" w:rsidRPr="001941D7">
        <w:t xml:space="preserve">Steven J. Bell, “Staying True to the Core: Designing the Future Academic Library Experience,” </w:t>
      </w:r>
      <w:r w:rsidR="001941D7" w:rsidRPr="001941D7">
        <w:rPr>
          <w:i/>
          <w:iCs/>
        </w:rPr>
        <w:t>Portal: Libraries and the Academy</w:t>
      </w:r>
      <w:r w:rsidR="001941D7" w:rsidRPr="001941D7">
        <w:t xml:space="preserve"> 14, no. 3 (2014): 370, doi:10.1353/pla.2014.0021.</w:t>
      </w:r>
      <w:r>
        <w:fldChar w:fldCharType="end"/>
      </w:r>
    </w:p>
  </w:endnote>
  <w:endnote w:id="11">
    <w:p w14:paraId="772714D6" w14:textId="2C0255A5"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kMKkn3W4","properties":{"formattedCitation":"Craig M. MacDonald, \\uc0\\u8220{}\\uc0\\u8216{}It Takes a Village\\uc0\\u8217{}: On UX Librarianship and Building UX Capacity in Libraries,\\uc0\\u8221{} {\\i{}Journal of Library Administration} 57, no. 2 (February 17, 2017): 194\\uc0\\u8211{}214, doi:10.1080/01930826.2016.1232942.","plainCitation":"Craig M. MacDonald, “‘It Takes a Village’: On UX Librarianship and Building UX Capacity in Libraries,” Journal of Library Administration 57, no. 2 (February 17, 2017): 194–214, doi:10.1080/01930826.2016.1232942.","noteIndex":10},"citationItems":[{"id":13194,"uris":["http://zotero.org/groups/4502712/items/QNCJ5893"],"itemData":{"id":13194,"type":"article-journal","abstract":"With growing interest in applying user experience (UX) methods to improve library interfaces, spaces, and services, it is critical to gain a deeper understanding of the organizational factors influencing libraries' adoption and incorporation of UX expertise. This article reports the results of semi-structured interviews with 16 UX librarians and focuses on how the positions were created, the benefits they have brought to their library, their biggest challenges, and the extent that their work is understood throughout the library. The article concludes with a preliminary model of library UX maturity and six critical directions for the future of UX librarianship.","container-title":"Journal of Library Administration","DOI":"10.1080/01930826.2016.1232942","ISSN":"0193-0826","issue":"2","page":"194-214","source":"Taylor and Francis+NEJM","title":"“It Takes a Village”: On UX Librarianship and Building UX Capacity in Libraries","title-short":"“It Takes a Village”","volume":"57","author":[{"family":"MacDonald","given":"Craig M."}],"issued":{"date-parts":[["2017",2,17]]}}}],"schema":"https://github.com/citation-style-language/schema/raw/master/csl-citation.json"} </w:instrText>
      </w:r>
      <w:r>
        <w:fldChar w:fldCharType="separate"/>
      </w:r>
      <w:r w:rsidR="001941D7" w:rsidRPr="001941D7">
        <w:t xml:space="preserve">Craig M. MacDonald, “‘It Takes a Village’: On UX Librarianship and Building UX Capacity in Libraries,” </w:t>
      </w:r>
      <w:r w:rsidR="001941D7" w:rsidRPr="001941D7">
        <w:rPr>
          <w:i/>
          <w:iCs/>
        </w:rPr>
        <w:t>Journal of Library Administration</w:t>
      </w:r>
      <w:r w:rsidR="001941D7" w:rsidRPr="001941D7">
        <w:t xml:space="preserve"> 57, no. 2 (February 17, 2017): 194–214, doi:10.1080/01930826.2016.1232942.</w:t>
      </w:r>
      <w:r>
        <w:fldChar w:fldCharType="end"/>
      </w:r>
    </w:p>
  </w:endnote>
  <w:endnote w:id="12">
    <w:p w14:paraId="731F91C3" w14:textId="5CC507D7"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OETbIYm7","properties":{"formattedCitation":"Scott W. H. Young, Zoe Chao, and Adam Chandler, \\uc0\\u8220{}User Experience Methods and Maturity in Academic Libraries,\\uc0\\u8221{} {\\i{}Information Technology and Libraries} 39, no. 1 (March 16, 2020): 5, doi:10.6017/ital.v39i1.11787.","plainCitation":"Scott W. H. Young, Zoe Chao, and Adam Chandler, “User Experience Methods and Maturity in Academic Libraries,” Information Technology and Libraries 39, no. 1 (March 16, 2020): 5, doi:10.6017/ital.v39i1.11787.","noteIndex":11},"citationItems":[{"id":13193,"uris":["http://zotero.org/groups/4502712/items/BMCN9URP"],"itemData":{"id":13193,"type":"article-journal","abstract":"This article presents a mixed-methods study of the methods and maturity of user experience (UX) practice in academic libraries. The authors apply qualitative content analysis and quantitative statistical analysis to a research dataset derived from a survey of UX practitioners. Results reveal the type and extent of UX methods currently in use by practitioners in academic libraries. Themes extracted from the survey responses also reveal a set of factors that influence the development of UX maturity. Analysis and discussion focus on organizational characteristics that influence UX methods and maturity. The authors conclude by offering a library-focused maturity scale with recommended practices for advancing UX maturity in academic libraries.","container-title":"Information Technology and Libraries","DOI":"10.6017/ital.v39i1.11787","ISSN":"2163-5226","issue":"1","language":"en","license":"Copyright (c) 2020 Scott W. H. Young, Zoe Chao, and Adam Chandler","source":"ejournals.bc.edu","title":"User Experience Methods and Maturity in Academic Libraries","URL":"https://ejournals.bc.edu/index.php/ital/article/view/11787","volume":"39","author":[{"family":"Young","given":"Scott W. H."},{"family":"Chao","given":"Zoe"},{"family":"Chandler","given":"Adam"}],"accessed":{"date-parts":[["2020",4,1]]},"issued":{"date-parts":[["2020",3,16]]}},"locator":"5","label":"page"}],"schema":"https://github.com/citation-style-language/schema/raw/master/csl-citation.json"} </w:instrText>
      </w:r>
      <w:r>
        <w:fldChar w:fldCharType="separate"/>
      </w:r>
      <w:r w:rsidR="001941D7" w:rsidRPr="001941D7">
        <w:t xml:space="preserve">Scott W. H. Young, Zoe Chao, and Adam Chandler, “User Experience Methods and Maturity in Academic Libraries,” </w:t>
      </w:r>
      <w:r w:rsidR="001941D7" w:rsidRPr="001941D7">
        <w:rPr>
          <w:i/>
          <w:iCs/>
        </w:rPr>
        <w:t>Information Technology and Libraries</w:t>
      </w:r>
      <w:r w:rsidR="001941D7" w:rsidRPr="001941D7">
        <w:t xml:space="preserve"> 39, no. 1 (March 16, 2020): 5, doi:10.6017/ital.v39i1.11787.</w:t>
      </w:r>
      <w:r>
        <w:fldChar w:fldCharType="end"/>
      </w:r>
    </w:p>
  </w:endnote>
  <w:endnote w:id="13">
    <w:p w14:paraId="3C244C8F" w14:textId="070FE531"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R8tNU9Ry","properties":{"formattedCitation":"Greg Landgraf, \\uc0\\u8220{}How User-Friendly Is Your Website? Usability Lessons for Libraries in a Remote World,\\uc0\\u8221{} {\\i{}American Libraries} 52, no. 3/4 (2021): 30.","plainCitation":"Greg Landgraf, “How User-Friendly Is Your Website? Usability Lessons for Libraries in a Remote World,” American Libraries 52, no. 3/4 (2021): 30.","noteIndex":12},"citationItems":[{"id":13102,"uris":["http://zotero.org/groups/4502712/items/5D7KX8NZ"],"itemData":{"id":13102,"type":"article-journal","abstract":"The article discusses that the pandemic has limited in-person library services and many libraries are relying on their websites more than ever to deliver the services their communities need and expect. It mentions tat the increased importance of library websites during the COVID-19 era has highlighted common usability shortcomings-and opportunities.","container-title":"American Libraries","ISSN":"00029769","issue":"3/4","note":"publisher: American Library Association","page":"30-33","source":"EBSCOhost","title":"How user-friendly is your website? Usability lessons for libraries in a remote world","volume":"52","author":[{"family":"Landgraf","given":"Greg"}],"issued":{"date-parts":[["2021"]]}},"locator":"30","label":"page"}],"schema":"https://github.com/citation-style-language/schema/raw/master/csl-citation.json"} </w:instrText>
      </w:r>
      <w:r>
        <w:fldChar w:fldCharType="separate"/>
      </w:r>
      <w:r w:rsidR="001941D7" w:rsidRPr="001941D7">
        <w:t xml:space="preserve">Greg Landgraf, “How User-Friendly Is Your Website? Usability Lessons for Libraries in a Remote World,” </w:t>
      </w:r>
      <w:r w:rsidR="001941D7" w:rsidRPr="001941D7">
        <w:rPr>
          <w:i/>
          <w:iCs/>
        </w:rPr>
        <w:t>American Libraries</w:t>
      </w:r>
      <w:r w:rsidR="001941D7" w:rsidRPr="001941D7">
        <w:t xml:space="preserve"> 52, no. 3/4 (2021): 30.</w:t>
      </w:r>
      <w:r>
        <w:fldChar w:fldCharType="end"/>
      </w:r>
    </w:p>
  </w:endnote>
  <w:endnote w:id="14">
    <w:p w14:paraId="60FE0978" w14:textId="2B16C975"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YSnRrlan","properties":{"formattedCitation":"Merriam Webster, Incorporated, \\uc0\\u8220{}Definition of JARGON,\\uc0\\u8221{} {\\i{}Merriam-Webster.Com Dictionary}, 2022, https://www.merriam-webster.com/dictionary/jargon.","plainCitation":"Merriam Webster, Incorporated, “Definition of JARGON,” Merriam-Webster.Com Dictionary, 2022, https://www.merriam-webster.com/dictionary/jargon.","noteIndex":13},"citationItems":[{"id":13211,"uris":["http://zotero.org/groups/4502712/items/FL2GVAVH"],"itemData":{"id":13211,"type":"webpage","abstract":"the technical terminology or characteristic idiom of a special activity or group; obscure and often pretentious language marked by circumlocutions and long words; confused unintelligible language… See the full definition","container-title":"Merriam-Webster.com Dictionary","language":"en","title":"Definition of JARGON","URL":"https://www.merriam-webster.com/dictionary/jargon","author":[{"literal":"Merriam Webster, Incorporated"}],"accessed":{"date-parts":[["2022",12,12]]},"issued":{"date-parts":[["2022"]]}}}],"schema":"https://github.com/citation-style-language/schema/raw/master/csl-citation.json"} </w:instrText>
      </w:r>
      <w:r>
        <w:fldChar w:fldCharType="separate"/>
      </w:r>
      <w:r w:rsidR="001941D7" w:rsidRPr="001941D7">
        <w:t xml:space="preserve">Merriam Webster, Incorporated, “Definition of JARGON,” </w:t>
      </w:r>
      <w:r w:rsidR="001941D7" w:rsidRPr="001941D7">
        <w:rPr>
          <w:i/>
          <w:iCs/>
        </w:rPr>
        <w:t>Merriam-Webster.Com Dictionary</w:t>
      </w:r>
      <w:r w:rsidR="001941D7" w:rsidRPr="001941D7">
        <w:t>, 2022, https://www.merriam-webster.com/dictionary/jargon.</w:t>
      </w:r>
      <w:r>
        <w:fldChar w:fldCharType="end"/>
      </w:r>
    </w:p>
  </w:endnote>
  <w:endnote w:id="15">
    <w:p w14:paraId="650591CC" w14:textId="41B866DA" w:rsidR="00262EAE" w:rsidRPr="00262EAE" w:rsidRDefault="00262EAE">
      <w:pPr>
        <w:pStyle w:val="EndnoteText"/>
        <w:rPr>
          <w:lang w:val="en-US"/>
        </w:rPr>
      </w:pPr>
      <w:r>
        <w:rPr>
          <w:rStyle w:val="EndnoteReference"/>
        </w:rPr>
        <w:endnoteRef/>
      </w:r>
      <w:r>
        <w:t xml:space="preserve"> </w:t>
      </w:r>
      <w:r>
        <w:fldChar w:fldCharType="begin"/>
      </w:r>
      <w:r w:rsidR="001941D7">
        <w:instrText xml:space="preserve"> ADDIN ZOTERO_ITEM CSL_CITATION {"citationID":"deRSBDeH","properties":{"formattedCitation":"Plain Language Action and Information Network, \\uc0\\u8220{}Avoid Jargon,\\uc0\\u8221{} {\\i{}Plainlanguage.Gov}, n.d., https://www.plainlanguage.gov/guidelines/words/avoid-jargon/.","plainCitation":"Plain Language Action and Information Network, “Avoid Jargon,” Plainlanguage.Gov, n.d., https://www.plainlanguage.gov/guidelines/words/avoid-jargon/.","noteIndex":14},"citationItems":[{"id":13116,"uris":["http://zotero.org/groups/4502712/items/WYIR38BU"],"itemData":{"id":13116,"type":"webpage","abstract":"Plain language makes it easier for the public to read, understand, and use government communications.","container-title":"plainlanguage.gov","language":"en-US","title":"Avoid jargon","URL":"https://www.plainlanguage.gov/guidelines/words/avoid-jargon/","author":[{"literal":"Plain Language Action and Information Network"}],"accessed":{"date-parts":[["2022",5,10]]},"issued":{"literal":"n.d."}},"label":"page"}],"schema":"https://github.com/citation-style-language/schema/raw/master/csl-citation.json"} </w:instrText>
      </w:r>
      <w:r>
        <w:fldChar w:fldCharType="separate"/>
      </w:r>
      <w:r w:rsidR="001941D7" w:rsidRPr="001941D7">
        <w:t xml:space="preserve">Plain Language Action and Information Network, “Avoid Jargon,” </w:t>
      </w:r>
      <w:r w:rsidR="001941D7" w:rsidRPr="001941D7">
        <w:rPr>
          <w:i/>
          <w:iCs/>
        </w:rPr>
        <w:t>Plainlanguage.Gov</w:t>
      </w:r>
      <w:r w:rsidR="001941D7" w:rsidRPr="001941D7">
        <w:t>, n.d., https://www.plainlanguage.gov/guidelines/words/avoid-jargon/.</w:t>
      </w:r>
      <w:r>
        <w:fldChar w:fldCharType="end"/>
      </w:r>
    </w:p>
  </w:endnote>
  <w:endnote w:id="16">
    <w:p w14:paraId="442C2DDA" w14:textId="06F3753E" w:rsidR="001712B9" w:rsidRPr="001712B9" w:rsidRDefault="001712B9">
      <w:pPr>
        <w:pStyle w:val="EndnoteText"/>
        <w:rPr>
          <w:lang w:val="en-US"/>
        </w:rPr>
      </w:pPr>
      <w:r>
        <w:rPr>
          <w:rStyle w:val="EndnoteReference"/>
        </w:rPr>
        <w:endnoteRef/>
      </w:r>
      <w:r>
        <w:t xml:space="preserve"> </w:t>
      </w:r>
      <w:r>
        <w:fldChar w:fldCharType="begin"/>
      </w:r>
      <w:r w:rsidR="001941D7">
        <w:instrText xml:space="preserve"> ADDIN ZOTERO_ITEM CSL_CITATION {"citationID":"mL89s1p7","properties":{"formattedCitation":"Noa Loranger, \\uc0\\u8220{}Plain Language Is for Everyone, Even Experts,\\uc0\\u8221{} {\\i{}Nielsen Norman Group}, October 8, 2017, sec. The Myth of Plain Language, https://www.nngroup.com/articles/plain-language-experts/.","plainCitation":"Noa Loranger, “Plain Language Is for Everyone, Even Experts,” Nielsen Norman Group, October 8, 2017, sec. The Myth of Plain Language, https://www.nngroup.com/articles/plain-language-experts/.","noteIndex":15},"citationItems":[{"id":13117,"uris":["http://zotero.org/groups/4502712/items/GTRLZCWR"],"itemData":{"id":13117,"type":"webpage","abstract":"Professionals want clear, concise information devoid of unnecessary jargon or complex terms. Plain language is a necessity and benefits both consumers and organizations.","container-title":"Nielsen Norman Group","language":"en","title":"Plain Language Is for Everyone, Even Experts","URL":"https://www.nngroup.com/articles/plain-language-experts/","author":[{"family":"Loranger","given":"Noa"}],"accessed":{"date-parts":[["2022",5,10]]},"issued":{"date-parts":[["2017",10,8]]}},"locator":"The Myth of Plain Language","label":"section"}],"schema":"https://github.com/citation-style-language/schema/raw/master/csl-citation.json"} </w:instrText>
      </w:r>
      <w:r>
        <w:fldChar w:fldCharType="separate"/>
      </w:r>
      <w:r w:rsidR="001941D7" w:rsidRPr="001941D7">
        <w:t xml:space="preserve">Noa Loranger, “Plain Language Is for Everyone, Even Experts,” </w:t>
      </w:r>
      <w:r w:rsidR="001941D7" w:rsidRPr="001941D7">
        <w:rPr>
          <w:i/>
          <w:iCs/>
        </w:rPr>
        <w:t>Nielsen Norman Group</w:t>
      </w:r>
      <w:r w:rsidR="001941D7" w:rsidRPr="001941D7">
        <w:t>, October 8, 2017, sec. The Myth of Plain Language, https://www.nngroup.com/articles/plain-language-experts/.</w:t>
      </w:r>
      <w:r>
        <w:fldChar w:fldCharType="end"/>
      </w:r>
    </w:p>
  </w:endnote>
  <w:endnote w:id="17">
    <w:p w14:paraId="1EE669FA" w14:textId="4B37C1D3" w:rsidR="001712B9" w:rsidRPr="001712B9" w:rsidRDefault="001712B9">
      <w:pPr>
        <w:pStyle w:val="EndnoteText"/>
        <w:rPr>
          <w:lang w:val="en-US"/>
        </w:rPr>
      </w:pPr>
      <w:r>
        <w:rPr>
          <w:rStyle w:val="EndnoteReference"/>
        </w:rPr>
        <w:endnoteRef/>
      </w:r>
      <w:r>
        <w:t xml:space="preserve"> </w:t>
      </w:r>
      <w:r>
        <w:fldChar w:fldCharType="begin"/>
      </w:r>
      <w:r w:rsidR="001941D7">
        <w:instrText xml:space="preserve"> ADDIN ZOTERO_ITEM CSL_CITATION {"citationID":"sQPsJ9o9","properties":{"formattedCitation":"Steven Carr, \\uc0\\u8220{}Why Jargon Is the Silent Killer of Customer Experience,\\uc0\\u8221{} {\\i{}UserTesting}, December 11, 2019, sec. Why jargon ruins the customer experience, https://www.usertesting.com/blog/jargon-customer-experience.","plainCitation":"Steven Carr, “Why Jargon Is the Silent Killer of Customer Experience,” UserTesting, December 11, 2019, sec. Why jargon ruins the customer experience, https://www.usertesting.com/blog/jargon-customer-experience.","noteIndex":16},"citationItems":[{"id":13115,"uris":["http://zotero.org/groups/4502712/items/8CHGVKR3"],"itemData":{"id":13115,"type":"webpage","abstract":"Every industry has its own jargon, or specialized, abbreviated way of writing and talking, but how is it getting in the way of your customer experience.","container-title":"UserTesting","language":"en","title":"Why Jargon is the Silent Killer of Customer Experience","URL":"https://www.usertesting.com/blog/jargon-customer-experience","author":[{"family":"Carr","given":"Steven"}],"accessed":{"date-parts":[["2022",5,10]]},"issued":{"date-parts":[["2019",12,11]]}},"locator":"Why jargon ruins the customer experience","label":"section"}],"schema":"https://github.com/citation-style-language/schema/raw/master/csl-citation.json"} </w:instrText>
      </w:r>
      <w:r>
        <w:fldChar w:fldCharType="separate"/>
      </w:r>
      <w:r w:rsidR="001941D7" w:rsidRPr="001941D7">
        <w:t xml:space="preserve">Steven Carr, “Why Jargon Is the Silent Killer of Customer Experience,” </w:t>
      </w:r>
      <w:r w:rsidR="001941D7" w:rsidRPr="001941D7">
        <w:rPr>
          <w:i/>
          <w:iCs/>
        </w:rPr>
        <w:t>UserTesting</w:t>
      </w:r>
      <w:r w:rsidR="001941D7" w:rsidRPr="001941D7">
        <w:t>, December 11, 2019, sec. Why jargon ruins the customer experience, https://www.usertesting.com/blog/jargon-customer-experience.</w:t>
      </w:r>
      <w:r>
        <w:fldChar w:fldCharType="end"/>
      </w:r>
    </w:p>
  </w:endnote>
  <w:endnote w:id="18">
    <w:p w14:paraId="3D7078D0" w14:textId="7B284928" w:rsidR="001712B9" w:rsidRPr="001712B9" w:rsidRDefault="001712B9">
      <w:pPr>
        <w:pStyle w:val="EndnoteText"/>
        <w:rPr>
          <w:lang w:val="en-US"/>
        </w:rPr>
      </w:pPr>
      <w:r>
        <w:rPr>
          <w:rStyle w:val="EndnoteReference"/>
        </w:rPr>
        <w:endnoteRef/>
      </w:r>
      <w:r>
        <w:t xml:space="preserve"> </w:t>
      </w:r>
      <w:r>
        <w:fldChar w:fldCharType="begin"/>
      </w:r>
      <w:r w:rsidR="001941D7">
        <w:instrText xml:space="preserve"> ADDIN ZOTERO_ITEM CSL_CITATION {"citationID":"ysKzdxZ6","properties":{"formattedCitation":"Hillary C. Shulman et al., \\uc0\\u8220{}The Effects of Jargon on Processing Fluency, Self-Perceptions, and Scientific Engagement,\\uc0\\u8221{} {\\i{}Journal of Language and Social Psychology} 39, no. 5\\uc0\\u8211{}6 (October 1, 2020): sec. Discussion, doi:10.1177/0261927X20902177.","plainCitation":"Hillary C. Shulman et al., “The Effects of Jargon on Processing Fluency, Self-Perceptions, and Scientific Engagement,” Journal of Language and Social Psychology 39, no. 5–6 (October 1, 2020): sec. Discussion, doi:10.1177/0261927X20902177.","noteIndex":17},"citationItems":[{"id":13113,"uris":["http://zotero.org/groups/4502712/items/9M7UH4I5"],"itemData":{"id":13113,"type":"article-journal","abstract":"In this experiment (N = 650), we integrate ideas from the literatures on metacognition and self-perception to explain why the use of jargon negatively affects engagement with science topics. We offer empirical evidence that the presence of jargon disrupts people’s ability to fluently process scientific information, even when definitions for the jargon terms are provided. We find that jargon use affects individuals’ social identification with the science community and, in turn, affects self-reports of scientific interest and perceived understanding. Taken together, this work advances our knowledge about the broad effects of metacognition and offers implications for how the language of science may influence nonexpert audiences’ engagement with complex topics in ways beyond comprehension.","container-title":"Journal of Language and Social Psychology","DOI":"10.1177/0261927X20902177","ISSN":"0261-927X","issue":"5-6","journalAbbreviation":"Journal of Language and Social Psychology","language":"en","note":"publisher: SAGE Publications Inc","page":"579-597","source":"SAGE Journals","title":"The Effects of Jargon on Processing Fluency, Self-Perceptions, and Scientific Engagement","volume":"39","author":[{"family":"Shulman","given":"Hillary C."},{"family":"Dixon","given":"Graham N."},{"family":"Bullock","given":"Olivia M."},{"family":"Colón Amill","given":"Daniel"}],"issued":{"date-parts":[["2020",10,1]]}},"locator":"Discussion","label":"section"}],"schema":"https://github.com/citation-style-language/schema/raw/master/csl-citation.json"} </w:instrText>
      </w:r>
      <w:r>
        <w:fldChar w:fldCharType="separate"/>
      </w:r>
      <w:r w:rsidR="001941D7" w:rsidRPr="001941D7">
        <w:t xml:space="preserve">Hillary C. Shulman et al., “The Effects of Jargon on Processing Fluency, Self-Perceptions, and Scientific Engagement,” </w:t>
      </w:r>
      <w:r w:rsidR="001941D7" w:rsidRPr="001941D7">
        <w:rPr>
          <w:i/>
          <w:iCs/>
        </w:rPr>
        <w:t>Journal of Language and Social Psychology</w:t>
      </w:r>
      <w:r w:rsidR="001941D7" w:rsidRPr="001941D7">
        <w:t xml:space="preserve"> 39, no. 5–6 (October 1, 2020): sec. Discussion, doi:10.1177/0261927X20902177.</w:t>
      </w:r>
      <w:r>
        <w:fldChar w:fldCharType="end"/>
      </w:r>
    </w:p>
  </w:endnote>
  <w:endnote w:id="19">
    <w:p w14:paraId="6ECF6114" w14:textId="58360C14" w:rsidR="001712B9" w:rsidRPr="001712B9" w:rsidRDefault="001712B9">
      <w:pPr>
        <w:pStyle w:val="EndnoteText"/>
        <w:rPr>
          <w:lang w:val="en-US"/>
        </w:rPr>
      </w:pPr>
      <w:r>
        <w:rPr>
          <w:rStyle w:val="EndnoteReference"/>
        </w:rPr>
        <w:endnoteRef/>
      </w:r>
      <w:r>
        <w:t xml:space="preserve"> </w:t>
      </w:r>
      <w:r>
        <w:fldChar w:fldCharType="begin"/>
      </w:r>
      <w:r>
        <w:instrText xml:space="preserve"> ADDIN ZOTERO_ITEM CSL_CITATION {"citationID":"zU3vlcKH","properties":{"formattedCitation":"Naismith and Stein, \\uc0\\u8220{}Library Jargon: Student Comprehension of Technical Language Used by Librarians,\\uc0\\u8221{} 551.","plainCitation":"Naismith and Stein, “Library Jargon: Student Comprehension of Technical Language Used by Librarians,” 551.","noteIndex":18},"citationItems":[{"id":13133,"uris":["http://zotero.org/groups/4502712/items/7NK3LD9N"],"itemData":{"id":13133,"type":"article-journal","container-title":"College &amp; Research Libraries","DOI":"https://doi.org/10.5860/crl_50_05_543","issue":"5","page":"543-552","title":"Library Jargon: Student Comprehension of Technical Language Used by Librarians","volume":"50","author":[{"family":"Naismith","given":"Rachel"},{"family":"Stein","given":"Joan"}],"issued":{"date-parts":[["1989",9]]}},"locator":"551","label":"page"}],"schema":"https://github.com/citation-style-language/schema/raw/master/csl-citation.json"} </w:instrText>
      </w:r>
      <w:r>
        <w:fldChar w:fldCharType="separate"/>
      </w:r>
      <w:r w:rsidR="001941D7" w:rsidRPr="001941D7">
        <w:t>Naismith and Stein, “Library Jargon: Student Comprehension of Technical Language Used by Librarians,” 551.</w:t>
      </w:r>
      <w:r>
        <w:fldChar w:fldCharType="end"/>
      </w:r>
    </w:p>
  </w:endnote>
  <w:endnote w:id="20">
    <w:p w14:paraId="02B7AD58" w14:textId="3E49DE1B" w:rsidR="001712B9" w:rsidRPr="001712B9" w:rsidRDefault="001712B9">
      <w:pPr>
        <w:pStyle w:val="EndnoteText"/>
        <w:rPr>
          <w:lang w:val="en-US"/>
        </w:rPr>
      </w:pPr>
      <w:r>
        <w:rPr>
          <w:rStyle w:val="EndnoteReference"/>
        </w:rPr>
        <w:endnoteRef/>
      </w:r>
      <w:r>
        <w:t xml:space="preserve"> </w:t>
      </w:r>
      <w:r>
        <w:fldChar w:fldCharType="begin"/>
      </w:r>
      <w:r w:rsidR="005437EB">
        <w:instrText xml:space="preserve"> ADDIN ZOTERO_ITEM CSL_CITATION {"citationID":"cJhkPJaw","properties":{"formattedCitation":"Abdus Sattar Chaudhry and Meng Choo, \\uc0\\u8220{}Understanding of Library Jargon in the Information Seeking Process,\\uc0\\u8221{} {\\i{}Journal of Information Science} 27, no. 5 (October 1, 2001): 343\\uc0\\u8211{}49, doi:10.1177/016555150102700505; Norman B. Hutcherson, \\uc0\\u8220{}Library Jargon: Student Recognition of Terms and Concepts Commonly Used by Librarians in the Classroom,\\uc0\\u8221{} {\\i{}College &amp; Research Libraries} 65, no. 4 (July 2004): 349\\uc0\\u8211{}54, doi:https://doi.org/10.5860/crl.65.4.349; Diane Nahl, \\uc0\\u8220{}Creating User\\uc0\\u8208{}centered Instructions for Novice End\\uc0\\u8208{}users,\\uc0\\u8221{} {\\i{}Reference Services Review} 27, no. 3 (January 1, 1999): 280\\uc0\\u8211{}86, doi:10.1108/00907329910283467; Mark Aaron Polger, \\uc0\\u8220{}Student Preferences in Library Website Vocabulary,\\uc0\\u8221{} {\\i{}Library Philosophy and Practice}, June 2011, 1\\uc0\\u8211{}16; Nancy Lee Shires and Lydia P. Olszak, \\uc0\\u8220{}What Our Screens Should Look Like: An Introduction to Effective OPAC Screens,\\uc0\\u8221{} {\\i{}RQ} 31, no. 3 (1992): 357\\uc0\\u8211{}69; Mark A. Spivey, \\uc0\\u8220{}The Vocabulary of Library Home Pages: An Influence on Diverse and Remote End-Users,\\uc0\\u8221{} {\\i{}Information Technology and Libraries} 19, no. 3 (September 2000): 151\\uc0\\u8211{}56; Suzanne M Shultz, \\uc0\\u8220{}Medical Jargon,\\uc0\\u8221{} {\\i{}Medical Reference Services Quarterly} 15, no. 3 (October 14, 1996): 41\\uc0\\u8211{}47, doi:10.1300/J115V15N03_04; Tiffini Anne Travis and Elaina Norlin, \\uc0\\u8220{}Testing the Competition: Usability of Commercial Information Sites Compared with Academic Library Web Sites,\\uc0\\u8221{} {\\i{}College &amp; Research Libraries} 63, no. 5 (September 2002): 433\\uc0\\u8211{}48, doi:https://doi.org/10.5860/crl.63.5.433.","plainCitation":"Abdus Sattar Chaudhry and Meng Choo, “Understanding of Library Jargon in the Information Seeking Process,” Journal of Information Science 27, no. 5 (October 1, 2001): 343–49, doi:10.1177/016555150102700505; Norman B. Hutcherson, “Library Jargon: Student Recognition of Terms and Concepts Commonly Used by Librarians in the Classroom,” College &amp; Research Libraries 65, no. 4 (July 2004): 349–54, doi:https://doi.org/10.5860/crl.65.4.349; Diane Nahl, “Creating User</w:instrText>
      </w:r>
      <w:r w:rsidR="005437EB">
        <w:rPr>
          <w:rFonts w:ascii="Cambria Math" w:hAnsi="Cambria Math" w:cs="Cambria Math"/>
        </w:rPr>
        <w:instrText>‐</w:instrText>
      </w:r>
      <w:r w:rsidR="005437EB">
        <w:instrText>centered Instructions for Novice End</w:instrText>
      </w:r>
      <w:r w:rsidR="005437EB">
        <w:rPr>
          <w:rFonts w:ascii="Cambria Math" w:hAnsi="Cambria Math" w:cs="Cambria Math"/>
        </w:rPr>
        <w:instrText>‐</w:instrText>
      </w:r>
      <w:r w:rsidR="005437EB">
        <w:instrText>users,” Reference Services Review 27, no. 3 (January 1, 1999): 280–86, doi:10.1108/00907329910283467; Mark Aaron Polger, “Student Preferences in Library Website Vocabulary,” Library Philosophy and Practice, June 2011, 1–16; Nancy Lee Shires and Lydia P. Olszak, “What Our Screens Should Look Like: An Introduction to Effective OPAC Screens,” RQ 31, no. 3 (1992): 357–69; Mark A. Spivey, “The Vocabulary of Library Home Pages: An Influence on Diverse and Remote End-Users,” Information Technology and Libraries 19, no. 3 (September 2000): 151–56; Suzanne M Shultz, “Medical Jargon,” Medical Reference Services Quarterly 15, no. 3 (October 14, 1996): 41–47, doi:10.1300/J115V15N03_04; Tiffini Anne Travis and Elaina Norlin, “Testing the Competition: Usability of Commercial Information Sites Compared with Academic Library Web Sites,” College &amp; Research Libraries 63, no. 5 (September 2002): 433–48, doi:https://doi.org/10.5860/crl.63.5.433.","noteIndex":19},"citationItems":[{"id":13131,"uris":["http://zotero.org/groups/4502712/items/KYESPCEK"],"itemData":{"id":13131,"type":"article-journal","abstract":"Derived from actual librarians’ e-mail replies to clients’ queries, this study investigated the clients’ understanding of technical terms commonly used by librarians during reference interviews. Two sample groups of clients were used for the study. The first group consisted of clientele of the National Reference Library of Singapore. The second group, comprising acquaintances of the staff from the Library Support Services of the National Library Board of Singapore, might be potential or actual library clients. The participants were asked to complete a multiple-choice questionnaire, consisting of 20 technical terms, each accompanied by one correct and three incorrect definition options. The findings revealed that the participants were able to define the technical terms correctly three-quarters of the time. However, 65% of the participants faced difficulty in defining at least one technical term. The reasons underlying the participants’ choices included the appearance of the term in the chosen option and greater familiarity with the selected definition. The methods that were frequently used by the participants to derive the answers were guessing and knowing the meaning in another context. It is recommended that librarians adopt a balanced approach towards the use of technical terms when communicating with clients. While there is no need to refrain from using technical language totally, librarians should exercise discretion and care when communicating.","container-title":"Journal of Information Science","DOI":"10.1177/016555150102700505","ISSN":"0165-5515","issue":"5","journalAbbreviation":"Journal of Information Science","language":"en","note":"publisher: SAGE Publications Ltd","page":"343-349","source":"SAGE Journals","title":"Understanding of library jargon in the information seeking process","volume":"27","author":[{"family":"Chaudhry","given":"Abdus Sattar"},{"family":"Choo","given":"Meng"}],"issued":{"date-parts":[["2001",10,1]]}}},{"id":13142,"uris":["http://zotero.org/groups/4502712/items/ISWVLXX4"],"itemData":{"id":13142,"type":"article-journal","abstract":"This article reports the results of a study that used a pair of fifteen-item multiple-choice surveys to measure first- and second-year university student recognition of a select group of commonly used library terms. A total of 297 students responded. The results from the surveys indicate that commonly used terms such as plagiarism, reference services, research, copyright, and synonyms have high levels of recognition whereas library or computer-specific terms such as Boolean logic, bibliography, truncation, precision, and descriptor do not. The article includes a number of suggestions for overcoming this potential impediment to classroom communication.","container-title":"College &amp; Research Libraries","DOI":"https://doi.org/10.5860/crl.65.4.349","issue":"4","language":"en-US","page":"349-354","source":"crl.acrl.org","title":"Library Jargon: Student Recognition of Terms and Concepts Commonly Used by Librarians in the Classroom","title-short":"Library Jargon","volume":"65","author":[{"family":"Hutcherson","given":"Norman B."}],"issued":{"date-parts":[["2004",7]]}}},{"id":13148,"uris":["http://zotero.org/groups/4502712/items/RY2IXI46"],"itemData":{"id":13148,"type":"article-journal","abstract":"In response to the proliferation of information retrieval systems in academic libraries since the early 1980s, librarians have created many written search aids designed to help users learn how to search database systems. Written instructional material continues to increase in quantity and in importance with the rise of remote users and the advent of asynchronous distance learning. Since many users will have only written instructions to consult, it is crucial to determine the effectiveness of these materials. How useful are these instructions? Do people consult them? Do they help users make progress in their searches? There is a small but useful body of research on the effectiveness of both print and online search aids. This research points to the need to test materials on user groups. The findings from studies of novices using written instructions identify specific guidelines for creating effective materials.","container-title":"Reference Services Review","DOI":"10.1108/00907329910283467","ISSN":"0090-7324","issue":"3","note":"publisher: MCB UP Ltd","page":"280-286","source":"Emerald Insight","title":"Creating user</w:instrText>
      </w:r>
      <w:r w:rsidR="005437EB">
        <w:rPr>
          <w:rFonts w:ascii="Cambria Math" w:hAnsi="Cambria Math" w:cs="Cambria Math"/>
        </w:rPr>
        <w:instrText>‐</w:instrText>
      </w:r>
      <w:r w:rsidR="005437EB">
        <w:instrText>centered instructions for novice end</w:instrText>
      </w:r>
      <w:r w:rsidR="005437EB">
        <w:rPr>
          <w:rFonts w:ascii="Cambria Math" w:hAnsi="Cambria Math" w:cs="Cambria Math"/>
        </w:rPr>
        <w:instrText>‐</w:instrText>
      </w:r>
      <w:r w:rsidR="005437EB">
        <w:instrText xml:space="preserve">users","volume":"27","author":[{"family":"Nahl","given":"Diane"}],"issued":{"date-parts":[["1999",1,1]]}}},{"id":13118,"uris":["http://zotero.org/groups/4502712/items/FM56MWXY"],"itemData":{"id":13118,"type":"article-journal","container-title":"Library Philosophy and Practice","language":"English","license":"Copyright Library Philosophy and Practice Jun 2011","note":"number-of-pages: 16\npublisher-place: Lincoln, United States\npublisher: Library Philosophy and Practice","page":"1-16","source":"ProQuest","title":"Student Preferences in Library Website Vocabulary","author":[{"family":"Polger","given":"Mark Aaron"}],"issued":{"date-parts":[["2011",6]]}}},{"id":13144,"uris":["http://zotero.org/groups/4502712/items/XYWHTQDZ"],"itemData":{"id":13144,"type":"article-journal","abstract":"The interface is a crucial point in the success and satisfaction of patrons, but designing effective screens is a role with which librarians may not feel comfortable. This article gathers from scattered and often specialized sources the most basic principles and presents these with rationale and practical checklists, so that librarians at all levels can approach the screen design process with some confidence. It discusses the physical screen and general principles; menus, commands, inquiry screens, and messages; and finally, organizational considerations.","container-title":"RQ","ISSN":"0033-7072","issue":"3","note":"publisher: American Library Association","page":"357-369","source":"JSTOR","title":"What Our Screens Should Look Like: An Introduction to Effective OPAC Screens","title-short":"What Our Screens Should Look Like","volume":"31","author":[{"family":"Shires","given":"Nancy Lee"},{"family":"Olszak","given":"Lydia P."}],"issued":{"date-parts":[["1992"]]}}},{"id":13119,"uris":["http://zotero.org/groups/4502712/items/Z2HXTFDC"],"itemData":{"id":13119,"type":"article-journal","abstract":"The elucidation of vocabulary on library home pages is focused on. The ability to communicate to diverse, remote users is examined. Even a relatively low frequency of jargon is troublesome in view of the parsimony of the introductory home page. Nevertheless, Web developers should be sensitive to a variety of users and their dependency on this shell, which is the virtual gateway to a depth of information sources on subsequent Web pages. A variety of ways to elucidate library jargon is suggested.","container-title":"Information Technology and Libraries","ISSN":"07309295","issue":"3","language":"English","license":"Copyright American Library Association Sep 2000","note":"number-of-pages: 6\npublisher-place: Chicago, United States\npublisher: American Library Association","page":"151-156","source":"ProQuest","title":"The vocabulary of library home pages: An influence on diverse and remote end-users","title-short":"The vocabulary of library home pages","volume":"19","author":[{"family":"Spivey","given":"Mark A."}],"issued":{"date-parts":[["2000",9]]}}},{"id":13150,"uris":["http://zotero.org/groups/4502712/items/VS94KULI"],"itemData":{"id":13150,"type":"article-journal","abstract":"The purpose of this inquiry is to gain an understanding of the effect of linguistic patterns, as expressed by their use of highly technical jargon to communicate, on the interpersonal relations between health professionals in a hospital setting.","container-title":"Medical Reference Services Quarterly","DOI":"10.1300/J115V15N03_04","ISSN":"0276-3869","issue":"3","note":"publisher: Routledge\n_eprint: https://doi.org/10.1300/J115V15N03_04\nPMID: 10161890","page":"41-47","source":"Taylor and Francis+NEJM","title":"Medical Jargon","volume":"15","author":[{"family":"Shultz","given":"Suzanne M"}],"issued":{"date-parts":[["1996",10,14]]}}},{"id":13146,"uris":["http://zotero.org/groups/4502712/items/4F3VX569"],"itemData":{"id":13146,"type":"article-journal","abstract":"With the growing size of academic library Web sites, constant updating, authentication issues, and organization are increasingly difficult for libraries to maintain user-friendly sites. This usability study examines how students use electronic research libraries such as Questia, which has been designed to replace traditional libraries and compare it with large university library Web sites. Students were asked to perform tasks at two electronic research library sites and then at two large university library Web sites. Major implications of this study are that design features incorporated by Web site designers can drastically affect the success of students doing research.","container-title":"College &amp; Research Libraries","DOI":"https://doi.org/10.5860/crl.63.5.433","issue":"5","language":"en-US","page":"433-448","source":"crl.acrl.org","title":"Testing the Competition: Usability of Commercial Information Sites Compared with Academic Library Web Sites","title-short":"Testing the Competition","volume":"63","author":[{"family":"Travis","given":"Tiffini Anne"},{"family":"Norlin","given":"Elaina"}],"issued":{"date-parts":[["2002",9]]}}}],"schema":"https://github.com/citation-style-language/schema/raw/master/csl-citation.json"} </w:instrText>
      </w:r>
      <w:r>
        <w:fldChar w:fldCharType="separate"/>
      </w:r>
      <w:r w:rsidR="005437EB" w:rsidRPr="005437EB">
        <w:t xml:space="preserve">Abdus Sattar Chaudhry and Meng Choo, “Understanding of Library Jargon in the Information Seeking Process,” </w:t>
      </w:r>
      <w:r w:rsidR="005437EB" w:rsidRPr="005437EB">
        <w:rPr>
          <w:i/>
          <w:iCs/>
        </w:rPr>
        <w:t>Journal of Information Science</w:t>
      </w:r>
      <w:r w:rsidR="005437EB" w:rsidRPr="005437EB">
        <w:t xml:space="preserve"> 27, no. 5 (October 1, 2001): 343–49, doi:10.1177/016555150102700505; Norman B. Hutcherson, “Library Jargon: Student Recognition of Terms and Concepts Commonly Used by Librarians in the Classroom,” </w:t>
      </w:r>
      <w:r w:rsidR="005437EB" w:rsidRPr="005437EB">
        <w:rPr>
          <w:i/>
          <w:iCs/>
        </w:rPr>
        <w:t>College &amp; Research Libraries</w:t>
      </w:r>
      <w:r w:rsidR="005437EB" w:rsidRPr="005437EB">
        <w:t xml:space="preserve"> 65, no. 4 (July 2004): 349–54, doi:https://doi.org/10.5860/crl.65.4.349; Diane Nahl, “Creating User‐centered Instructions for Novice End‐users,” </w:t>
      </w:r>
      <w:r w:rsidR="005437EB" w:rsidRPr="005437EB">
        <w:rPr>
          <w:i/>
          <w:iCs/>
        </w:rPr>
        <w:t>Reference Services Review</w:t>
      </w:r>
      <w:r w:rsidR="005437EB" w:rsidRPr="005437EB">
        <w:t xml:space="preserve"> 27, no. 3 (January 1, 1999): 280–86, doi:10.1108/00907329910283467; Mark Aaron Polger, “Student Preferences in Library Website Vocabulary,” </w:t>
      </w:r>
      <w:r w:rsidR="005437EB" w:rsidRPr="005437EB">
        <w:rPr>
          <w:i/>
          <w:iCs/>
        </w:rPr>
        <w:t>Library Philosophy and Practice</w:t>
      </w:r>
      <w:r w:rsidR="005437EB" w:rsidRPr="005437EB">
        <w:t xml:space="preserve">, June 2011, 1–16; Nancy Lee Shires and Lydia P. Olszak, “What Our Screens Should Look Like: An Introduction to Effective OPAC Screens,” </w:t>
      </w:r>
      <w:r w:rsidR="005437EB" w:rsidRPr="005437EB">
        <w:rPr>
          <w:i/>
          <w:iCs/>
        </w:rPr>
        <w:t>RQ</w:t>
      </w:r>
      <w:r w:rsidR="005437EB" w:rsidRPr="005437EB">
        <w:t xml:space="preserve"> 31, no. 3 (1992): 357–69; Mark A. Spivey, “The Vocabulary of Library Home Pages: An Influence on Diverse and Remote End-Users,” </w:t>
      </w:r>
      <w:r w:rsidR="005437EB" w:rsidRPr="005437EB">
        <w:rPr>
          <w:i/>
          <w:iCs/>
        </w:rPr>
        <w:t>Information Technology and Libraries</w:t>
      </w:r>
      <w:r w:rsidR="005437EB" w:rsidRPr="005437EB">
        <w:t xml:space="preserve"> 19, no. 3 (September 2000): 151–56; Suzanne M Shultz, “Medical Jargon,” </w:t>
      </w:r>
      <w:r w:rsidR="005437EB" w:rsidRPr="005437EB">
        <w:rPr>
          <w:i/>
          <w:iCs/>
        </w:rPr>
        <w:t>Medical Reference Services Quarterly</w:t>
      </w:r>
      <w:r w:rsidR="005437EB" w:rsidRPr="005437EB">
        <w:t xml:space="preserve"> 15, no. 3 (October 14, 1996): 41–47, doi:10.1300/J115V15N03_04; Tiffini Anne Travis and Elaina Norlin, “Testing the Competition: Usability of Commercial Information Sites Compared with Academic Library Web Sites,” </w:t>
      </w:r>
      <w:r w:rsidR="005437EB" w:rsidRPr="005437EB">
        <w:rPr>
          <w:i/>
          <w:iCs/>
        </w:rPr>
        <w:t>College &amp; Research Libraries</w:t>
      </w:r>
      <w:r w:rsidR="005437EB" w:rsidRPr="005437EB">
        <w:t xml:space="preserve"> 63, no. 5 (September 2002): 433–48, doi:https://doi.org/10.5860/crl.63.5.433.</w:t>
      </w:r>
      <w:r>
        <w:fldChar w:fldCharType="end"/>
      </w:r>
    </w:p>
  </w:endnote>
  <w:endnote w:id="21">
    <w:p w14:paraId="0EE6874A" w14:textId="32A86A0F" w:rsidR="001712B9" w:rsidRPr="001712B9" w:rsidRDefault="001712B9">
      <w:pPr>
        <w:pStyle w:val="EndnoteText"/>
        <w:rPr>
          <w:lang w:val="en-US"/>
        </w:rPr>
      </w:pPr>
      <w:r>
        <w:rPr>
          <w:rStyle w:val="EndnoteReference"/>
        </w:rPr>
        <w:endnoteRef/>
      </w:r>
      <w:r>
        <w:t xml:space="preserve"> </w:t>
      </w:r>
      <w:r>
        <w:fldChar w:fldCharType="begin"/>
      </w:r>
      <w:r>
        <w:instrText xml:space="preserve"> ADDIN ZOTERO_ITEM CSL_CITATION {"citationID":"NoLvFLoW","properties":{"formattedCitation":"Kupersmith, \\uc0\\u8220{}Library Terms That Users Understand,\\uc0\\u8221{} sec. Summary.","plainCitation":"Kupersmith, “Library Terms That Users Understand,” sec. Summary.","noteIndex":20},"citationItems":[{"id":13073,"uris":["http://zotero.org/groups/4502712/items/PAEYRK56"],"itemData":{"id":13073,"type":"document","abstract":"This document is intended to help library web developers decide how to label key resources and services in such a way that most users can understand them well enough to make productive choices. It compiles data from usability studies evaluating terminology on library websites, and suggests test methods and best practices for reducing cognitive barriers caused by terminology, and provides an extensive list of resources.","language":"en","source":"escholarship.org","title":"Library Terms That Users Understand","URL":"https://escholarship.org/uc/item/3qq499w7","author":[{"family":"Kupersmith","given":"John"}],"accessed":{"date-parts":[["2022",4,28]]},"issued":{"date-parts":[["2012",2,29]]}},"locator":"Summary","label":"section"}],"schema":"https://github.com/citation-style-language/schema/raw/master/csl-citation.json"} </w:instrText>
      </w:r>
      <w:r>
        <w:fldChar w:fldCharType="separate"/>
      </w:r>
      <w:r w:rsidR="001941D7" w:rsidRPr="001941D7">
        <w:t>Kupersmith, “Library Terms That Users Understand,” sec. Summary.</w:t>
      </w:r>
      <w:r>
        <w:fldChar w:fldCharType="end"/>
      </w:r>
    </w:p>
  </w:endnote>
  <w:endnote w:id="22">
    <w:p w14:paraId="3ADB93C0" w14:textId="768BE143" w:rsidR="005027F5" w:rsidRPr="005027F5" w:rsidRDefault="005027F5">
      <w:pPr>
        <w:pStyle w:val="EndnoteText"/>
        <w:rPr>
          <w:lang w:val="en-US"/>
        </w:rPr>
      </w:pPr>
      <w:r>
        <w:rPr>
          <w:rStyle w:val="EndnoteReference"/>
        </w:rPr>
        <w:endnoteRef/>
      </w:r>
      <w:r>
        <w:t xml:space="preserve"> </w:t>
      </w:r>
      <w:r>
        <w:fldChar w:fldCharType="begin"/>
      </w:r>
      <w:r>
        <w:instrText xml:space="preserve"> ADDIN ZOTERO_ITEM CSL_CITATION {"citationID":"a10cpfmj7cs","properties":{"formattedCitation":"\\uldash{Rice Majors, \\uc0\\u8220{}Comparative User Experiences of Next-Generation Catalogue Interfaces,\\uc0\\u8221{} {\\i{}Library Trends} 61, no. 1 (2012): 190.}","plainCitation":"Rice Majors, “Comparative User Experiences of Next-Generation Catalogue Interfaces,” Library Trends 61, no. 1 (2012): 190.","noteIndex":21},"citationItems":[{"id":1961,"uris":["http://zotero.org/groups/4502712/items/L6YQL2LK"],"itemData":{"id":1961,"type":"article-journal","abstract":"One of the presumed advantages of next-generation library catalogue interfaces is that the user experience is improved--that it is both richer and more intuitive. Often the interfaces come with little or no user-facing documentation or imbedded \"help\" for patrons based on an assumption of ease of use and familiarity of the experience, having followed best practices in use on the Web. While there has been much gray literature (published on library Web sites, etc.) interrogating these implicit claims and contrasting the new interfaces to traditional Web-based catalogues, this article details a consistent and formal comparison of whether users can actually accomplish common library tasks, unassisted, using these interfaces. The author has undertaken a task-based usability test of vendor-provided next-generation catalogue interfaces and Web-scale discovery tools (Encore Synergy, Summon, WorldCat Local, Primo Central, EBSCO Discovery Service). Testing was done with undergraduates across all academic disciplines. The resulting qualitative data, noting any demonstrated trouble using the software as well as feedback or suggested improvements that the users may have about the software, will assist academic libraries in making or validating purchase and subscription decisions for these interfaces as well as help vendors make data-driven decisions about interface and experience enhancements. [ABSTRACT FROM AUTHOR]","archive":"Library, Information Science &amp; Technology Abstracts with Full Text","container-title":"Library Trends","ISSN":"00242594","issue":"1","journalAbbreviation":"Library Trends","note":"publisher: Johns Hopkins University Press","page":"186-207","source":"EBSCOhost","title":"Comparative User Experiences of Next-Generation Catalogue Interfaces","volume":"61","author":[{"family":"Majors","given":"Rice"}],"issued":{"date-parts":[["2012"]]}},"locator":"190","label":"page"}],"schema":"https://github.com/citation-style-language/schema/raw/master/csl-citation.json"} </w:instrText>
      </w:r>
      <w:r>
        <w:fldChar w:fldCharType="separate"/>
      </w:r>
      <w:r w:rsidRPr="005027F5">
        <w:rPr>
          <w:szCs w:val="24"/>
          <w:u w:val="dash"/>
        </w:rPr>
        <w:t xml:space="preserve">Rice Majors, “Comparative User Experiences of Next-Generation Catalogue Interfaces,” </w:t>
      </w:r>
      <w:r w:rsidRPr="005027F5">
        <w:rPr>
          <w:i/>
          <w:iCs/>
          <w:szCs w:val="24"/>
          <w:u w:val="dash"/>
        </w:rPr>
        <w:t>Library Trends</w:t>
      </w:r>
      <w:r w:rsidRPr="005027F5">
        <w:rPr>
          <w:szCs w:val="24"/>
          <w:u w:val="dash"/>
        </w:rPr>
        <w:t xml:space="preserve"> 61, no. 1 (2012): 190.</w:t>
      </w:r>
      <w:r>
        <w:fldChar w:fldCharType="end"/>
      </w:r>
    </w:p>
  </w:endnote>
  <w:endnote w:id="23">
    <w:p w14:paraId="302E12E3" w14:textId="5EE8AC5E" w:rsidR="001712B9" w:rsidRPr="001712B9" w:rsidRDefault="001712B9">
      <w:pPr>
        <w:pStyle w:val="EndnoteText"/>
        <w:rPr>
          <w:lang w:val="en-US"/>
        </w:rPr>
      </w:pPr>
      <w:r>
        <w:rPr>
          <w:rStyle w:val="EndnoteReference"/>
        </w:rPr>
        <w:endnoteRef/>
      </w:r>
      <w:r>
        <w:t xml:space="preserve"> </w:t>
      </w:r>
      <w:r>
        <w:fldChar w:fldCharType="begin"/>
      </w:r>
      <w:r w:rsidR="001941D7">
        <w:instrText xml:space="preserve"> ADDIN ZOTERO_ITEM CSL_CITATION {"citationID":"ntysAsP3","properties":{"formattedCitation":"Michael Alexander Fauchelle, \\uc0\\u8220{}Libraries of Babel: Exploring Library Language and Its Suitability for the Community,\\uc0\\u8221{} {\\i{}Library Review} 66, no. 8/9 (2017): 614, doi:https://doi.org/10.1108/LR-04-2017-0034.","plainCitation":"Michael Alexander Fauchelle, “Libraries of Babel: Exploring Library Language and Its Suitability for the Community,” Library Review 66, no. 8/9 (2017): 614, doi:https://doi.org/10.1108/LR-04-2017-0034.","noteIndex":21},"citationItems":[{"id":13121,"uris":["http://zotero.org/groups/4502712/items/GL5X3ATT"],"itemData":{"id":13121,"type":"article-journal","abstract":"Purpose\nThe purpose of this paper is to examine the different aspects of language that are present in the signage, handouts and websites of public libraries. It discusses the extent to which this language reflects the varying demographics of library clients.\nThis paper reports on a qualitative study, which took a document analysis approach and utilised an inductive-coding technique to analyse data collected from four lower North Island libraries in New Zealand.\nFive language aspects were identified from the collected data: monolingual, bilingual and multilingual language; language context; welcoming and prohibitive language; language consistency; and jargon. The nature and incidence of these aspects were evaluated for each of the four libraries. In some cases, the libraries achieve an accurate reflection of client demographics through their language. However, each library could make some changes to their use of language to better accommodate their distinct communities.\nThis paper suggests that modifying library language to better reflect client demographics will contribute to an atmosphere of inclusion, welcome and acceptance. Such an atmosphere will promote information access for all members of the community. Recommendations for change are made, as well as suggestions for future research.\nThis paper contributes to the body of knowledge on communication and language in libraries, particularly in a New Zealand context where there is a paucity of research on this topic. This paper benefits libraries and clients by identifying patterns, contrasts and potential improvements.","container-title":"Library Review","DOI":"https://doi.org/10.1108/LR-04-2017-0034","ISSN":"00242535","issue":"8/9","language":"English","license":"© Emerald Publishing Limited 2017","note":"number-of-pages: 16\npublisher-place: Glasgow, United Kingdom\npublisher: Emerald Group Publishing Limited","page":"612-627","source":"ProQuest","title":"Libraries of Babel: exploring library language and its suitability for the community","title-short":"Libraries of Babel","volume":"66","author":[{"family":"Fauchelle","given":"Michael Alexander"}],"issued":{"date-parts":[["2017"]]}},"locator":"614","label":"page"}],"schema":"https://github.com/citation-style-language/schema/raw/master/csl-citation.json"} </w:instrText>
      </w:r>
      <w:r>
        <w:fldChar w:fldCharType="separate"/>
      </w:r>
      <w:r w:rsidR="001941D7" w:rsidRPr="001941D7">
        <w:t xml:space="preserve">Michael Alexander Fauchelle, “Libraries of Babel: Exploring Library Language and Its Suitability for the Community,” </w:t>
      </w:r>
      <w:r w:rsidR="001941D7" w:rsidRPr="001941D7">
        <w:rPr>
          <w:i/>
          <w:iCs/>
        </w:rPr>
        <w:t>Library Review</w:t>
      </w:r>
      <w:r w:rsidR="001941D7" w:rsidRPr="001941D7">
        <w:t xml:space="preserve"> 66, no. 8/9 (2017): 614, doi:https://doi.org/10.1108/LR-04-2017-0034.</w:t>
      </w:r>
      <w:r>
        <w:fldChar w:fldCharType="end"/>
      </w:r>
    </w:p>
  </w:endnote>
  <w:endnote w:id="24">
    <w:p w14:paraId="731E860E" w14:textId="0AEA1B1D" w:rsidR="00A77C34" w:rsidRPr="00A77C34" w:rsidRDefault="00A77C34">
      <w:pPr>
        <w:pStyle w:val="EndnoteText"/>
        <w:rPr>
          <w:lang w:val="en-US"/>
        </w:rPr>
      </w:pPr>
      <w:r>
        <w:rPr>
          <w:rStyle w:val="EndnoteReference"/>
        </w:rPr>
        <w:endnoteRef/>
      </w:r>
      <w:r>
        <w:t xml:space="preserve"> </w:t>
      </w:r>
      <w:r>
        <w:fldChar w:fldCharType="begin"/>
      </w:r>
      <w:r>
        <w:instrText xml:space="preserve"> ADDIN ZOTERO_ITEM CSL_CITATION {"citationID":"a2pa9gsfeqb","properties":{"formattedCitation":"\\uldash{Roxanne Backowski, Kate Hinnant, and Liliana LaValle, \\uc0\\u8220{}Writing Library Database Descriptions in Plain Language,\\uc0\\u8221{} {\\i{}College &amp; Undergraduate Libraries} 29, no. 3\\uc0\\u8211{}4 (October 2, 2022): sec. Conclusion, doi:10.1080/10691316.2022.2149439.}","plainCitation":"Roxanne Backowski, Kate Hinnant, and Liliana LaValle, “Writing Library Database Descriptions in Plain Language,” College &amp; Undergraduate Libraries 29, no. 3–4 (October 2, 2022): sec. Conclusion, doi:10.1080/10691316.2022.2149439.","noteIndex":23},"citationItems":[{"id":7046,"uris":["http://zotero.org/groups/4502712/items/UBQ3F78T"],"itemData":{"id":7046,"type":"article-journal","abstract":"Plain Language is writing intended to be easily comprehensible by its intended audience. Used in government, legal, medical, and now educational writing, the primary goals of Plain Language are greater usability and equitable access. Current practices of describing databases to library users prioritizes marketing language and targets an audience of experts. In this article, the authors share applying Plain Language to library database descriptions to make them more understandable to novice undergraduate researchers. In revising the entire database list using Plain Language principles, they identified best practices for database descriptions. Initial usability results from the project are included.","container-title":"College &amp; Undergraduate Libraries","DOI":"10.1080/10691316.2022.2149439","ISSN":"1069-1316","issue":"3-4","note":"publisher: Routledge\n_eprint: https://doi.org/10.1080/10691316.2022.2149439","page":"174-189","source":"Taylor and Francis+NEJM","title":"Writing library database descriptions in Plain Language","volume":"29","author":[{"family":"Backowski","given":"Roxanne"},{"family":"Hinnant","given":"Kate"},{"family":"LaValle","given":"Liliana"}],"issued":{"date-parts":[["2022",10,2]]}},"locator":"Conclusion","label":"section"}],"schema":"https://github.com/citation-style-language/schema/raw/master/csl-citation.json"} </w:instrText>
      </w:r>
      <w:r>
        <w:fldChar w:fldCharType="separate"/>
      </w:r>
      <w:r w:rsidRPr="00A77C34">
        <w:rPr>
          <w:szCs w:val="24"/>
          <w:u w:val="dash"/>
        </w:rPr>
        <w:t xml:space="preserve">Roxanne Backowski, Kate Hinnant, and Liliana LaValle, “Writing Library Database Descriptions in Plain Language,” </w:t>
      </w:r>
      <w:r w:rsidRPr="00A77C34">
        <w:rPr>
          <w:i/>
          <w:iCs/>
          <w:szCs w:val="24"/>
          <w:u w:val="dash"/>
        </w:rPr>
        <w:t>College &amp; Undergraduate Libraries</w:t>
      </w:r>
      <w:r w:rsidRPr="00A77C34">
        <w:rPr>
          <w:szCs w:val="24"/>
          <w:u w:val="dash"/>
        </w:rPr>
        <w:t xml:space="preserve"> 29, no. 3–4 (October 2, 2022): sec. Conclusion, doi:10.1080/10691316.2022.2149439.</w:t>
      </w:r>
      <w:r>
        <w:fldChar w:fldCharType="end"/>
      </w:r>
    </w:p>
  </w:endnote>
  <w:endnote w:id="25">
    <w:p w14:paraId="3198D4F7" w14:textId="7907E292" w:rsidR="001712B9" w:rsidRPr="001712B9" w:rsidRDefault="001712B9">
      <w:pPr>
        <w:pStyle w:val="EndnoteText"/>
        <w:rPr>
          <w:lang w:val="en-US"/>
        </w:rPr>
      </w:pPr>
      <w:r>
        <w:rPr>
          <w:rStyle w:val="EndnoteReference"/>
        </w:rPr>
        <w:endnoteRef/>
      </w:r>
      <w:r>
        <w:t xml:space="preserve"> </w:t>
      </w:r>
      <w:r>
        <w:fldChar w:fldCharType="begin"/>
      </w:r>
      <w:r w:rsidR="001941D7">
        <w:instrText xml:space="preserve"> ADDIN ZOTERO_ITEM CSL_CITATION {"citationID":"YlrCLqUv","properties":{"formattedCitation":"EBSCO Publishing, \\uc0\\u8220{}Library, Information Science &amp; Technology Abstracts with Full Text,\\uc0\\u8221{} accessed November 17, 2022, https://www.ebsco.com/products/research-databases/library-information-science-technology-abstracts-full-text.","plainCitation":"EBSCO Publishing, “Library, Information Science &amp; Technology Abstracts with Full Text,” accessed November 17, 2022, https://www.ebsco.com/products/research-databases/library-information-science-technology-abstracts-full-text.","noteIndex":22},"citationItems":[{"id":13164,"uris":["http://zotero.org/groups/4502712/items/GK44MVKT"],"itemData":{"id":13164,"type":"document","abstract":"Library, Information Science &amp; Technology Abstracts (LISTA) with Full Text is a robust database for library and information science studies. It includes full-text, indexing and abstracts for journals covering all related subjects, including librarianship, classification, cataloging and information management.","language":"en","title":"Library, Information Science &amp; Technology Abstracts with Full Text","URL":"https://www.ebsco.com/products/research-databases/library-information-science-technology-abstracts-full-text","author":[{"literal":"EBSCO Publishing"}],"accessed":{"date-parts":[["2022",11,17]]}}}],"schema":"https://github.com/citation-style-language/schema/raw/master/csl-citation.json"} </w:instrText>
      </w:r>
      <w:r>
        <w:fldChar w:fldCharType="separate"/>
      </w:r>
      <w:r w:rsidR="001941D7" w:rsidRPr="001941D7">
        <w:t>EBSCO Publishing, “Library, Information Science &amp; Technology Abstracts with Full Text,” accessed November 17, 2022, https://www.ebsco.com/products/research-databases/library-information-science-technology-abstracts-full-text.</w:t>
      </w:r>
      <w:r>
        <w:fldChar w:fldCharType="end"/>
      </w:r>
    </w:p>
  </w:endnote>
  <w:endnote w:id="26">
    <w:p w14:paraId="59C8F129" w14:textId="3A260C79" w:rsidR="001712B9" w:rsidRPr="001712B9" w:rsidRDefault="001712B9">
      <w:pPr>
        <w:pStyle w:val="EndnoteText"/>
        <w:rPr>
          <w:lang w:val="en-US"/>
        </w:rPr>
      </w:pPr>
      <w:r>
        <w:rPr>
          <w:rStyle w:val="EndnoteReference"/>
        </w:rPr>
        <w:endnoteRef/>
      </w:r>
      <w:r>
        <w:t xml:space="preserve"> </w:t>
      </w:r>
      <w:r>
        <w:fldChar w:fldCharType="begin"/>
      </w:r>
      <w:r w:rsidR="001941D7">
        <w:instrText xml:space="preserve"> ADDIN ZOTERO_ITEM CSL_CITATION {"citationID":"NbPWZBJu","properties":{"formattedCitation":"ProQuest, \\uc0\\u8220{}Library and Information Science Abstracts (LISA),\\uc0\\u8221{} accessed November 17, 2022, https://proquest.libguides.com/lisa/home.","plainCitation":"ProQuest, “Library and Information Science Abstracts (LISA),” accessed November 17, 2022, https://proquest.libguides.com/lisa/home.","noteIndex":23},"citationItems":[{"id":13166,"uris":["http://zotero.org/groups/4502712/items/CYFMR9AZ"],"itemData":{"id":13166,"type":"webpage","abstract":"A guide to all aspects of Library and Information Science Abstracts (LISA)","language":"en","license":"Copyright ProQuest 2022","title":"Library and Information Science Abstracts (LISA)","title-short":"LibGuides","URL":"https://proquest.libguides.com/lisa/home","author":[{"literal":"ProQuest"}],"accessed":{"date-parts":[["2022",11,17]]}},"label":"page"}],"schema":"https://github.com/citation-style-language/schema/raw/master/csl-citation.json"} </w:instrText>
      </w:r>
      <w:r>
        <w:fldChar w:fldCharType="separate"/>
      </w:r>
      <w:r w:rsidR="001941D7" w:rsidRPr="001941D7">
        <w:t>ProQuest, “Library and Information Science Abstracts (LISA),” accessed November 17, 2022, https://proquest.libguides.com/lisa/home.</w:t>
      </w:r>
      <w:r>
        <w:fldChar w:fldCharType="end"/>
      </w:r>
    </w:p>
  </w:endnote>
  <w:endnote w:id="27">
    <w:p w14:paraId="3A570AA4" w14:textId="0208859F" w:rsidR="001712B9" w:rsidRPr="001712B9" w:rsidRDefault="001712B9">
      <w:pPr>
        <w:pStyle w:val="EndnoteText"/>
        <w:rPr>
          <w:lang w:val="en-US"/>
        </w:rPr>
      </w:pPr>
      <w:r>
        <w:rPr>
          <w:rStyle w:val="EndnoteReference"/>
        </w:rPr>
        <w:endnoteRef/>
      </w:r>
      <w:r>
        <w:t xml:space="preserve"> </w:t>
      </w:r>
      <w:r>
        <w:fldChar w:fldCharType="begin"/>
      </w:r>
      <w:r w:rsidR="001941D7">
        <w:instrText xml:space="preserve"> ADDIN ZOTERO_ITEM CSL_CITATION {"citationID":"1VOKycQX","properties":{"formattedCitation":"Neal Robert Haddaway et al., \\uc0\\u8220{}The Role of Google Scholar in Evidence Reviews and Its Applicability to Grey Literature Searching,\\uc0\\u8221{} {\\i{}PLOS ONE} 10, no. 9 (September 17, 2015): e0138237, doi:10.1371/journal.pone.0138237.","plainCitation":"Neal Robert Haddaway et al., “The Role of Google Scholar in Evidence Reviews and Its Applicability to Grey Literature Searching,” PLOS ONE 10, no. 9 (September 17, 2015): e0138237, doi:10.1371/journal.pone.0138237.","noteIndex":24},"citationItems":[{"id":13110,"uris":["http://zotero.org/groups/4502712/items/Q45QVZYJ"],"itemData":{"id":13110,"type":"article-journal","abstract":"Google Scholar (GS), a commonly used web-based academic search engine, catalogues between 2 and 100 million records of both academic and grey literature (articles not formally published by commercial academic publishers). Google Scholar collates results from across the internet and is free to use. As a result it has received considerable attention as a method for searching for literature, particularly in searches for grey literature, as required by systematic reviews. The reliance on GS as a standalone resource has been greatly debated, however, and its efficacy in grey literature searching has not yet been investigated. Using systematic review case studies from environmental science, we investigated the utility of GS in systematic reviews and in searches for grey literature. Our findings show that GS results contain moderate amounts of grey literature, with the majority found on average at page 80. We also found that, when searched for specifically, the majority of literature identified using Web of Science was also found using GS. However, our findings showed moderate/poor overlap in results when similar search strings were used in Web of Science and GS (10–67%), and that GS missed some important literature in five of six case studies. Furthermore, a general GS search failed to find any grey literature from a case study that involved manual searching of organisations’ websites. If used in systematic reviews for grey literature, we recommend that searches of article titles focus on the first 200 to 300 results. We conclude that whilst Google Scholar can find much grey literature and specific, known studies, it should not be used alone for systematic review searches. Rather, it forms a powerful addition to other traditional search methods. In addition, we advocate the use of tools to transparently document and catalogue GS search results to maintain high levels of transparency and the ability to be updated, critical to systematic reviews.","container-title":"PLOS ONE","DOI":"10.1371/journal.pone.0138237","ISSN":"1932-6203","issue":"9","journalAbbreviation":"PLOS ONE","language":"en","note":"publisher: Public Library of Science","page":"e0138237","source":"PLoS Journals","title":"The Role of Google Scholar in Evidence Reviews and Its Applicability to Grey Literature Searching","volume":"10","author":[{"family":"Haddaway","given":"Neal Robert"},{"family":"Collins","given":"Alexandra Mary"},{"family":"Coughlin","given":"Deborah"},{"family":"Kirk","given":"Stuart"}],"issued":{"date-parts":[["2015",9,17]]}}}],"schema":"https://github.com/citation-style-language/schema/raw/master/csl-citation.json"} </w:instrText>
      </w:r>
      <w:r>
        <w:fldChar w:fldCharType="separate"/>
      </w:r>
      <w:r w:rsidR="001941D7" w:rsidRPr="001941D7">
        <w:t xml:space="preserve">Neal Robert Haddaway et al., “The Role of Google Scholar in Evidence Reviews and Its Applicability to Grey Literature Searching,” </w:t>
      </w:r>
      <w:r w:rsidR="001941D7" w:rsidRPr="001941D7">
        <w:rPr>
          <w:i/>
          <w:iCs/>
        </w:rPr>
        <w:t>PLOS ONE</w:t>
      </w:r>
      <w:r w:rsidR="001941D7" w:rsidRPr="001941D7">
        <w:t xml:space="preserve"> 10, no. 9 (September 17, 2015): e0138237, doi:10.1371/journal.pone.0138237.</w:t>
      </w:r>
      <w:r>
        <w:fldChar w:fldCharType="end"/>
      </w:r>
    </w:p>
  </w:endnote>
  <w:endnote w:id="28">
    <w:p w14:paraId="30A2B6EB" w14:textId="101ED076" w:rsidR="001712B9" w:rsidRPr="001712B9" w:rsidRDefault="001712B9">
      <w:pPr>
        <w:pStyle w:val="EndnoteText"/>
        <w:rPr>
          <w:lang w:val="en-US"/>
        </w:rPr>
      </w:pPr>
      <w:r>
        <w:rPr>
          <w:rStyle w:val="EndnoteReference"/>
        </w:rPr>
        <w:endnoteRef/>
      </w:r>
      <w:r>
        <w:t xml:space="preserve"> </w:t>
      </w:r>
      <w:r>
        <w:fldChar w:fldCharType="begin"/>
      </w:r>
      <w:r>
        <w:instrText xml:space="preserve"> ADDIN ZOTERO_ITEM CSL_CITATION {"citationID":"di5ka3MK","properties":{"formattedCitation":"Ibid.","plainCitation":"Ibid.","noteIndex":25},"citationItems":[{"id":13110,"uris":["http://zotero.org/groups/4502712/items/Q45QVZYJ"],"itemData":{"id":13110,"type":"article-journal","abstract":"Google Scholar (GS), a commonly used web-based academic search engine, catalogues between 2 and 100 million records of both academic and grey literature (articles not formally published by commercial academic publishers). Google Scholar collates results from across the internet and is free to use. As a result it has received considerable attention as a method for searching for literature, particularly in searches for grey literature, as required by systematic reviews. The reliance on GS as a standalone resource has been greatly debated, however, and its efficacy in grey literature searching has not yet been investigated. Using systematic review case studies from environmental science, we investigated the utility of GS in systematic reviews and in searches for grey literature. Our findings show that GS results contain moderate amounts of grey literature, with the majority found on average at page 80. We also found that, when searched for specifically, the majority of literature identified using Web of Science was also found using GS. However, our findings showed moderate/poor overlap in results when similar search strings were used in Web of Science and GS (10–67%), and that GS missed some important literature in five of six case studies. Furthermore, a general GS search failed to find any grey literature from a case study that involved manual searching of organisations’ websites. If used in systematic reviews for grey literature, we recommend that searches of article titles focus on the first 200 to 300 results. We conclude that whilst Google Scholar can find much grey literature and specific, known studies, it should not be used alone for systematic review searches. Rather, it forms a powerful addition to other traditional search methods. In addition, we advocate the use of tools to transparently document and catalogue GS search results to maintain high levels of transparency and the ability to be updated, critical to systematic reviews.","container-title":"PLOS ONE","DOI":"10.1371/journal.pone.0138237","ISSN":"1932-6203","issue":"9","journalAbbreviation":"PLOS ONE","language":"en","note":"publisher: Public Library of Science","page":"e0138237","source":"PLoS Journals","title":"The Role of Google Scholar in Evidence Reviews and Its Applicability to Grey Literature Searching","volume":"10","author":[{"family":"Haddaway","given":"Neal Robert"},{"family":"Collins","given":"Alexandra Mary"},{"family":"Coughlin","given":"Deborah"},{"family":"Kirk","given":"Stuart"}],"issued":{"date-parts":[["2015",9,17]]}},"label":"page"}],"schema":"https://github.com/citation-style-language/schema/raw/master/csl-citation.json"} </w:instrText>
      </w:r>
      <w:r>
        <w:fldChar w:fldCharType="separate"/>
      </w:r>
      <w:r w:rsidR="001941D7">
        <w:rPr>
          <w:noProof/>
        </w:rPr>
        <w:t>Ibid.</w:t>
      </w:r>
      <w:r>
        <w:fldChar w:fldCharType="end"/>
      </w:r>
    </w:p>
  </w:endnote>
  <w:endnote w:id="29">
    <w:p w14:paraId="2EA63A8E" w14:textId="5579C842" w:rsidR="001253D1" w:rsidRPr="001253D1" w:rsidRDefault="001253D1">
      <w:pPr>
        <w:pStyle w:val="EndnoteText"/>
        <w:rPr>
          <w:lang w:val="en-US"/>
        </w:rPr>
      </w:pPr>
      <w:r>
        <w:rPr>
          <w:rStyle w:val="EndnoteReference"/>
        </w:rPr>
        <w:endnoteRef/>
      </w:r>
      <w:r>
        <w:t xml:space="preserve"> </w:t>
      </w:r>
      <w:r>
        <w:fldChar w:fldCharType="begin"/>
      </w:r>
      <w:r w:rsidR="001941D7">
        <w:instrText xml:space="preserve"> ADDIN ZOTERO_ITEM CSL_CITATION {"citationID":"5iNwQjCs","properties":{"formattedCitation":"American Council on Education, \\uc0\\u8220{}Carnegie Classification of Institutions of Higher Education,\\uc0\\u8221{} 2022, https://carnegieclassifications.acenet.edu/index.php.","plainCitation":"American Council on Education, “Carnegie Classification of Institutions of Higher Education,” 2022, https://carnegieclassifications.acenet.edu/index.php.","noteIndex":26},"citationItems":[{"id":13156,"uris":["http://zotero.org/groups/4502712/items/ER4K4PQV"],"itemData":{"id":13156,"type":"webpage","title":"Carnegie Classification of Institutions of Higher Education","URL":"https://carnegieclassifications.acenet.edu/index.php","author":[{"literal":"American Council on Education"}],"accessed":{"date-parts":[["2022",9,29]]},"issued":{"date-parts":[["2022"]]}}}],"schema":"https://github.com/citation-style-language/schema/raw/master/csl-citation.json"} </w:instrText>
      </w:r>
      <w:r>
        <w:fldChar w:fldCharType="separate"/>
      </w:r>
      <w:r w:rsidR="001941D7" w:rsidRPr="001941D7">
        <w:t>American Council on Education, “Carnegie Classification of Institutions of Higher Education,” 2022, https://carnegieclassifications.acenet.edu/index.php.</w:t>
      </w:r>
      <w:r>
        <w:fldChar w:fldCharType="end"/>
      </w:r>
      <w:r>
        <w:t>a</w:t>
      </w:r>
    </w:p>
  </w:endnote>
  <w:endnote w:id="30">
    <w:p w14:paraId="529BBA3C" w14:textId="40401BFF" w:rsidR="001253D1" w:rsidRPr="001253D1" w:rsidRDefault="001253D1">
      <w:pPr>
        <w:pStyle w:val="EndnoteText"/>
        <w:rPr>
          <w:lang w:val="en-US"/>
        </w:rPr>
      </w:pPr>
      <w:r>
        <w:rPr>
          <w:rStyle w:val="EndnoteReference"/>
        </w:rPr>
        <w:endnoteRef/>
      </w:r>
      <w:r>
        <w:t xml:space="preserve"> </w:t>
      </w:r>
      <w:r>
        <w:fldChar w:fldCharType="begin"/>
      </w:r>
      <w:r w:rsidR="001941D7">
        <w:instrText xml:space="preserve"> ADDIN ZOTERO_ITEM CSL_CITATION {"citationID":"ZXRae7kU","properties":{"formattedCitation":"Kelley Gordon and Christian Rohrer, \\uc0\\u8220{}A Guide to Using User-Experience Research Methods,\\uc0\\u8221{} {\\i{}Nielsen Norman Group}, August 21, 2022, https://www.nngroup.com/articles/guide-ux-research-methods/.","plainCitation":"Kelley Gordon and Christian Rohrer, “A Guide to Using User-Experience Research Methods,” Nielsen Norman Group, August 21, 2022, https://www.nngroup.com/articles/guide-ux-research-methods/.","noteIndex":27},"citationItems":[{"id":13154,"uris":["http://zotero.org/groups/4502712/items/FIL2HMRA"],"itemData":{"id":13154,"type":"webpage","abstract":"Modern day UX research methods answer a wide range of questions. To help you know when to use which user research method, each of 20 methods is mapped across 3 dimensions and over time within a typical product-development process.","container-title":"Nielsen Norman Group","language":"en","title":"A Guide to Using User-Experience Research Methods","URL":"https://www.nngroup.com/articles/guide-ux-research-methods/","author":[{"family":"Gordon","given":"Kelley"},{"family":"Rohrer","given":"Christian"}],"accessed":{"date-parts":[["2022",9,26]]},"issued":{"date-parts":[["2022",8,21]]}},"label":"page"}],"schema":"https://github.com/citation-style-language/schema/raw/master/csl-citation.json"} </w:instrText>
      </w:r>
      <w:r>
        <w:fldChar w:fldCharType="separate"/>
      </w:r>
      <w:r w:rsidR="001941D7" w:rsidRPr="001941D7">
        <w:t xml:space="preserve">Kelley Gordon and Christian Rohrer, “A Guide to Using User-Experience Research Methods,” </w:t>
      </w:r>
      <w:r w:rsidR="001941D7" w:rsidRPr="001941D7">
        <w:rPr>
          <w:i/>
          <w:iCs/>
        </w:rPr>
        <w:t>Nielsen Norman Group</w:t>
      </w:r>
      <w:r w:rsidR="001941D7" w:rsidRPr="001941D7">
        <w:t>, August 21, 2022, https://www.nngroup.com/articles/guide-ux-research-methods/.</w:t>
      </w:r>
      <w:r>
        <w:fldChar w:fldCharType="end"/>
      </w:r>
    </w:p>
  </w:endnote>
  <w:endnote w:id="31">
    <w:p w14:paraId="6A810DCF" w14:textId="4033F03D" w:rsidR="001253D1" w:rsidRPr="001253D1" w:rsidRDefault="001253D1">
      <w:pPr>
        <w:pStyle w:val="EndnoteText"/>
        <w:rPr>
          <w:lang w:val="en-US"/>
        </w:rPr>
      </w:pPr>
      <w:r>
        <w:rPr>
          <w:rStyle w:val="EndnoteReference"/>
        </w:rPr>
        <w:endnoteRef/>
      </w:r>
      <w:r>
        <w:t xml:space="preserve"> </w:t>
      </w:r>
      <w:r>
        <w:fldChar w:fldCharType="begin"/>
      </w:r>
      <w:r w:rsidR="003D0DE6">
        <w:instrText xml:space="preserve"> ADDIN ZOTERO_ITEM CSL_CITATION {"citationID":"hVGZIIgN","properties":{"formattedCitation":"Ibid., sec. The Dimensions Explained.","plainCitation":"Ibid., sec. The Dimensions Explained.","noteIndex":28},"citationItems":[{"id":13154,"uris":["http://zotero.org/groups/4502712/items/FIL2HMRA"],"itemData":{"id":13154,"type":"webpage","abstract":"Modern day UX research methods answer a wide range of questions. To help you know when to use which user research method, each of 20 methods is mapped across 3 dimensions and over time within a typical product-development process.","container-title":"Nielsen Norman Group","language":"en","title":"A Guide to Using User-Experience Research Methods","URL":"https://www.nngroup.com/articles/guide-ux-research-methods/","author":[{"family":"Gordon","given":"Kelley"},{"family":"Rohrer","given":"Christian"}],"accessed":{"date-parts":[["2022",9,26]]},"issued":{"date-parts":[["2022",8,21]]}},"locator":"The Dimensions Explained","label":"section"}],"schema":"https://github.com/citation-style-language/schema/raw/master/csl-citation.json"} </w:instrText>
      </w:r>
      <w:r>
        <w:fldChar w:fldCharType="separate"/>
      </w:r>
      <w:r w:rsidR="001941D7">
        <w:rPr>
          <w:noProof/>
        </w:rPr>
        <w:t>Ibid., sec. The Dimensions Explained.</w:t>
      </w:r>
      <w:r>
        <w:fldChar w:fldCharType="end"/>
      </w:r>
    </w:p>
  </w:endnote>
  <w:endnote w:id="32">
    <w:p w14:paraId="39E6E5EA" w14:textId="52A0B5C1" w:rsidR="001253D1" w:rsidRPr="001253D1" w:rsidRDefault="001253D1">
      <w:pPr>
        <w:pStyle w:val="EndnoteText"/>
        <w:rPr>
          <w:lang w:val="en-US"/>
        </w:rPr>
      </w:pPr>
      <w:r>
        <w:rPr>
          <w:rStyle w:val="EndnoteReference"/>
        </w:rPr>
        <w:endnoteRef/>
      </w:r>
      <w:r>
        <w:t xml:space="preserve"> </w:t>
      </w:r>
      <w:r>
        <w:fldChar w:fldCharType="begin"/>
      </w:r>
      <w:r w:rsidR="003D0DE6">
        <w:instrText xml:space="preserve"> ADDIN ZOTERO_ITEM CSL_CITATION {"citationID":"ZkhifyM4","properties":{"formattedCitation":"Ibid.","plainCitation":"Ibid.","noteIndex":29},"citationItems":[{"id":13154,"uris":["http://zotero.org/groups/4502712/items/FIL2HMRA"],"itemData":{"id":13154,"type":"webpage","abstract":"Modern day UX research methods answer a wide range of questions. To help you know when to use which user research method, each of 20 methods is mapped across 3 dimensions and over time within a typical product-development process.","container-title":"Nielsen Norman Group","language":"en","title":"A Guide to Using User-Experience Research Methods","URL":"https://www.nngroup.com/articles/guide-ux-research-methods/","author":[{"family":"Gordon","given":"Kelley"},{"family":"Rohrer","given":"Christian"}],"accessed":{"date-parts":[["2022",9,26]]},"issued":{"date-parts":[["2022",8,21]]}},"locator":"The Dimensions Explained","label":"section"}],"schema":"https://github.com/citation-style-language/schema/raw/master/csl-citation.json"} </w:instrText>
      </w:r>
      <w:r>
        <w:fldChar w:fldCharType="separate"/>
      </w:r>
      <w:r w:rsidR="001941D7">
        <w:rPr>
          <w:noProof/>
        </w:rPr>
        <w:t>Ibid.</w:t>
      </w:r>
      <w:r>
        <w:fldChar w:fldCharType="end"/>
      </w:r>
    </w:p>
  </w:endnote>
  <w:endnote w:id="33">
    <w:p w14:paraId="534BE141" w14:textId="24C06F7B" w:rsidR="001253D1" w:rsidRPr="001253D1" w:rsidRDefault="001253D1">
      <w:pPr>
        <w:pStyle w:val="EndnoteText"/>
        <w:rPr>
          <w:lang w:val="en-US"/>
        </w:rPr>
      </w:pPr>
      <w:r>
        <w:rPr>
          <w:rStyle w:val="EndnoteReference"/>
        </w:rPr>
        <w:endnoteRef/>
      </w:r>
      <w:r>
        <w:t xml:space="preserve"> </w:t>
      </w:r>
      <w:r>
        <w:fldChar w:fldCharType="begin"/>
      </w:r>
      <w:r w:rsidR="003D0DE6">
        <w:instrText xml:space="preserve"> ADDIN ZOTERO_ITEM CSL_CITATION {"citationID":"waQgIjel","properties":{"formattedCitation":"Ibid., sec. 20 UX Methods in Brief.","plainCitation":"Ibid., sec. 20 UX Methods in Brief.","noteIndex":30},"citationItems":[{"id":13154,"uris":["http://zotero.org/groups/4502712/items/FIL2HMRA"],"itemData":{"id":13154,"type":"webpage","abstract":"Modern day UX research methods answer a wide range of questions. To help you know when to use which user research method, each of 20 methods is mapped across 3 dimensions and over time within a typical product-development process.","container-title":"Nielsen Norman Group","language":"en","title":"A Guide to Using User-Experience Research Methods","URL":"https://www.nngroup.com/articles/guide-ux-research-methods/","author":[{"family":"Gordon","given":"Kelley"},{"family":"Rohrer","given":"Christian"}],"accessed":{"date-parts":[["2022",9,26]]},"issued":{"date-parts":[["2022",8,21]]}},"locator":"20 UX Methods in Brief","label":"section"}],"schema":"https://github.com/citation-style-language/schema/raw/master/csl-citation.json"} </w:instrText>
      </w:r>
      <w:r>
        <w:fldChar w:fldCharType="separate"/>
      </w:r>
      <w:r w:rsidR="001941D7">
        <w:rPr>
          <w:noProof/>
        </w:rPr>
        <w:t>Ibid., sec. 20 UX Methods in Brief.</w:t>
      </w:r>
      <w:r>
        <w:fldChar w:fldCharType="end"/>
      </w:r>
    </w:p>
  </w:endnote>
  <w:endnote w:id="34">
    <w:p w14:paraId="3E7C70A7" w14:textId="6FFD470E" w:rsidR="00714E28" w:rsidRPr="00714E28" w:rsidRDefault="00714E28">
      <w:pPr>
        <w:pStyle w:val="EndnoteText"/>
        <w:rPr>
          <w:lang w:val="en-US"/>
        </w:rPr>
      </w:pPr>
      <w:r>
        <w:rPr>
          <w:rStyle w:val="EndnoteReference"/>
        </w:rPr>
        <w:endnoteRef/>
      </w:r>
      <w:r>
        <w:t xml:space="preserve"> </w:t>
      </w:r>
      <w:r>
        <w:fldChar w:fldCharType="begin"/>
      </w:r>
      <w:r>
        <w:instrText xml:space="preserve"> ADDIN ZOTERO_ITEM CSL_CITATION {"citationID":"ank6jall0c","properties":{"formattedCitation":"\\uldash{Experience UX, \\uc0\\u8220{}What Is Card Sorting?,\\uc0\\u8221{} {\\i{}Experience UX}, accessed March 3, 2023, https://www.experienceux.co.uk/faqs/what-is-card-sorting/.}","plainCitation":"Experience UX, “What Is Card Sorting?,” Experience UX, accessed March 3, 2023, https://www.experienceux.co.uk/faqs/what-is-card-sorting/.","noteIndex":31},"citationItems":[{"id":7043,"uris":["http://zotero.org/groups/4502712/items/LMGWZXX7"],"itemData":{"id":7043,"type":"webpage","abstract":"What is card sorting? Learn all about card sorting and how it is used to improve user experience","container-title":"Experience UX","language":"en-GB","title":"What is card sorting?","URL":"https://www.experienceux.co.uk/faqs/what-is-card-sorting/","author":[{"literal":"Experience UX"}],"accessed":{"date-parts":[["2023",3,3]]}}}],"schema":"https://github.com/citation-style-language/schema/raw/master/csl-citation.json"} </w:instrText>
      </w:r>
      <w:r>
        <w:fldChar w:fldCharType="separate"/>
      </w:r>
      <w:r w:rsidRPr="00714E28">
        <w:rPr>
          <w:szCs w:val="24"/>
          <w:u w:val="dash"/>
        </w:rPr>
        <w:t xml:space="preserve">Experience UX, “What Is Card Sorting?,” </w:t>
      </w:r>
      <w:r w:rsidRPr="00714E28">
        <w:rPr>
          <w:i/>
          <w:iCs/>
          <w:szCs w:val="24"/>
          <w:u w:val="dash"/>
        </w:rPr>
        <w:t>Experience UX</w:t>
      </w:r>
      <w:r w:rsidRPr="00714E28">
        <w:rPr>
          <w:szCs w:val="24"/>
          <w:u w:val="dash"/>
        </w:rPr>
        <w:t>, accessed March 3, 2023, https://www.experienceux.co.uk/faqs/what-is-card-sorting/.</w:t>
      </w:r>
      <w:r>
        <w:fldChar w:fldCharType="end"/>
      </w:r>
    </w:p>
  </w:endnote>
  <w:endnote w:id="35">
    <w:p w14:paraId="13477102" w14:textId="15C075D8" w:rsidR="003D0DE6" w:rsidRPr="003D0DE6" w:rsidRDefault="003D0DE6">
      <w:pPr>
        <w:pStyle w:val="EndnoteText"/>
        <w:rPr>
          <w:lang w:val="en-US"/>
        </w:rPr>
      </w:pPr>
      <w:r>
        <w:rPr>
          <w:rStyle w:val="EndnoteReference"/>
        </w:rPr>
        <w:endnoteRef/>
      </w:r>
      <w:r>
        <w:t xml:space="preserve"> </w:t>
      </w:r>
      <w:r>
        <w:fldChar w:fldCharType="begin"/>
      </w:r>
      <w:r w:rsidR="001941D7">
        <w:instrText xml:space="preserve"> ADDIN ZOTERO_ITEM CSL_CITATION {"citationID":"jyslfRbf","properties":{"formattedCitation":"Jakob Nielsen, \\uc0\\u8220{}10 Usability Heuristics for User Interface Design,\\uc0\\u8221{} {\\i{}Nielsen Norman Group}, April 24, 1994, https://www.nngroup.com/articles/ten-usability-heuristics/.","plainCitation":"Jakob Nielsen, “10 Usability Heuristics for User Interface Design,” Nielsen Norman Group, April 24, 1994, https://www.nngroup.com/articles/ten-usability-heuristics/.","noteIndex":31},"citationItems":[{"id":13173,"uris":["http://zotero.org/groups/4502712/items/88EXT6ZP"],"itemData":{"id":13173,"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Nielsen","given":"Jakob"}],"accessed":{"date-parts":[["2021",6,4]]},"issued":{"date-parts":[["1994",4,24]]}}}],"schema":"https://github.com/citation-style-language/schema/raw/master/csl-citation.json"} </w:instrText>
      </w:r>
      <w:r>
        <w:fldChar w:fldCharType="separate"/>
      </w:r>
      <w:r w:rsidR="001941D7" w:rsidRPr="001941D7">
        <w:t xml:space="preserve">Jakob Nielsen, “10 Usability Heuristics for User Interface Design,” </w:t>
      </w:r>
      <w:r w:rsidR="001941D7" w:rsidRPr="001941D7">
        <w:rPr>
          <w:i/>
          <w:iCs/>
        </w:rPr>
        <w:t>Nielsen Norman Group</w:t>
      </w:r>
      <w:r w:rsidR="001941D7" w:rsidRPr="001941D7">
        <w:t>, April 24, 1994, https://www.nngroup.com/articles/ten-usability-heuristics/.</w:t>
      </w:r>
      <w:r>
        <w:fldChar w:fldCharType="end"/>
      </w:r>
    </w:p>
  </w:endnote>
  <w:endnote w:id="36">
    <w:p w14:paraId="10E4A10D" w14:textId="168D179F"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1TavIUHJ","properties":{"formattedCitation":"Andrea H. Denton, David A. Moody, and Jason C. Bennett, \\uc0\\u8220{}Usability Testing as a Method to Refine a Health Sciences Library Website,\\uc0\\u8221{} {\\i{}Medical Reference Services Quarterly} 35, no. 1 (January 2016): 1\\uc0\\u8211{}15; Alex Sundt and Teagan Eastman, \\uc0\\u8220{}Informing Website Navigation Design with Team-Based Card Sorting,\\uc0\\u8221{} {\\i{}Journal of Web Librarianship} 13, no. 1 (January 2019): 37\\uc0\\u8211{}60; W. Jacobs, Mike DeMars, and J. M. Kimmitt, \\uc0\\u8220{}A Multi-Campus Usability Testing Study of the New Primo Interface,\\uc0\\u8221{} {\\i{}College &amp; Undergraduate Libraries} 27, no. 1 (January 2020): 1\\uc0\\u8211{}16; Nicholas Dease, Elena Villaespesa, and Craig M. MacDonald, \\uc0\\u8220{}Working Together: Using Student-Driven UX Projects to Improve Library Websites,\\uc0\\u8221{} {\\i{}College &amp; Undergraduate Libraries} 27, no. 2\\uc0\\u8211{}4 (April 2020): 397\\uc0\\u8211{}419; Junior Tidal, \\uc0\\u8220{}Creating a User-Centered Library Homepage: A Case Study,\\uc0\\u8221{} {\\i{}OCLC Systems &amp; Services} 28, no. 2 (May 2012): 100.","plainCitation":"Andrea H. Denton, David A. Moody, and Jason C. Bennett, “Usability Testing as a Method to Refine a Health Sciences Library Website,” Medical Reference Services Quarterly 35, no. 1 (January 2016): 1–15; Alex Sundt and Teagan Eastman, “Informing Website Navigation Design with Team-Based Card Sorting,” Journal of Web Librarianship 13, no. 1 (January 2019): 37–60; W. Jacobs, Mike DeMars, and J. M. Kimmitt, “A Multi-Campus Usability Testing Study of the New Primo Interface,” College &amp; Undergraduate Libraries 27, no. 1 (January 2020): 1–16; Nicholas Dease, Elena Villaespesa, and Craig M. MacDonald, “Working Together: Using Student-Driven UX Projects to Improve Library Websites,” College &amp; Undergraduate Libraries 27, no. 2–4 (April 2020): 397–419; Junior Tidal, “Creating a User-Centered Library Homepage: A Case Study,” OCLC Systems &amp; Services 28, no. 2 (May 2012): 100.","noteIndex":32},"citationItems":[{"id":8592,"uris":["http://zotero.org/groups/4502712/items/BCLEQ2XY"],"itemData":{"id":8592,"type":"article-journal","abstract":"User testing, a method of assessing website usability, can be a cost-effective and easily administered process to collect information about a website's effectiveness. A user experience (UX) team at an academic health sciences library has employed user testing for over three years to help refine the library's home page. Test methodology used in-person testers using the \"think aloud\" method to complete tasks on the home page. Review of test results revealed problem areas of the design and redesign; further testing was effective in refining the page. User testing has proved to be a valuable method to engage users and provide feedback to continually improve the library's home page. [ABSTRACT FROM AUTHOR]","archive":"Library, Information Science &amp; Technology Abstracts with Full Text","container-title":"Medical Reference Services Quarterly","ISSN":"02763869","issue":"1","journalAbbreviation":"Medical Reference Services Quarterly","page":"1-15","source":"EBSCOhost","title":"Usability Testing as a Method to Refine a Health Sciences Library Website","volume":"35","author":[{"family":"Denton","given":"Andrea H."},{"family":"Moody","given":"David A."},{"family":"Bennett","given":"Jason C."}],"issued":{"date-parts":[["2016",1]]}}},{"id":8406,"uris":["http://zotero.org/groups/4502712/items/UIHPA2A7"],"itemData":{"id":8406,"type":"article-journal","abstract":"In 2016, Utah State University (USU) Libraries redesigned the library website's main menu and underlying information architecture (IA) in response to a number of known usability problems and limitations. Card sorting studies were conducted with a group of USU undergraduate students and a mixed group of faculty and graduate students to help develop a better understanding of users' mental models of library-related research and service tasks. Participants worked in teams to sort, rank and label cards pertaining to the content and feature of the library's website. Afterwards, participants discussed and performed usability tasks on each other's categories. Results were used to inform the design of a new IA and menu structure, while best practices from usability studies and trends in academic library website design were used to help with menu and link labeling. The final design was validated through follow-up discussions with staff, usability tests, and category/reverse category tests. [ABSTRACT FROM AUTHOR]","archive":"Library, Information Science &amp; Technology Abstracts with Full Text","container-title":"Journal of Web Librarianship","ISSN":"19322909","issue":"1","journalAbbreviation":"Journal of Web Librarianship","note":"publisher: Taylor &amp; Francis Ltd","page":"37-60","source":"EBSCOhost","title":"Informing Website Navigation Design with Team-Based Card Sorting","volume":"13","author":[{"family":"Sundt","given":"Alex"},{"family":"Eastman","given":"Teagan"}],"issued":{"date-parts":[["2019",1]]}}},{"id":8472,"uris":["http://zotero.org/groups/4502712/items/N9QJ6B6Z"],"itemData":{"id":8472,"type":"article-journal","abstract":"When the 23-member California State University Libraries merged integrated library systems in 2017, a unique opportunity arose to conduct multi-tenant usability testing on user experience in the Primo discovery service, collectively branded OneSearch. In 2018, librarians at five campuses conducted a round of task-based individual user testing on their separate instances, seeking to review individual campuses' decisions about customizations designed to provide optimal performance of the system and provide insight into group decisions about our shared customization choices. Along with the findings of the test results and recommendations for enhancements to existing modifications, we discuss the challenges and opportunities that are present in conducting multi-campus usability testing and share recommendations for future consortium-based testing efforts. [ABSTRACT FROM AUTHOR]","archive":"Library, Information Science &amp; Technology Abstracts with Full Text","container-title":"College &amp; Undergraduate Libraries","ISSN":"10691316","issue":"1","journalAbbreviation":"College &amp; Undergraduate Libraries","note":"publisher: Taylor &amp; Francis Ltd","page":"1-16","source":"EBSCOhost","title":"A multi-campus usability testing study of the new Primo interface","volume":"27","author":[{"family":"Jacobs","given":"W."},{"family":"DeMars","given":"Mike"},{"family":"Kimmitt","given":"J. M."}],"issued":{"date-parts":[["2020",1]]}}},{"id":8741,"uris":["http://zotero.org/groups/4502712/items/GXK8JHJJ"],"itemData":{"id":8741,"type":"article-journal","abstract":"Web design standards have evolved considerably since the introduction of smartphones and tablets, but many academic library websites have fallen behind, perhaps due to a lack of internal user experience (UX) research and design practices. This article presents a discussion of various UX research and design methods undertaken by the Pratt Institute Libraries via collaboration with courses in Pratt's School of Information. Projects discussed include web analytics, user testing, online surveys, personas definition, card sorting, and prototyping. The insights gained from this study may be of assistance to other academic libraries planning to redesign and improve their online experience. [ABSTRACT FROM AUTHOR]","archive":"Library, Information Science &amp; Technology Abstracts with Full Text","container-title":"College &amp; Undergraduate Libraries","ISSN":"10691316","issue":"2-4","journalAbbreviation":"College &amp; Undergraduate Libraries","note":"publisher: Taylor &amp; Francis Ltd","page":"397-419","source":"EBSCOhost","title":"Working together: Using student-driven UX projects to improve library websites","volume":"27","author":[{"family":"Dease","given":"Nicholas"},{"family":"Villaespesa","given":"Elena"},{"family":"MacDonald","given":"Craig M."}],"issued":{"date-parts":[["2020",4]]}}},{"id":8571,"uris":["http://zotero.org/groups/4502712/items/SY5QIXD2"],"itemData":{"id":8571,"type":"article-journal","abstract":"Purpose – This paper aims to describe the process, testing, and data analysis of redesigning a library's homepage to create a more user-centered experience. Design/methodology/approach – A survey and a usability test were conducted to collect data on users' interactions. The goals were to make design changes catered to users' needs, prior to migrating the site to a content management system. Findings – Recommendations are made to improve the usability of the Ursula C. Schwerin library homepage, as well as considerations for future testing. Originality/value – This case study will be useful for librarians and web programmers implementing usability tests for the first time. It will also be useful for those focusing on developing a more user-centered homepage. [ABSTRACT FROM AUTHOR]","archive":"Library, Information Science &amp; Technology Abstracts with Full Text","container-title":"OCLC Systems &amp; Services","issue":"2","journalAbbreviation":"OCLC Systems &amp; Services","note":"ISBN: 1065075X","page":"100","source":"EBSCOhost","title":"Creating a user-centered library homepage: a case study","volume":"28","author":[{"family":"Tidal","given":"Junior"}],"issued":{"date-parts":[["2012",5]]}}}],"schema":"https://github.com/citation-style-language/schema/raw/master/csl-citation.json"} </w:instrText>
      </w:r>
      <w:r>
        <w:fldChar w:fldCharType="separate"/>
      </w:r>
      <w:r w:rsidR="005437EB" w:rsidRPr="005437EB">
        <w:t xml:space="preserve">Andrea H. Denton, David A. Moody, and Jason C. Bennett, “Usability Testing as a Method to Refine a Health Sciences Library Website,” </w:t>
      </w:r>
      <w:r w:rsidR="005437EB" w:rsidRPr="005437EB">
        <w:rPr>
          <w:i/>
          <w:iCs/>
        </w:rPr>
        <w:t>Medical Reference Services Quarterly</w:t>
      </w:r>
      <w:r w:rsidR="005437EB" w:rsidRPr="005437EB">
        <w:t xml:space="preserve"> 35, no. 1 (January 2016): 1–15; Alex Sundt and Teagan Eastman, “Informing Website Navigation Design with Team-Based Card Sorting,” </w:t>
      </w:r>
      <w:r w:rsidR="005437EB" w:rsidRPr="005437EB">
        <w:rPr>
          <w:i/>
          <w:iCs/>
        </w:rPr>
        <w:t>Journal of Web Librarianship</w:t>
      </w:r>
      <w:r w:rsidR="005437EB" w:rsidRPr="005437EB">
        <w:t xml:space="preserve"> 13, no. 1 (January 2019): 37–60; W. Jacobs, Mike DeMars, and J. M. Kimmitt, “A Multi-Campus Usability Testing Study of the New Primo Interface,” </w:t>
      </w:r>
      <w:r w:rsidR="005437EB" w:rsidRPr="005437EB">
        <w:rPr>
          <w:i/>
          <w:iCs/>
        </w:rPr>
        <w:t>College &amp; Undergraduate Libraries</w:t>
      </w:r>
      <w:r w:rsidR="005437EB" w:rsidRPr="005437EB">
        <w:t xml:space="preserve"> 27, no. 1 (January 2020): 1–16; Nicholas Dease, Elena Villaespesa, and Craig M. MacDonald, “Working Together: Using Student-Driven UX Projects to Improve Library Websites,” </w:t>
      </w:r>
      <w:r w:rsidR="005437EB" w:rsidRPr="005437EB">
        <w:rPr>
          <w:i/>
          <w:iCs/>
        </w:rPr>
        <w:t>College &amp; Undergraduate Libraries</w:t>
      </w:r>
      <w:r w:rsidR="005437EB" w:rsidRPr="005437EB">
        <w:t xml:space="preserve"> 27, no. 2–4 (April 2020): 397–419; Junior Tidal, “Creating a User-Centered Library Homepage: A Case Study,” </w:t>
      </w:r>
      <w:r w:rsidR="005437EB" w:rsidRPr="005437EB">
        <w:rPr>
          <w:i/>
          <w:iCs/>
        </w:rPr>
        <w:t>OCLC Systems &amp; Services</w:t>
      </w:r>
      <w:r w:rsidR="005437EB" w:rsidRPr="005437EB">
        <w:t xml:space="preserve"> 28, no. 2 (May 2012): 100.</w:t>
      </w:r>
      <w:r>
        <w:fldChar w:fldCharType="end"/>
      </w:r>
    </w:p>
  </w:endnote>
  <w:endnote w:id="37">
    <w:p w14:paraId="0CB65AB2" w14:textId="2B73B9BE"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qiSOcht1","properties":{"formattedCitation":"Denton, Moody, and Bennett, \\uc0\\u8220{}Usability Testing as a Method to Refine a Health Sciences Library Website\\uc0\\u8221{}; Rice Majors, \\uc0\\u8220{}Comparative User Experiences of Next-Generation Catalogue Interfaces,\\uc0\\u8221{} {\\i{}Library Trends} 61, no. 1 (2012): 186\\uc0\\u8211{}207; Emily B. Paladino, Jacqueline C. Klentzin, and Chloe P. Mills, \\uc0\\u8220{}Card Sorting in an Online Environment: Key to Involving Online-Only Student Population in Usability Testing of an Academic Library Web Site?,\\uc0\\u8221{} {\\i{}Journal of Library &amp; Information Services in Distance Learning} 11, no. 1/2 (January 2017): 37\\uc0\\u8211{}49.","plainCitation":"Denton, Moody, and Bennett, “Usability Testing as a Method to Refine a Health Sciences Library Website”; Rice Majors, “Comparative User Experiences of Next-Generation Catalogue Interfaces,” Library Trends 61, no. 1 (2012): 186–207; Emily B. Paladino, Jacqueline C. Klentzin, and Chloe P. Mills, “Card Sorting in an Online Environment: Key to Involving Online-Only Student Population in Usability Testing of an Academic Library Web Site?,” Journal of Library &amp; Information Services in Distance Learning 11, no. 1/2 (January 2017): 37–49.","noteIndex":33},"citationItems":[{"id":8592,"uris":["http://zotero.org/groups/4502712/items/BCLEQ2XY"],"itemData":{"id":8592,"type":"article-journal","abstract":"User testing, a method of assessing website usability, can be a cost-effective and easily administered process to collect information about a website's effectiveness. A user experience (UX) team at an academic health sciences library has employed user testing for over three years to help refine the library's home page. Test methodology used in-person testers using the \"think aloud\" method to complete tasks on the home page. Review of test results revealed problem areas of the design and redesign; further testing was effective in refining the page. User testing has proved to be a valuable method to engage users and provide feedback to continually improve the library's home page. [ABSTRACT FROM AUTHOR]","archive":"Library, Information Science &amp; Technology Abstracts with Full Text","container-title":"Medical Reference Services Quarterly","ISSN":"02763869","issue":"1","journalAbbreviation":"Medical Reference Services Quarterly","page":"1-15","source":"EBSCOhost","title":"Usability Testing as a Method to Refine a Health Sciences Library Website","volume":"35","author":[{"family":"Denton","given":"Andrea H."},{"family":"Moody","given":"David A."},{"family":"Bennett","given":"Jason C."}],"issued":{"date-parts":[["2016",1]]}}},{"id":8420,"uris":["http://zotero.org/groups/4502712/items/L6YQL2LK"],"itemData":{"id":8420,"type":"article-journal","abstract":"One of the presumed advantages of next-generation library catalogue interfaces is that the user experience is improved--that it is both richer and more intuitive. Often the interfaces come with little or no user-facing documentation or imbedded \"help\" for patrons based on an assumption of ease of use and familiarity of the experience, having followed best practices in use on the Web. While there has been much gray literature (published on library Web sites, etc.) interrogating these implicit claims and contrasting the new interfaces to traditional Web-based catalogues, this article details a consistent and formal comparison of whether users can actually accomplish common library tasks, unassisted, using these interfaces. The author has undertaken a task-based usability test of vendor-provided next-generation catalogue interfaces and Web-scale discovery tools (Encore Synergy, Summon, WorldCat Local, Primo Central, EBSCO Discovery Service). Testing was done with undergraduates across all academic disciplines. The resulting qualitative data, noting any demonstrated trouble using the software as well as feedback or suggested improvements that the users may have about the software, will assist academic libraries in making or validating purchase and subscription decisions for these interfaces as well as help vendors make data-driven decisions about interface and experience enhancements. [ABSTRACT FROM AUTHOR]","archive":"Library, Information Science &amp; Technology Abstracts with Full Text","container-title":"Library Trends","ISSN":"00242594","issue":"1","journalAbbreviation":"Library Trends","note":"publisher: Johns Hopkins University Press","page":"186-207","source":"EBSCOhost","title":"Comparative User Experiences of Next-Generation Catalogue Interfaces","volume":"61","author":[{"family":"Majors","given":"Rice"}],"issued":{"date-parts":[["2012"]]}}},{"id":8427,"uris":["http://zotero.org/groups/4502712/items/P2CNNANF"],"itemData":{"id":8427,"type":"article-journal","abstract":"Based on in-person, task-based usability testing and interviews, the authors' library Web site was recently overhauled in order to improve user experience. This led to the authors' interest in additional usability testing methods and test environments that would most closely fit their library's goals and situation. The appeal of card sorting methods became evident: learning more than users' points of confusion interacting with the site, but learning users' preferences for grouping pages or concepts and naming various library links. The appeal of the online venue for card sorting was first that testing could incorporate input from a larger base of users than in-person testing alone, and, additionally, that testing could include the university's online-only student population. [ABSTRACT FROM AUTHOR]","archive":"Library, Information Science &amp; Technology Abstracts with Full Text","container-title":"Journal of Library &amp; Information Services in Distance Learning","ISSN":"1533290X","issue":"1/2","journalAbbreviation":"Journal of Library &amp; Information Services in Distance Learning","page":"37-49","source":"EBSCOhost","title":"Card Sorting in an Online Environment: Key to Involving Online-Only Student Population in Usability Testing of an Academic Library Web Site?","volume":"11","author":[{"family":"Paladino","given":"Emily B."},{"family":"Klentzin","given":"Jacqueline C."},{"family":"Mills","given":"Chloe P."}],"issued":{"date-parts":[["2017",1]]}}}],"schema":"https://github.com/citation-style-language/schema/raw/master/csl-citation.json"} </w:instrText>
      </w:r>
      <w:r>
        <w:fldChar w:fldCharType="separate"/>
      </w:r>
      <w:r w:rsidR="005437EB" w:rsidRPr="005437EB">
        <w:t xml:space="preserve">Denton, Moody, and Bennett, “Usability Testing as a Method to Refine a Health Sciences Library Website”; Rice Majors, “Comparative User Experiences of Next-Generation Catalogue Interfaces,” </w:t>
      </w:r>
      <w:r w:rsidR="005437EB" w:rsidRPr="005437EB">
        <w:rPr>
          <w:i/>
          <w:iCs/>
        </w:rPr>
        <w:t>Library Trends</w:t>
      </w:r>
      <w:r w:rsidR="005437EB" w:rsidRPr="005437EB">
        <w:t xml:space="preserve"> 61, no. 1 (2012): 186–207; Emily B. Paladino, Jacqueline C. Klentzin, and Chloe P. Mills, “Card Sorting in an Online Environment: Key to Involving Online-Only Student Population in Usability Testing of an Academic Library Web Site?,” </w:t>
      </w:r>
      <w:r w:rsidR="005437EB" w:rsidRPr="005437EB">
        <w:rPr>
          <w:i/>
          <w:iCs/>
        </w:rPr>
        <w:t>Journal of Library &amp; Information Services in Distance Learning</w:t>
      </w:r>
      <w:r w:rsidR="005437EB" w:rsidRPr="005437EB">
        <w:t xml:space="preserve"> 11, no. 1/2 (January 2017): 37–49.</w:t>
      </w:r>
      <w:r>
        <w:fldChar w:fldCharType="end"/>
      </w:r>
    </w:p>
  </w:endnote>
  <w:endnote w:id="38">
    <w:p w14:paraId="61B24946" w14:textId="1F7E4E4A"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bV6pVgsB","properties":{"formattedCitation":"Blake Lee Galbreath, Corey Johnson, and Erin Hvizdak, \\uc0\\u8220{}Primo New User Interface: Usability Testing and Local Customizations Implemented in Response,\\uc0\\u8221{} {\\i{}Information Technology and Libraries} 37, no. 2 (2018): 10\\uc0\\u8211{}33; Michelle Lemieux and Susan Powelson, \\uc0\\u8220{}Results of a Usability Study to Test the Redesign of the Health Sciences Library Web Page,\\uc0\\u8221{} {\\i{}Journal of the Canadian Health Libraries Association (JCHLA)} 35 (August 2014): 49\\uc0\\u8211{}54.","plainCitation":"Blake Lee Galbreath, Corey Johnson, and Erin Hvizdak, “Primo New User Interface: Usability Testing and Local Customizations Implemented in Response,” Information Technology and Libraries 37, no. 2 (2018): 10–33; Michelle Lemieux and Susan Powelson, “Results of a Usability Study to Test the Redesign of the Health Sciences Library Web Page,” Journal of the Canadian Health Libraries Association (JCHLA) 35 (August 2014): 49–54.","noteIndex":34},"citationItems":[{"id":8019,"uris":["http://zotero.org/groups/4502712/items/MU559ZP9"],"itemData":{"id":8019,"type":"article-journal","container-title":"Information Technology and Libraries","issue":"2","note":"ISBN: 2163-5226","page":"10-33","title":"Primo new user interface: Usability testing and local customizations implemented in response","volume":"37","author":[{"family":"Galbreath","given":"Blake Lee"},{"family":"Johnson","given":"Corey"},{"family":"Hvizdak","given":"Erin"}],"issued":{"date-parts":[["2018"]]}}},{"id":8318,"uris":["http://zotero.org/groups/4502712/items/59BAJPTW"],"itemData":{"id":8318,"type":"article-journal","abstract":"The article discusses a study that tested the usability of the web site of the Health Sciences Library (HSL) which was redesigned based on the new standards established by the main library web site of the Libraries and Cultural Resources at the University of Calgary in Alberta. It cites the aspects of usability testing, the procedure for the usability testing, and the development of a task list. Participant recruitment and the significant findings on how patrons use the web site are also noted.","archive":"Library, Information Science &amp; Technology Abstracts with Full Text","container-title":"Journal of the Canadian Health Libraries Association (JCHLA)","ISSN":"17086892","journalAbbreviation":"Journal of the Canadian Health Libraries Association (JCHLA)","note":"publisher: Canadian Health Libraries Association","page":"49-54","source":"EBSCOhost","title":"Results of a Usability Study to Test the Redesign of the Health Sciences Library Web Page","volume":"35","author":[{"family":"Lemieux","given":"Michelle"},{"family":"Powelson","given":"Susan"}],"issued":{"date-parts":[["2014",8]]}}}],"schema":"https://github.com/citation-style-language/schema/raw/master/csl-citation.json"} </w:instrText>
      </w:r>
      <w:r>
        <w:fldChar w:fldCharType="separate"/>
      </w:r>
      <w:r w:rsidR="005437EB" w:rsidRPr="005437EB">
        <w:t xml:space="preserve">Blake Lee Galbreath, Corey Johnson, and Erin Hvizdak, “Primo New User Interface: Usability Testing and Local Customizations Implemented in Response,” </w:t>
      </w:r>
      <w:r w:rsidR="005437EB" w:rsidRPr="005437EB">
        <w:rPr>
          <w:i/>
          <w:iCs/>
        </w:rPr>
        <w:t>Information Technology and Libraries</w:t>
      </w:r>
      <w:r w:rsidR="005437EB" w:rsidRPr="005437EB">
        <w:t xml:space="preserve"> 37, no. 2 (2018): 10–33; Michelle Lemieux and Susan Powelson, “Results of a Usability Study to Test the Redesign of the Health Sciences Library Web Page,” </w:t>
      </w:r>
      <w:r w:rsidR="005437EB" w:rsidRPr="005437EB">
        <w:rPr>
          <w:i/>
          <w:iCs/>
        </w:rPr>
        <w:t>Journal of the Canadian Health Libraries Association (JCHLA)</w:t>
      </w:r>
      <w:r w:rsidR="005437EB" w:rsidRPr="005437EB">
        <w:t xml:space="preserve"> 35 (August 2014): 49–54.</w:t>
      </w:r>
      <w:r>
        <w:fldChar w:fldCharType="end"/>
      </w:r>
    </w:p>
  </w:endnote>
  <w:endnote w:id="39">
    <w:p w14:paraId="3B46A334" w14:textId="427E94E7"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EpxJgHbH","properties":{"formattedCitation":"Lemieux and Powelson, \\uc0\\u8220{}Results of a Usability Study to Test the Redesign of the Health Sciences Library Web Page.\\uc0\\u8221{}","plainCitation":"Lemieux and Powelson, “Results of a Usability Study to Test the Redesign of the Health Sciences Library Web Page.”","noteIndex":35},"citationItems":[{"id":8318,"uris":["http://zotero.org/groups/4502712/items/59BAJPTW"],"itemData":{"id":8318,"type":"article-journal","abstract":"The article discusses a study that tested the usability of the web site of the Health Sciences Library (HSL) which was redesigned based on the new standards established by the main library web site of the Libraries and Cultural Resources at the University of Calgary in Alberta. It cites the aspects of usability testing, the procedure for the usability testing, and the development of a task list. Participant recruitment and the significant findings on how patrons use the web site are also noted.","archive":"Library, Information Science &amp; Technology Abstracts with Full Text","container-title":"Journal of the Canadian Health Libraries Association (JCHLA)","ISSN":"17086892","journalAbbreviation":"Journal of the Canadian Health Libraries Association (JCHLA)","note":"publisher: Canadian Health Libraries Association","page":"49-54","source":"EBSCOhost","title":"Results of a Usability Study to Test the Redesign of the Health Sciences Library Web Page","volume":"35","author":[{"family":"Lemieux","given":"Michelle"},{"family":"Powelson","given":"Susan"}],"issued":{"date-parts":[["2014",8]]}}}],"schema":"https://github.com/citation-style-language/schema/raw/master/csl-citation.json"} </w:instrText>
      </w:r>
      <w:r>
        <w:fldChar w:fldCharType="separate"/>
      </w:r>
      <w:r w:rsidR="001941D7" w:rsidRPr="001941D7">
        <w:t>Lemieux and Powelson, “Results of a Usability Study to Test the Redesign of the Health Sciences Library Web Page.”</w:t>
      </w:r>
      <w:r>
        <w:fldChar w:fldCharType="end"/>
      </w:r>
    </w:p>
  </w:endnote>
  <w:endnote w:id="40">
    <w:p w14:paraId="7E7F22E3" w14:textId="7EB2329F"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tPxRsMfX","properties":{"formattedCitation":"Danielle A. Becker and Lauren Yannotta, \\uc0\\u8220{}Modeling a Library Website Redesign Process: Developing a User-Centered Website Through Usability Testing,\\uc0\\u8221{} {\\i{}Information Technology &amp; Libraries} 32, no. 1 (March 2013): 6\\uc0\\u8211{}22.","plainCitation":"Danielle A. Becker and Lauren Yannotta, “Modeling a Library Website Redesign Process: Developing a User-Centered Website Through Usability Testing,” Information Technology &amp; Libraries 32, no. 1 (March 2013): 6–22.","noteIndex":36},"citationItems":[{"id":8358,"uris":["http://zotero.org/groups/4502712/items/I96C66YC"],"itemData":{"id":8358,"type":"article-journal","abstract":"This article presents a model for creating a strong, user-centered web presence by pairing usability testing and the design process. Four rounds of usability testing were conducted throughout the process of building a new academic library web site. Participants were asked to perform tasks using a talk-aloud protocol. Tasks were based on guiding principles of web usability that served as a framework for the new site. Results from this study show that testing throughout the design process is an effective way to build a website that not only reflects user needs and preferences, but can be easily changed as new resources and technologies emerge. [ABSTRACT FROM AUTHOR]","archive":"Library, Information Science &amp; Technology Abstracts with Full Text","container-title":"Information Technology &amp; Libraries","ISSN":"07309295","issue":"1","journalAbbreviation":"Information Technology &amp; Libraries","note":"publisher: American Library Association","page":"6-22","source":"EBSCOhost","title":"Modeling a Library Website Redesign Process: Developing a User-Centered Website Through Usability Testing","volume":"32","author":[{"family":"Becker","given":"Danielle A."},{"family":"Yannotta","given":"Lauren"}],"issued":{"date-parts":[["2013",3]]}}}],"schema":"https://github.com/citation-style-language/schema/raw/master/csl-citation.json"} </w:instrText>
      </w:r>
      <w:r>
        <w:fldChar w:fldCharType="separate"/>
      </w:r>
      <w:r w:rsidR="005437EB" w:rsidRPr="005437EB">
        <w:t xml:space="preserve">Danielle A. Becker and Lauren Yannotta, “Modeling a Library Website Redesign Process: Developing a User-Centered Website Through Usability Testing,” </w:t>
      </w:r>
      <w:r w:rsidR="005437EB" w:rsidRPr="005437EB">
        <w:rPr>
          <w:i/>
          <w:iCs/>
        </w:rPr>
        <w:t>Information Technology &amp; Libraries</w:t>
      </w:r>
      <w:r w:rsidR="005437EB" w:rsidRPr="005437EB">
        <w:t xml:space="preserve"> 32, no. 1 (March 2013): 6–22.</w:t>
      </w:r>
      <w:r>
        <w:fldChar w:fldCharType="end"/>
      </w:r>
    </w:p>
  </w:endnote>
  <w:endnote w:id="41">
    <w:p w14:paraId="627916C0" w14:textId="66B9E796"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8dGnEbA8","properties":{"formattedCitation":"Jeanne M. Brown and Michael Yunkin, \\uc0\\u8220{}Tracking Changes: One Library\\uc0\\u8217{}s Homepage Over Time\\uc0\\u8212{}Findings from Usability Testing and Reflections on Staffing,\\uc0\\u8221{} {\\i{}Journal of Web Librarianship} 8, no. 1 (January 2014): 23\\uc0\\u8211{}47; Erin Dorris Cassidy et al., \\uc0\\u8220{}Student Searching with EBSCO Discovery: A Usability Study,\\uc0\\u8221{} {\\i{}Journal of Electronic Resources Librarianship} 26, no. 1 (2014): 17\\uc0\\u8211{}35.","plainCitation":"Jeanne M. Brown and Michael Yunkin, “Tracking Changes: One Library’s Homepage Over Time—Findings from Usability Testing and Reflections on Staffing,” Journal of Web Librarianship 8, no. 1 (January 2014): 23–47; Erin Dorris Cassidy et al., “Student Searching with EBSCO Discovery: A Usability Study,” Journal of Electronic Resources Librarianship 26, no. 1 (2014): 17–35.","noteIndex":37},"citationItems":[{"id":8626,"uris":["http://zotero.org/groups/4502712/items/UB3A9CCC"],"itemData":{"id":8626,"type":"article-journal","abstract":"A strong Webmaster, additions and reorganizations of staff, a library commitment to providing the user with an effective site, changes in the site's focus, and external factors such as technological improvements and changes in user expectations are all factors that can trigger changes in a library Web site's design. Yet these changes are not necessarily always progressive evolutions. This case study examines the various iterations of the University of Nevada-Las Vegas Libraries Web site from 1996 to the present, noting issues with each version, reasons leading to change, the people responsible for Web site decision-making, and the specific changes incorporated over time. In particular, the authors reviewed the usability test results for each of the tested designs, noting whether the identified problems were addressed in the redesign process and highlighting the usability problems that found their way back into the site in later redesigns. This study, which speculates on reasons for the reoccurrence of usability issues and identifies findings from usability testing that remain viable over the years, is anticipated to be useful in UNLV Libraries’ efforts to continuously improve its Web presence. Descriptions of organizational structure provide context for Web redesign efforts. [ABSTRACT FROM AUTHOR]","archive":"Library, Information Science &amp; Technology Abstracts with Full Text","container-title":"Journal of Web Librarianship","ISSN":"19322909","issue":"1","journalAbbreviation":"Journal of Web Librarianship","note":"publisher: Taylor &amp; Francis Ltd","page":"23-47","source":"EBSCOhost","title":"Tracking Changes: One Library's Homepage Over Time—Findings from Usability Testing and Reflections on Staffing","volume":"8","author":[{"family":"Brown","given":"Jeanne M."},{"family":"Yunkin","given":"Michael"}],"issued":{"date-parts":[["2014",1]]}}},{"id":9098,"uris":["http://zotero.org/groups/4502712/items/DLGAP7WY"],"itemData":{"id":9098,"type":"article-journal","container-title":"Journal of Electronic Resources Librarianship","issue":"1","note":"ISBN: 1941-126X\npublisher: Taylor &amp; Francis","page":"17-35","title":"Student searching with EBSCO Discovery: A usability study","volume":"26","author":[{"family":"Cassidy","given":"Erin Dorris"},{"family":"Jones","given":"Glenda"},{"family":"McMain","given":"Lynn"},{"family":"Shen","given":"Lisa"},{"family":"Vieira","given":"Scott"}],"issued":{"date-parts":[["2014"]]}}}],"schema":"https://github.com/citation-style-language/schema/raw/master/csl-citation.json"} </w:instrText>
      </w:r>
      <w:r>
        <w:fldChar w:fldCharType="separate"/>
      </w:r>
      <w:r w:rsidR="005437EB" w:rsidRPr="005437EB">
        <w:t xml:space="preserve">Jeanne M. Brown and Michael Yunkin, “Tracking Changes: One Library’s Homepage Over Time—Findings from Usability Testing and Reflections on Staffing,” </w:t>
      </w:r>
      <w:r w:rsidR="005437EB" w:rsidRPr="005437EB">
        <w:rPr>
          <w:i/>
          <w:iCs/>
        </w:rPr>
        <w:t>Journal of Web Librarianship</w:t>
      </w:r>
      <w:r w:rsidR="005437EB" w:rsidRPr="005437EB">
        <w:t xml:space="preserve"> 8, no. 1 (January 2014): 23–47; Erin Dorris Cassidy et al., “Student Searching with EBSCO Discovery: A Usability Study,” </w:t>
      </w:r>
      <w:r w:rsidR="005437EB" w:rsidRPr="005437EB">
        <w:rPr>
          <w:i/>
          <w:iCs/>
        </w:rPr>
        <w:t>Journal of Electronic Resources Librarianship</w:t>
      </w:r>
      <w:r w:rsidR="005437EB" w:rsidRPr="005437EB">
        <w:t xml:space="preserve"> 26, no. 1 (2014): 17–35.</w:t>
      </w:r>
      <w:r>
        <w:fldChar w:fldCharType="end"/>
      </w:r>
    </w:p>
  </w:endnote>
  <w:endnote w:id="42">
    <w:p w14:paraId="22A1FDC0" w14:textId="603E5468"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KhAgJ9cX","properties":{"formattedCitation":"Suzanna Conrad and Julie Shen, \\uc0\\u8220{}Designing a User-Centric Web Site for\\uc0\\u160{}Handheld Devices: Incorporating Data-Driven Decision-Making Techniques with Surveys and Usability Testing,\\uc0\\u8221{} {\\i{}Journal of Web Librarianship} 8, no. 4 (October 2014): 349\\uc0\\u8211{}83; Gricel Dominguez, Sarah J. Hammill, and Ava Iuliano Brillat, \\uc0\\u8220{}Toward a Usable Academic Library Web Site: A Case Study of Tried and Tested Usability Practices,\\uc0\\u8221{} {\\i{}Journal of Web Librarianship} 9, no. 2/3 (April 2015): 99\\uc0\\u8211{}120; Majors, \\uc0\\u8220{}Comparative User Experiences of Next-Generation Catalogue Interfaces\\uc0\\u8221{}; Dease, Villaespesa, and MacDonald, \\uc0\\u8220{}Working Together: Using Student-Driven UX Projects to Improve Library Websites\\uc0\\u8221{}; Jin Wu and Janis F. Brown, \\uc0\\u8220{}Website Redesign: A Case Study,\\uc0\\u8221{} {\\i{}Medical Reference Services Quarterly} 35, no. 2 (April 2016): 158\\uc0\\u8211{}74; Sundt and Eastman, \\uc0\\u8220{}Informing Website Navigation Design with Team-Based Card Sorting.\\uc0\\u8221{}","plainCitation":"Suzanna Conrad and Julie Shen, “Designing a User-Centric Web Site for Handheld Devices: Incorporating Data-Driven Decision-Making Techniques with Surveys and Usability Testing,” Journal of Web Librarianship 8, no. 4 (October 2014): 349–83; Gricel Dominguez, Sarah J. Hammill, and Ava Iuliano Brillat, “Toward a Usable Academic Library Web Site: A Case Study of Tried and Tested Usability Practices,” Journal of Web Librarianship 9, no. 2/3 (April 2015): 99–120; Majors, “Comparative User Experiences of Next-Generation Catalogue Interfaces”; Dease, Villaespesa, and MacDonald, “Working Together: Using Student-Driven UX Projects to Improve Library Websites”; Jin Wu and Janis F. Brown, “Website Redesign: A Case Study,” Medical Reference Services Quarterly 35, no. 2 (April 2016): 158–74; Sundt and Eastman, “Informing Website Navigation Design with Team-Based Card Sorting.”","noteIndex":38},"citationItems":[{"id":8561,"uris":["http://zotero.org/groups/4502712/items/VI9U9S9T"],"itemData":{"id":8561,"type":"article-journal","abstract":"Cal Poly Pomona University Library launched its first mobile Web site in 2007. The continuous development of the library's mobile Web sites has mostly been informed by feedback from library staff rather than from student users. As mobile devices and tablets become more prevalent among college students, it is crucial to gain a better understanding of students’ mobile and tablet usage patterns so that more decisions are data-driven and based on user expectations. This article details the findings from a study assessing the usability of the library's Web site for tablets and mobile devices, which includes survey feedback and three rounds of usability testing. [ABSTRACT FROM AUTHOR]","archive":"Library, Information Science &amp; Technology Abstracts with Full Text","container-title":"Journal of Web Librarianship","ISSN":"19322909","issue":"4","journalAbbreviation":"Journal of Web Librarianship","page":"349-383","source":"EBSCOhost","title":"Designing a User-Centric Web Site for Handheld Devices: Incorporating Data-Driven Decision-Making Techniques with Surveys and Usability Testing","volume":"8","author":[{"family":"Conrad","given":"Suzanna"},{"family":"Shen","given":"Julie"}],"issued":{"date-parts":[["2014",10]]}}},{"id":8627,"uris":["http://zotero.org/groups/4502712/items/UKBLSZHZ"],"itemData":{"id":8627,"type":"article-journal","abstract":"Usability testing is an important element when designing useful, usable academic library Web sites. Since 2001, members of the Florida International University Libraries Web team have worked toward establishing a process that identifies user needs through usability testing. Starting with the libraries’ first Web site redesign project in 2001, the team has taken an active part in improving Web site user experience. After engaging in multiple redesign efforts, the Web team has developed a process that supports awareness of user experience through continual usability testing and feedback gathering. This article presents strategies and practices to measure Web site user experience, including classic usability testing methods (e.g., card sorting activities, focus groups, and task-based user testing), as well as the team's latest effort to assess Web site analytics and content to identify Web site usage patterns and areas of concern. A history of the Florida International University Libraries’ Web site redesign process is presented to illustrate lessons learned and best practices to facilitate future redesign and testing efforts. Taking a longitudinal look at usability testing at one institution, the study aims to inform the development of an effective strategy for user research and content management. [ABSTRACT FROM PUBLISHER]","archive":"Library, Information Science &amp; Technology Abstracts with Full Text","container-title":"Journal of Web Librarianship","ISSN":"19322909","issue":"2/3","journalAbbreviation":"Journal of Web Librarianship","note":"publisher: Taylor &amp; Francis Ltd","page":"99-120","source":"EBSCOhost","title":"Toward a Usable Academic Library Web Site: A Case Study of Tried and Tested Usability Practices","volume":"9","author":[{"family":"Dominguez","given":"Gricel"},{"family":"Hammill","given":"Sarah J."},{"family":"Brillat","given":"Ava Iuliano"}],"issued":{"date-parts":[["2015",4]]}}},{"id":8420,"uris":["http://zotero.org/groups/4502712/items/L6YQL2LK"],"itemData":{"id":8420,"type":"article-journal","abstract":"One of the presumed advantages of next-generation library catalogue interfaces is that the user experience is improved--that it is both richer and more intuitive. Often the interfaces come with little or no user-facing documentation or imbedded \"help\" for patrons based on an assumption of ease of use and familiarity of the experience, having followed best practices in use on the Web. While there has been much gray literature (published on library Web sites, etc.) interrogating these implicit claims and contrasting the new interfaces to traditional Web-based catalogues, this article details a consistent and formal comparison of whether users can actually accomplish common library tasks, unassisted, using these interfaces. The author has undertaken a task-based usability test of vendor-provided next-generation catalogue interfaces and Web-scale discovery tools (Encore Synergy, Summon, WorldCat Local, Primo Central, EBSCO Discovery Service). Testing was done with undergraduates across all academic disciplines. The resulting qualitative data, noting any demonstrated trouble using the software as well as feedback or suggested improvements that the users may have about the software, will assist academic libraries in making or validating purchase and subscription decisions for these interfaces as well as help vendors make data-driven decisions about interface and experience enhancements. [ABSTRACT FROM AUTHOR]","archive":"Library, Information Science &amp; Technology Abstracts with Full Text","container-title":"Library Trends","ISSN":"00242594","issue":"1","journalAbbreviation":"Library Trends","note":"publisher: Johns Hopkins University Press","page":"186-207","source":"EBSCOhost","title":"Comparative User Experiences of Next-Generation Catalogue Interfaces","volume":"61","author":[{"family":"Majors","given":"Rice"}],"issued":{"date-parts":[["2012"]]}}},{"id":8741,"uris":["http://zotero.org/groups/4502712/items/GXK8JHJJ"],"itemData":{"id":8741,"type":"article-journal","abstract":"Web design standards have evolved considerably since the introduction of smartphones and tablets, but many academic library websites have fallen behind, perhaps due to a lack of internal user experience (UX) research and design practices. This article presents a discussion of various UX research and design methods undertaken by the Pratt Institute Libraries via collaboration with courses in Pratt's School of Information. Projects discussed include web analytics, user testing, online surveys, personas definition, card sorting, and prototyping. The insights gained from this study may be of assistance to other academic libraries planning to redesign and improve their online experience. [ABSTRACT FROM AUTHOR]","archive":"Library, Information Science &amp; Technology Abstracts with Full Text","container-title":"College &amp; Undergraduate Libraries","ISSN":"10691316","issue":"2-4","journalAbbreviation":"College &amp; Undergraduate Libraries","note":"publisher: Taylor &amp; Francis Ltd","page":"397-419","source":"EBSCOhost","title":"Working together: Using student-driven UX projects to improve library websites","volume":"27","author":[{"family":"Dease","given":"Nicholas"},{"family":"Villaespesa","given":"Elena"},{"family":"MacDonald","given":"Craig M."}],"issued":{"date-parts":[["2020",4]]}}},{"id":8751,"uris":["http://zotero.org/groups/4502712/items/4U89CAQA"],"itemData":{"id":8751,"type":"article-journal","abstract":"A library website redesign is a complicated and at times arduous task, requiring many different steps including determining user needs, analyzing past user behavior, examining other websites, defining design preferences, testing, marketing, and launching the site. Many different types of expertise are required over the entire process. Lessons learned from the Norris Medical Library’s experience with the redesign effort may be useful to others undertaking a similar project. [ABSTRACT FROM AUTHOR]","archive":"Library, Information Science &amp; Technology Abstracts with Full Text","container-title":"Medical Reference Services Quarterly","ISSN":"02763869","issue":"2","journalAbbreviation":"Medical Reference Services Quarterly","page":"158-174","source":"EBSCOhost","title":"Website Redesign: A Case Study","volume":"35","author":[{"family":"Wu","given":"Jin"},{"family":"Brown","given":"Janis F."}],"issued":{"date-parts":[["2016",4]]}}},{"id":8406,"uris":["http://zotero.org/groups/4502712/items/UIHPA2A7"],"itemData":{"id":8406,"type":"article-journal","abstract":"In 2016, Utah State University (USU) Libraries redesigned the library website's main menu and underlying information architecture (IA) in response to a number of known usability problems and limitations. Card sorting studies were conducted with a group of USU undergraduate students and a mixed group of faculty and graduate students to help develop a better understanding of users' mental models of library-related research and service tasks. Participants worked in teams to sort, rank and label cards pertaining to the content and feature of the library's website. Afterwards, participants discussed and performed usability tasks on each other's categories. Results were used to inform the design of a new IA and menu structure, while best practices from usability studies and trends in academic library website design were used to help with menu and link labeling. The final design was validated through follow-up discussions with staff, usability tests, and category/reverse category tests. [ABSTRACT FROM AUTHOR]","archive":"Library, Information Science &amp; Technology Abstracts with Full Text","container-title":"Journal of Web Librarianship","ISSN":"19322909","issue":"1","journalAbbreviation":"Journal of Web Librarianship","note":"publisher: Taylor &amp; Francis Ltd","page":"37-60","source":"EBSCOhost","title":"Informing Website Navigation Design with Team-Based Card Sorting","volume":"13","author":[{"family":"Sundt","given":"Alex"},{"family":"Eastman","given":"Teagan"}],"issued":{"date-parts":[["2019",1]]}}}],"schema":"https://github.com/citation-style-language/schema/raw/master/csl-citation.json"} </w:instrText>
      </w:r>
      <w:r>
        <w:fldChar w:fldCharType="separate"/>
      </w:r>
      <w:r w:rsidR="005437EB" w:rsidRPr="005437EB">
        <w:t xml:space="preserve">Suzanna Conrad and Julie Shen, “Designing a User-Centric Web Site for Handheld Devices: Incorporating Data-Driven Decision-Making Techniques with Surveys and Usability Testing,” </w:t>
      </w:r>
      <w:r w:rsidR="005437EB" w:rsidRPr="005437EB">
        <w:rPr>
          <w:i/>
          <w:iCs/>
        </w:rPr>
        <w:t>Journal of Web Librarianship</w:t>
      </w:r>
      <w:r w:rsidR="005437EB" w:rsidRPr="005437EB">
        <w:t xml:space="preserve"> 8, no. 4 (October 2014): 349–83; Gricel Dominguez, Sarah J. Hammill, and Ava Iuliano Brillat, “Toward a Usable Academic Library Web Site: A Case Study of Tried and Tested Usability Practices,” </w:t>
      </w:r>
      <w:r w:rsidR="005437EB" w:rsidRPr="005437EB">
        <w:rPr>
          <w:i/>
          <w:iCs/>
        </w:rPr>
        <w:t>Journal of Web Librarianship</w:t>
      </w:r>
      <w:r w:rsidR="005437EB" w:rsidRPr="005437EB">
        <w:t xml:space="preserve"> 9, no. 2/3 (April 2015): 99–120; Majors, “Comparative User Experiences of Next-Generation Catalogue Interfaces”; Dease, Villaespesa, and MacDonald, “Working Together: Using Student-Driven UX Projects to Improve Library Websites”; Jin Wu and Janis F. Brown, “Website Redesign: A Case Study,” </w:t>
      </w:r>
      <w:r w:rsidR="005437EB" w:rsidRPr="005437EB">
        <w:rPr>
          <w:i/>
          <w:iCs/>
        </w:rPr>
        <w:t>Medical Reference Services Quarterly</w:t>
      </w:r>
      <w:r w:rsidR="005437EB" w:rsidRPr="005437EB">
        <w:t xml:space="preserve"> 35, no. 2 (April 2016): 158–74; Sundt and Eastman, “Informing Website Navigation Design with Team-Based Card Sorting.”</w:t>
      </w:r>
      <w:r>
        <w:fldChar w:fldCharType="end"/>
      </w:r>
    </w:p>
  </w:endnote>
  <w:endnote w:id="43">
    <w:p w14:paraId="78023ED1" w14:textId="196F8A66"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pt19rsCC","properties":{"formattedCitation":"Dease, Villaespesa, and MacDonald, \\uc0\\u8220{}Working Together: Using Student-Driven UX Projects to Improve Library Websites\\uc0\\u8221{}; Conrad and Shen, \\uc0\\u8220{}Designing a User-Centric Web Site for\\uc0\\u160{}Handheld Devices: Incorporating Data-Driven Decision-Making Techniques with Surveys and Usability Testing.\\uc0\\u8221{}","plainCitation":"Dease, Villaespesa, and MacDonald, “Working Together: Using Student-Driven UX Projects to Improve Library Websites”; Conrad and Shen, “Designing a User-Centric Web Site for Handheld Devices: Incorporating Data-Driven Decision-Making Techniques with Surveys and Usability Testing.”","noteIndex":39},"citationItems":[{"id":8741,"uris":["http://zotero.org/groups/4502712/items/GXK8JHJJ"],"itemData":{"id":8741,"type":"article-journal","abstract":"Web design standards have evolved considerably since the introduction of smartphones and tablets, but many academic library websites have fallen behind, perhaps due to a lack of internal user experience (UX) research and design practices. This article presents a discussion of various UX research and design methods undertaken by the Pratt Institute Libraries via collaboration with courses in Pratt's School of Information. Projects discussed include web analytics, user testing, online surveys, personas definition, card sorting, and prototyping. The insights gained from this study may be of assistance to other academic libraries planning to redesign and improve their online experience. [ABSTRACT FROM AUTHOR]","archive":"Library, Information Science &amp; Technology Abstracts with Full Text","container-title":"College &amp; Undergraduate Libraries","ISSN":"10691316","issue":"2-4","journalAbbreviation":"College &amp; Undergraduate Libraries","note":"publisher: Taylor &amp; Francis Ltd","page":"397-419","source":"EBSCOhost","title":"Working together: Using student-driven UX projects to improve library websites","volume":"27","author":[{"family":"Dease","given":"Nicholas"},{"family":"Villaespesa","given":"Elena"},{"family":"MacDonald","given":"Craig M."}],"issued":{"date-parts":[["2020",4]]}}},{"id":8561,"uris":["http://zotero.org/groups/4502712/items/VI9U9S9T"],"itemData":{"id":8561,"type":"article-journal","abstract":"Cal Poly Pomona University Library launched its first mobile Web site in 2007. The continuous development of the library's mobile Web sites has mostly been informed by feedback from library staff rather than from student users. As mobile devices and tablets become more prevalent among college students, it is crucial to gain a better understanding of students’ mobile and tablet usage patterns so that more decisions are data-driven and based on user expectations. This article details the findings from a study assessing the usability of the library's Web site for tablets and mobile devices, which includes survey feedback and three rounds of usability testing. [ABSTRACT FROM AUTHOR]","archive":"Library, Information Science &amp; Technology Abstracts with Full Text","container-title":"Journal of Web Librarianship","ISSN":"19322909","issue":"4","journalAbbreviation":"Journal of Web Librarianship","page":"349-383","source":"EBSCOhost","title":"Designing a User-Centric Web Site for Handheld Devices: Incorporating Data-Driven Decision-Making Techniques with Surveys and Usability Testing","volume":"8","author":[{"family":"Conrad","given":"Suzanna"},{"family":"Shen","given":"Julie"}],"issued":{"date-parts":[["2014",10]]}}}],"schema":"https://github.com/citation-style-language/schema/raw/master/csl-citation.json"} </w:instrText>
      </w:r>
      <w:r>
        <w:fldChar w:fldCharType="separate"/>
      </w:r>
      <w:r w:rsidR="005437EB" w:rsidRPr="005437EB">
        <w:t>Dease, Villaespesa, and MacDonald, “Working Together: Using Student-Driven UX Projects to Improve Library Websites”; Conrad and Shen, “Designing a User-Centric Web Site for Handheld Devices: Incorporating Data-Driven Decision-Making Techniques with Surveys and Usability Testing.”</w:t>
      </w:r>
      <w:r>
        <w:fldChar w:fldCharType="end"/>
      </w:r>
    </w:p>
  </w:endnote>
  <w:endnote w:id="44">
    <w:p w14:paraId="5AFA1187" w14:textId="5837846A"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oQiAkKEH","properties":{"formattedCitation":"Cassidy et al., \\uc0\\u8220{}Student Searching with EBSCO Discovery: A Usability Study.\\uc0\\u8221{}","plainCitation":"Cassidy et al., “Student Searching with EBSCO Discovery: A Usability Study.”","noteIndex":40},"citationItems":[{"id":9098,"uris":["http://zotero.org/groups/4502712/items/DLGAP7WY"],"itemData":{"id":9098,"type":"article-journal","container-title":"Journal of Electronic Resources Librarianship","issue":"1","note":"ISBN: 1941-126X\npublisher: Taylor &amp; Francis","page":"17-35","title":"Student searching with EBSCO Discovery: A usability study","volume":"26","author":[{"family":"Cassidy","given":"Erin Dorris"},{"family":"Jones","given":"Glenda"},{"family":"McMain","given":"Lynn"},{"family":"Shen","given":"Lisa"},{"family":"Vieira","given":"Scott"}],"issued":{"date-parts":[["2014"]]}}}],"schema":"https://github.com/citation-style-language/schema/raw/master/csl-citation.json"} </w:instrText>
      </w:r>
      <w:r>
        <w:fldChar w:fldCharType="separate"/>
      </w:r>
      <w:r w:rsidR="001941D7" w:rsidRPr="001941D7">
        <w:t>Cassidy et al., “Student Searching with EBSCO Discovery: A Usability Study.”</w:t>
      </w:r>
      <w:r>
        <w:fldChar w:fldCharType="end"/>
      </w:r>
    </w:p>
  </w:endnote>
  <w:endnote w:id="45">
    <w:p w14:paraId="1F7A03A5" w14:textId="0130653F"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SAC3D8B5","properties":{"formattedCitation":"Majors, \\uc0\\u8220{}Comparative User Experiences of Next-Generation Catalogue Interfaces\\uc0\\u8221{}; Dease, Villaespesa, and MacDonald, \\uc0\\u8220{}Working Together: Using Student-Driven UX Projects to Improve Library Websites\\uc0\\u8221{}; Wu and Brown, \\uc0\\u8220{}Website Redesign: A Case Study\\uc0\\u8221{}; Sundt and Eastman, \\uc0\\u8220{}Informing Website Navigation Design with Team-Based Card Sorting.\\uc0\\u8221{}","plainCitation":"Majors, “Comparative User Experiences of Next-Generation Catalogue Interfaces”; Dease, Villaespesa, and MacDonald, “Working Together: Using Student-Driven UX Projects to Improve Library Websites”; Wu and Brown, “Website Redesign: A Case Study”; Sundt and Eastman, “Informing Website Navigation Design with Team-Based Card Sorting.”","noteIndex":41},"citationItems":[{"id":8420,"uris":["http://zotero.org/groups/4502712/items/L6YQL2LK"],"itemData":{"id":8420,"type":"article-journal","abstract":"One of the presumed advantages of next-generation library catalogue interfaces is that the user experience is improved--that it is both richer and more intuitive. Often the interfaces come with little or no user-facing documentation or imbedded \"help\" for patrons based on an assumption of ease of use and familiarity of the experience, having followed best practices in use on the Web. While there has been much gray literature (published on library Web sites, etc.) interrogating these implicit claims and contrasting the new interfaces to traditional Web-based catalogues, this article details a consistent and formal comparison of whether users can actually accomplish common library tasks, unassisted, using these interfaces. The author has undertaken a task-based usability test of vendor-provided next-generation catalogue interfaces and Web-scale discovery tools (Encore Synergy, Summon, WorldCat Local, Primo Central, EBSCO Discovery Service). Testing was done with undergraduates across all academic disciplines. The resulting qualitative data, noting any demonstrated trouble using the software as well as feedback or suggested improvements that the users may have about the software, will assist academic libraries in making or validating purchase and subscription decisions for these interfaces as well as help vendors make data-driven decisions about interface and experience enhancements. [ABSTRACT FROM AUTHOR]","archive":"Library, Information Science &amp; Technology Abstracts with Full Text","container-title":"Library Trends","ISSN":"00242594","issue":"1","journalAbbreviation":"Library Trends","note":"publisher: Johns Hopkins University Press","page":"186-207","source":"EBSCOhost","title":"Comparative User Experiences of Next-Generation Catalogue Interfaces","volume":"61","author":[{"family":"Majors","given":"Rice"}],"issued":{"date-parts":[["2012"]]}}},{"id":8741,"uris":["http://zotero.org/groups/4502712/items/GXK8JHJJ"],"itemData":{"id":8741,"type":"article-journal","abstract":"Web design standards have evolved considerably since the introduction of smartphones and tablets, but many academic library websites have fallen behind, perhaps due to a lack of internal user experience (UX) research and design practices. This article presents a discussion of various UX research and design methods undertaken by the Pratt Institute Libraries via collaboration with courses in Pratt's School of Information. Projects discussed include web analytics, user testing, online surveys, personas definition, card sorting, and prototyping. The insights gained from this study may be of assistance to other academic libraries planning to redesign and improve their online experience. [ABSTRACT FROM AUTHOR]","archive":"Library, Information Science &amp; Technology Abstracts with Full Text","container-title":"College &amp; Undergraduate Libraries","ISSN":"10691316","issue":"2-4","journalAbbreviation":"College &amp; Undergraduate Libraries","note":"publisher: Taylor &amp; Francis Ltd","page":"397-419","source":"EBSCOhost","title":"Working together: Using student-driven UX projects to improve library websites","volume":"27","author":[{"family":"Dease","given":"Nicholas"},{"family":"Villaespesa","given":"Elena"},{"family":"MacDonald","given":"Craig M."}],"issued":{"date-parts":[["2020",4]]}}},{"id":8751,"uris":["http://zotero.org/groups/4502712/items/4U89CAQA"],"itemData":{"id":8751,"type":"article-journal","abstract":"A library website redesign is a complicated and at times arduous task, requiring many different steps including determining user needs, analyzing past user behavior, examining other websites, defining design preferences, testing, marketing, and launching the site. Many different types of expertise are required over the entire process. Lessons learned from the Norris Medical Library’s experience with the redesign effort may be useful to others undertaking a similar project. [ABSTRACT FROM AUTHOR]","archive":"Library, Information Science &amp; Technology Abstracts with Full Text","container-title":"Medical Reference Services Quarterly","ISSN":"02763869","issue":"2","journalAbbreviation":"Medical Reference Services Quarterly","page":"158-174","source":"EBSCOhost","title":"Website Redesign: A Case Study","volume":"35","author":[{"family":"Wu","given":"Jin"},{"family":"Brown","given":"Janis F."}],"issued":{"date-parts":[["2016",4]]}}},{"id":8406,"uris":["http://zotero.org/groups/4502712/items/UIHPA2A7"],"itemData":{"id":8406,"type":"article-journal","abstract":"In 2016, Utah State University (USU) Libraries redesigned the library website's main menu and underlying information architecture (IA) in response to a number of known usability problems and limitations. Card sorting studies were conducted with a group of USU undergraduate students and a mixed group of faculty and graduate students to help develop a better understanding of users' mental models of library-related research and service tasks. Participants worked in teams to sort, rank and label cards pertaining to the content and feature of the library's website. Afterwards, participants discussed and performed usability tasks on each other's categories. Results were used to inform the design of a new IA and menu structure, while best practices from usability studies and trends in academic library website design were used to help with menu and link labeling. The final design was validated through follow-up discussions with staff, usability tests, and category/reverse category tests. [ABSTRACT FROM AUTHOR]","archive":"Library, Information Science &amp; Technology Abstracts with Full Text","container-title":"Journal of Web Librarianship","ISSN":"19322909","issue":"1","journalAbbreviation":"Journal of Web Librarianship","note":"publisher: Taylor &amp; Francis Ltd","page":"37-60","source":"EBSCOhost","title":"Informing Website Navigation Design with Team-Based Card Sorting","volume":"13","author":[{"family":"Sundt","given":"Alex"},{"family":"Eastman","given":"Teagan"}],"issued":{"date-parts":[["2019",1]]}}}],"schema":"https://github.com/citation-style-language/schema/raw/master/csl-citation.json"} </w:instrText>
      </w:r>
      <w:r>
        <w:fldChar w:fldCharType="separate"/>
      </w:r>
      <w:r w:rsidR="005437EB" w:rsidRPr="005437EB">
        <w:t>Majors, “Comparative User Experiences of Next-Generation Catalogue Interfaces”; Dease, Villaespesa, and MacDonald, “Working Together: Using Student-Driven UX Projects to Improve Library Websites”; Wu and Brown, “Website Redesign: A Case Study”; Sundt and Eastman, “Informing Website Navigation Design with Team-Based Card Sorting.”</w:t>
      </w:r>
      <w:r>
        <w:fldChar w:fldCharType="end"/>
      </w:r>
    </w:p>
  </w:endnote>
  <w:endnote w:id="46">
    <w:p w14:paraId="7B34EF02" w14:textId="46D127E8"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YI8mTNq6","properties":{"formattedCitation":"Paladino, Klentzin, and Mills, \\uc0\\u8220{}Card Sorting in an Online Environment: Key to Involving Online-Only Student Population in Usability Testing of an Academic Library Web Site?\\uc0\\u8221{}; Dominguez, Hammill, and Brillat, \\uc0\\u8220{}Toward a Usable Academic Library Web Site: A Case Study of Tried and Tested Usability Practices.\\uc0\\u8221{}","plainCitation":"Paladino, Klentzin, and Mills, “Card Sorting in an Online Environment: Key to Involving Online-Only Student Population in Usability Testing of an Academic Library Web Site?”; Dominguez, Hammill, and Brillat, “Toward a Usable Academic Library Web Site: A Case Study of Tried and Tested Usability Practices.”","noteIndex":42},"citationItems":[{"id":8427,"uris":["http://zotero.org/groups/4502712/items/P2CNNANF"],"itemData":{"id":8427,"type":"article-journal","abstract":"Based on in-person, task-based usability testing and interviews, the authors' library Web site was recently overhauled in order to improve user experience. This led to the authors' interest in additional usability testing methods and test environments that would most closely fit their library's goals and situation. The appeal of card sorting methods became evident: learning more than users' points of confusion interacting with the site, but learning users' preferences for grouping pages or concepts and naming various library links. The appeal of the online venue for card sorting was first that testing could incorporate input from a larger base of users than in-person testing alone, and, additionally, that testing could include the university's online-only student population. [ABSTRACT FROM AUTHOR]","archive":"Library, Information Science &amp; Technology Abstracts with Full Text","container-title":"Journal of Library &amp; Information Services in Distance Learning","ISSN":"1533290X","issue":"1/2","journalAbbreviation":"Journal of Library &amp; Information Services in Distance Learning","page":"37-49","source":"EBSCOhost","title":"Card Sorting in an Online Environment: Key to Involving Online-Only Student Population in Usability Testing of an Academic Library Web Site?","volume":"11","author":[{"family":"Paladino","given":"Emily B."},{"family":"Klentzin","given":"Jacqueline C."},{"family":"Mills","given":"Chloe P."}],"issued":{"date-parts":[["2017",1]]}}},{"id":8627,"uris":["http://zotero.org/groups/4502712/items/UKBLSZHZ"],"itemData":{"id":8627,"type":"article-journal","abstract":"Usability testing is an important element when designing useful, usable academic library Web sites. Since 2001, members of the Florida International University Libraries Web team have worked toward establishing a process that identifies user needs through usability testing. Starting with the libraries’ first Web site redesign project in 2001, the team has taken an active part in improving Web site user experience. After engaging in multiple redesign efforts, the Web team has developed a process that supports awareness of user experience through continual usability testing and feedback gathering. This article presents strategies and practices to measure Web site user experience, including classic usability testing methods (e.g., card sorting activities, focus groups, and task-based user testing), as well as the team's latest effort to assess Web site analytics and content to identify Web site usage patterns and areas of concern. A history of the Florida International University Libraries’ Web site redesign process is presented to illustrate lessons learned and best practices to facilitate future redesign and testing efforts. Taking a longitudinal look at usability testing at one institution, the study aims to inform the development of an effective strategy for user research and content management. [ABSTRACT FROM PUBLISHER]","archive":"Library, Information Science &amp; Technology Abstracts with Full Text","container-title":"Journal of Web Librarianship","ISSN":"19322909","issue":"2/3","journalAbbreviation":"Journal of Web Librarianship","note":"publisher: Taylor &amp; Francis Ltd","page":"99-120","source":"EBSCOhost","title":"Toward a Usable Academic Library Web Site: A Case Study of Tried and Tested Usability Practices","volume":"9","author":[{"family":"Dominguez","given":"Gricel"},{"family":"Hammill","given":"Sarah J."},{"family":"Brillat","given":"Ava Iuliano"}],"issued":{"date-parts":[["2015",4]]}}}],"schema":"https://github.com/citation-style-language/schema/raw/master/csl-citation.json"} </w:instrText>
      </w:r>
      <w:r>
        <w:fldChar w:fldCharType="separate"/>
      </w:r>
      <w:r w:rsidR="001941D7" w:rsidRPr="001941D7">
        <w:t>Paladino, Klentzin, and Mills, “Card Sorting in an Online Environment: Key to Involving Online-Only Student Population in Usability Testing of an Academic Library Web Site?”; Dominguez, Hammill, and Brillat, “Toward a Usable Academic Library Web Site: A Case Study of Tried and Tested Usability Practices.”</w:t>
      </w:r>
      <w:r>
        <w:fldChar w:fldCharType="end"/>
      </w:r>
    </w:p>
  </w:endnote>
  <w:endnote w:id="47">
    <w:p w14:paraId="459477E5" w14:textId="0A0892F3" w:rsidR="003D0DE6" w:rsidRPr="003D0DE6" w:rsidRDefault="003D0DE6">
      <w:pPr>
        <w:pStyle w:val="EndnoteText"/>
        <w:rPr>
          <w:lang w:val="en-US"/>
        </w:rPr>
      </w:pPr>
      <w:r>
        <w:rPr>
          <w:rStyle w:val="EndnoteReference"/>
        </w:rPr>
        <w:endnoteRef/>
      </w:r>
      <w:r>
        <w:t xml:space="preserve"> </w:t>
      </w:r>
      <w:r>
        <w:fldChar w:fldCharType="begin"/>
      </w:r>
      <w:r w:rsidR="005437EB">
        <w:instrText xml:space="preserve"> ADDIN ZOTERO_ITEM CSL_CITATION {"citationID":"1bqI4vxA","properties":{"formattedCitation":"Sundt and Eastman, \\uc0\\u8220{}Informing Website Navigation Design with Team-Based Card Sorting.\\uc0\\u8221{}","plainCitation":"Sundt and Eastman, “Informing Website Navigation Design with Team-Based Card Sorting.”","noteIndex":43},"citationItems":[{"id":8406,"uris":["http://zotero.org/groups/4502712/items/UIHPA2A7"],"itemData":{"id":8406,"type":"article-journal","abstract":"In 2016, Utah State University (USU) Libraries redesigned the library website's main menu and underlying information architecture (IA) in response to a number of known usability problems and limitations. Card sorting studies were conducted with a group of USU undergraduate students and a mixed group of faculty and graduate students to help develop a better understanding of users' mental models of library-related research and service tasks. Participants worked in teams to sort, rank and label cards pertaining to the content and feature of the library's website. Afterwards, participants discussed and performed usability tasks on each other's categories. Results were used to inform the design of a new IA and menu structure, while best practices from usability studies and trends in academic library website design were used to help with menu and link labeling. The final design was validated through follow-up discussions with staff, usability tests, and category/reverse category tests. [ABSTRACT FROM AUTHOR]","archive":"Library, Information Science &amp; Technology Abstracts with Full Text","container-title":"Journal of Web Librarianship","ISSN":"19322909","issue":"1","journalAbbreviation":"Journal of Web Librarianship","note":"publisher: Taylor &amp; Francis Ltd","page":"37-60","source":"EBSCOhost","title":"Informing Website Navigation Design with Team-Based Card Sorting","volume":"13","author":[{"family":"Sundt","given":"Alex"},{"family":"Eastman","given":"Teagan"}],"issued":{"date-parts":[["2019",1]]}},"label":"page"}],"schema":"https://github.com/citation-style-language/schema/raw/master/csl-citation.json"} </w:instrText>
      </w:r>
      <w:r>
        <w:fldChar w:fldCharType="separate"/>
      </w:r>
      <w:r w:rsidR="001941D7" w:rsidRPr="001941D7">
        <w:t>Sundt and Eastman, “Informing Website Navigation Design with Team-Based Card Sorting.”</w:t>
      </w:r>
      <w:r>
        <w:fldChar w:fldCharType="end"/>
      </w:r>
      <w:r>
        <w:t>su</w:t>
      </w:r>
    </w:p>
  </w:endnote>
  <w:endnote w:id="48">
    <w:p w14:paraId="49B40B8F" w14:textId="499D9B54" w:rsidR="000648F6" w:rsidRPr="000648F6" w:rsidRDefault="000648F6">
      <w:pPr>
        <w:pStyle w:val="EndnoteText"/>
        <w:rPr>
          <w:lang w:val="en-US"/>
        </w:rPr>
      </w:pPr>
      <w:r>
        <w:rPr>
          <w:rStyle w:val="EndnoteReference"/>
        </w:rPr>
        <w:endnoteRef/>
      </w:r>
      <w:r>
        <w:t xml:space="preserve"> </w:t>
      </w:r>
      <w:r>
        <w:fldChar w:fldCharType="begin"/>
      </w:r>
      <w:r w:rsidR="005437EB">
        <w:instrText xml:space="preserve"> ADDIN ZOTERO_ITEM CSL_CITATION {"citationID":"3vhD0SMy","properties":{"formattedCitation":"Troy A. Swanson et al., \\uc0\\u8220{}Guiding Choices: Implementing a Library Website Usability Study,\\uc0\\u8221{} {\\i{}Reference Services Review} 45, no. 3 (July 2017): 365.","plainCitation":"Troy A. Swanson et al., “Guiding Choices: Implementing a Library Website Usability Study,” Reference Services Review 45, no. 3 (July 2017): 365.","noteIndex":44},"citationItems":[{"id":8492,"uris":["http://zotero.org/groups/4502712/items/SYPXU69X"],"itemData":{"id":8492,"type":"article-journal","abstract":"Purpose The purpose of this study is go better understand website usability by community college students. The usability study team sought data that would help to guide in a website redesign.Design/methodology/approach Librarians led students through sessions that followed the usability testing approach defined by &lt;xref&gt;Nielsen (2012)&lt;/xref&gt; which emphasizes the ease of use of the Web interface. This study compared the results from the existing library website and a prototype website.Findings The study’s findings emphasized the need for balance between the variety of services and content that the website provides. This is especially true given that so many community college students are underprepared for college-level courses.Research limitations/implications The study was limited by available time and the clinical nature of the usability session.Practical implications The study results underscore the significant challenge facing library website designers. The various online services exist in pockets that are only partially integrated and, therefore, require students to make decisions and predictive judgments as they navigate the site.Originality/value Overall, this study emphasized the need for balance between the variety of services and content that the website provides. [ABSTRACT FROM AUTHOR]","archive":"Library, Information Science &amp; Technology Abstracts with Full Text","container-title":"Reference Services Review","ISSN":"00907324","issue":"3","journalAbbreviation":"Reference Services Review","page":"359-367","source":"EBSCOhost","title":"Guiding choices: implementing a library website usability study","volume":"45","author":[{"family":"Swanson","given":"Troy A."},{"family":"Hayes","given":"Tish"},{"family":"Kolan","given":"Jennifer"},{"family":"Hand","given":"Kelly"},{"family":"Miller","given":"Susan"}],"issued":{"date-parts":[["2017",7]]}},"locator":"365","label":"page"}],"schema":"https://github.com/citation-style-language/schema/raw/master/csl-citation.json"} </w:instrText>
      </w:r>
      <w:r>
        <w:fldChar w:fldCharType="separate"/>
      </w:r>
      <w:r w:rsidR="005437EB" w:rsidRPr="005437EB">
        <w:t xml:space="preserve">Troy A. Swanson et al., “Guiding Choices: Implementing a Library Website Usability Study,” </w:t>
      </w:r>
      <w:r w:rsidR="005437EB" w:rsidRPr="005437EB">
        <w:rPr>
          <w:i/>
          <w:iCs/>
        </w:rPr>
        <w:t>Reference Services Review</w:t>
      </w:r>
      <w:r w:rsidR="005437EB" w:rsidRPr="005437EB">
        <w:t xml:space="preserve"> 45, no. 3 (July 2017): 365.</w:t>
      </w:r>
      <w:r>
        <w:fldChar w:fldCharType="end"/>
      </w:r>
    </w:p>
  </w:endnote>
  <w:endnote w:id="49">
    <w:p w14:paraId="2DE6CFB1" w14:textId="0607080A" w:rsidR="000648F6" w:rsidRPr="000648F6" w:rsidRDefault="000648F6">
      <w:pPr>
        <w:pStyle w:val="EndnoteText"/>
        <w:rPr>
          <w:lang w:val="en-US"/>
        </w:rPr>
      </w:pPr>
      <w:r>
        <w:rPr>
          <w:rStyle w:val="EndnoteReference"/>
        </w:rPr>
        <w:endnoteRef/>
      </w:r>
      <w:r>
        <w:t xml:space="preserve"> </w:t>
      </w:r>
      <w:r>
        <w:fldChar w:fldCharType="begin"/>
      </w:r>
      <w:r w:rsidR="005437EB">
        <w:instrText xml:space="preserve"> ADDIN ZOTERO_ITEM CSL_CITATION {"citationID":"8SrPGEBu","properties":{"formattedCitation":"Alyssa M. Valenti, \\uc0\\u8220{}Usability Testing for a Community College Library Website,\\uc0\\u8221{} {\\i{}Library Hi Tech News} 36, no. 1 (January 2019): 1\\uc0\\u8211{}8.","plainCitation":"Alyssa M. Valenti, “Usability Testing for a Community College Library Website,” Library Hi Tech News 36, no. 1 (January 2019): 1–8.","noteIndex":45},"citationItems":[{"id":8591,"uris":["http://zotero.org/groups/4502712/items/ELRTZF6M"],"itemData":{"id":8591,"type":"article-journal","abstract":"Purpose This paper details a usability testing case study on a simplified homepage for [Library]. The usability testing was completed in Spring 2017 to meet the needs of diverse user groups and shifting trends in Web design and development. At the conclusion of the usability testing, recommendations for change informed the design decisions and a new homepage was implemented in October 2018.Design/methodology/approach The researcher performed eight usability tests with a combination of the different library user types; full-time faculty, students, an administrator and members of the public. The usability test consisted of 13 specific tasks. After testers completed the tasks, users filled out a 30-question Likert-scale questionnaire and answered a set of 8 open-ended questions.Findings This paper discusses the recommendations for change which the researcher discovered at the conclusion of the usability testing period. The research found the need to improve and include specific navigational, visual and easy-to-use elements to best meet the needs of the users in the usability tests. Changes were ranked and implemented on a scale of catastrophic to cosmetic.Research limitations/implications As websites, technology and user preferences continually evolve, the homepage will need to be tested for usability again in the next several years. Researchers are encouraged to adapt the methods to their own institutions.Practical implications This paper discusses findings specific to [Library], which in turn has proved to increase usage of certain features and functions by the user community.Originality/value This is the first time usability testing has been done for the [Library's] website. It was the first time the design of the homepage was informed by real user preference. This paper is valuable to those looking to create a simple, easy-to-use homepage that best benefits their own unique community of users. [ABSTRACT FROM AUTHOR]","archive":"Library, Information Science &amp; Technology Abstracts with Full Text","container-title":"Library Hi Tech News","ISSN":"07419058","issue":"1","journalAbbreviation":"Library Hi Tech News","page":"1-8","source":"EBSCOhost","title":"Usability testing for a community college library website","volume":"36","author":[{"family":"Valenti","given":"Alyssa M."}],"issued":{"date-parts":[["2019",1]]}}}],"schema":"https://github.com/citation-style-language/schema/raw/master/csl-citation.json"} </w:instrText>
      </w:r>
      <w:r>
        <w:fldChar w:fldCharType="separate"/>
      </w:r>
      <w:r w:rsidR="005437EB" w:rsidRPr="005437EB">
        <w:t xml:space="preserve">Alyssa M. Valenti, “Usability Testing for a Community College Library Website,” </w:t>
      </w:r>
      <w:r w:rsidR="005437EB" w:rsidRPr="005437EB">
        <w:rPr>
          <w:i/>
          <w:iCs/>
        </w:rPr>
        <w:t>Library Hi Tech News</w:t>
      </w:r>
      <w:r w:rsidR="005437EB" w:rsidRPr="005437EB">
        <w:t xml:space="preserve"> 36, no. 1 (January 2019): 1–8.</w:t>
      </w:r>
      <w:r>
        <w:fldChar w:fldCharType="end"/>
      </w:r>
    </w:p>
  </w:endnote>
  <w:endnote w:id="50">
    <w:p w14:paraId="4F5E2742" w14:textId="19EEB341" w:rsidR="000648F6" w:rsidRPr="000648F6" w:rsidRDefault="000648F6">
      <w:pPr>
        <w:pStyle w:val="EndnoteText"/>
        <w:rPr>
          <w:lang w:val="en-US"/>
        </w:rPr>
      </w:pPr>
      <w:r>
        <w:rPr>
          <w:rStyle w:val="EndnoteReference"/>
        </w:rPr>
        <w:endnoteRef/>
      </w:r>
      <w:r>
        <w:t xml:space="preserve"> </w:t>
      </w:r>
      <w:r>
        <w:fldChar w:fldCharType="begin"/>
      </w:r>
      <w:r w:rsidR="001941D7">
        <w:instrText xml:space="preserve"> ADDIN ZOTERO_ITEM CSL_CITATION {"citationID":"lyv2RJBj","properties":{"formattedCitation":"David J. Comeaux, \\uc0\\u8220{}Usability Testing of a Web-Scale Discovery System at an Academic Library,\\uc0\\u8221{} {\\i{}College &amp; Undergraduate Libraries} 19, no. 2\\uc0\\u8211{}4 (2012): 202.","plainCitation":"David J. Comeaux, “Usability Testing of a Web-Scale Discovery System at an Academic Library,” College &amp; Undergraduate Libraries 19, no. 2–4 (2012): 202.","noteIndex":46},"citationItems":[{"id":9158,"uris":["http://zotero.org/groups/4502712/items/HYA7XWXW"],"itemData":{"id":9158,"type":"article-journal","container-title":"College &amp; Undergraduate Libraries","issue":"2-4","note":"ISBN: 1069-1316\npublisher: Taylor &amp; Francis","page":"189-206","title":"Usability testing of a web-scale discovery system at an academic library","volume":"19","author":[{"family":"Comeaux","given":"David J."}],"issued":{"date-parts":[["2012"]]}},"locator":"202","label":"page"}],"schema":"https://github.com/citation-style-language/schema/raw/master/csl-citation.json"} </w:instrText>
      </w:r>
      <w:r>
        <w:fldChar w:fldCharType="separate"/>
      </w:r>
      <w:r w:rsidR="001941D7" w:rsidRPr="001941D7">
        <w:t xml:space="preserve">David J. Comeaux, “Usability Testing of a Web-Scale Discovery System at an Academic Library,” </w:t>
      </w:r>
      <w:r w:rsidR="001941D7" w:rsidRPr="001941D7">
        <w:rPr>
          <w:i/>
          <w:iCs/>
        </w:rPr>
        <w:t>College &amp; Undergraduate Libraries</w:t>
      </w:r>
      <w:r w:rsidR="001941D7" w:rsidRPr="001941D7">
        <w:t xml:space="preserve"> 19, no. 2–4 (2012): 202.</w:t>
      </w:r>
      <w:r>
        <w:fldChar w:fldCharType="end"/>
      </w:r>
    </w:p>
  </w:endnote>
  <w:endnote w:id="51">
    <w:p w14:paraId="19E30B68" w14:textId="4000017B" w:rsidR="000648F6" w:rsidRPr="000648F6" w:rsidRDefault="000648F6">
      <w:pPr>
        <w:pStyle w:val="EndnoteText"/>
        <w:rPr>
          <w:lang w:val="en-US"/>
        </w:rPr>
      </w:pPr>
      <w:r>
        <w:rPr>
          <w:rStyle w:val="EndnoteReference"/>
        </w:rPr>
        <w:endnoteRef/>
      </w:r>
      <w:r>
        <w:t xml:space="preserve"> </w:t>
      </w:r>
      <w:r>
        <w:fldChar w:fldCharType="begin"/>
      </w:r>
      <w:r w:rsidR="005437EB">
        <w:instrText xml:space="preserve"> ADDIN ZOTERO_ITEM CSL_CITATION {"citationID":"Cuyo4sjG","properties":{"formattedCitation":"Jacobs, DeMars, and Kimmitt, \\uc0\\u8220{}A Multi-Campus Usability Testing Study of the New Primo Interface.\\uc0\\u8221{}","plainCitation":"Jacobs, DeMars, and Kimmitt, “A Multi-Campus Usability Testing Study of the New Primo Interface.”","noteIndex":47},"citationItems":[{"id":8472,"uris":["http://zotero.org/groups/4502712/items/N9QJ6B6Z"],"itemData":{"id":8472,"type":"article-journal","abstract":"When the 23-member California State University Libraries merged integrated library systems in 2017, a unique opportunity arose to conduct multi-tenant usability testing on user experience in the Primo discovery service, collectively branded OneSearch. In 2018, librarians at five campuses conducted a round of task-based individual user testing on their separate instances, seeking to review individual campuses' decisions about customizations designed to provide optimal performance of the system and provide insight into group decisions about our shared customization choices. Along with the findings of the test results and recommendations for enhancements to existing modifications, we discuss the challenges and opportunities that are present in conducting multi-campus usability testing and share recommendations for future consortium-based testing efforts. [ABSTRACT FROM AUTHOR]","archive":"Library, Information Science &amp; Technology Abstracts with Full Text","container-title":"College &amp; Undergraduate Libraries","ISSN":"10691316","issue":"1","journalAbbreviation":"College &amp; Undergraduate Libraries","note":"publisher: Taylor &amp; Francis Ltd","page":"1-16","source":"EBSCOhost","title":"A multi-campus usability testing study of the new Primo interface","volume":"27","author":[{"family":"Jacobs","given":"W."},{"family":"DeMars","given":"Mike"},{"family":"Kimmitt","given":"J. M."}],"issued":{"date-parts":[["2020",1]]}}}],"schema":"https://github.com/citation-style-language/schema/raw/master/csl-citation.json"} </w:instrText>
      </w:r>
      <w:r>
        <w:fldChar w:fldCharType="separate"/>
      </w:r>
      <w:r w:rsidR="001941D7" w:rsidRPr="001941D7">
        <w:t>Jacobs, DeMars, and Kimmitt, “A Multi-Campus Usability Testing Study of the New Primo Interface.”</w:t>
      </w:r>
      <w:r>
        <w:fldChar w:fldCharType="end"/>
      </w:r>
    </w:p>
  </w:endnote>
  <w:endnote w:id="52">
    <w:p w14:paraId="747BA619" w14:textId="29677B32" w:rsidR="000648F6" w:rsidRPr="000648F6" w:rsidRDefault="000648F6">
      <w:pPr>
        <w:pStyle w:val="EndnoteText"/>
        <w:rPr>
          <w:lang w:val="en-US"/>
        </w:rPr>
      </w:pPr>
      <w:r>
        <w:rPr>
          <w:rStyle w:val="EndnoteReference"/>
        </w:rPr>
        <w:endnoteRef/>
      </w:r>
      <w:r>
        <w:t xml:space="preserve"> </w:t>
      </w:r>
      <w:r>
        <w:fldChar w:fldCharType="begin"/>
      </w:r>
      <w:r w:rsidR="005437EB">
        <w:instrText xml:space="preserve"> ADDIN ZOTERO_ITEM CSL_CITATION {"citationID":"g4kFNtbg","properties":{"formattedCitation":"Suzanna Conrad and Nathasha Alvarez, \\uc0\\u8220{}Conversations with Web Site Users: Using Focus Groups to Open Discussion and Improve User Experience,\\uc0\\u8221{} {\\i{}Journal of Web Librarianship} 10, no. 2 (April 2016): 53\\uc0\\u8211{}82; Conrad and Shen, \\uc0\\u8220{}Designing a User-Centric Web Site for\\uc0\\u160{}Handheld Devices: Incorporating Data-Driven Decision-Making Techniques with Surveys and Usability Testing\\uc0\\u8221{}; Dominguez, Hammill, and Brillat, \\uc0\\u8220{}Toward a Usable Academic Library Web Site: A Case Study of Tried and Tested Usability Practices.\\uc0\\u8221{}","plainCitation":"Suzanna Conrad and Nathasha Alvarez, “Conversations with Web Site Users: Using Focus Groups to Open Discussion and Improve User Experience,” Journal of Web Librarianship 10, no. 2 (April 2016): 53–82; Conrad and Shen, “Designing a User-Centric Web Site for Handheld Devices: Incorporating Data-Driven Decision-Making Techniques with Surveys and Usability Testing”; Dominguez, Hammill, and Brillat, “Toward a Usable Academic Library Web Site: A Case Study of Tried and Tested Usability Practices.”","noteIndex":48},"citationItems":[{"id":8576,"uris":["http://zotero.org/groups/4502712/items/8B8HWKDQ"],"itemData":{"id":8576,"type":"article-journal","abstract":"User feedback on Web site design can be vital to understanding what issues library users may encounter when visiting a Web site, but obtaining this feedback can be time consuming, difficult to structure, and expensive. In past years, staff working on the Cal Poly Pomona University Library Web site collected user feedback from surveys and usability testing. This team was interested in acquiring a more basic understanding of how users interact with the Web in general, whether for research or other purposes, and how such experiences could inform design decisions. This article will discuss what focus groups are, why libraries should consider conducting focus groups for Web site testing and development, how focus groups can complement usability testing, and if focus groups are worth the time and effort. Results from focus group sessions will also be shared and discussed including information that fueled design decisions and benefits that participants gained from the experience. [ABSTRACT FROM AUTHOR]","archive":"Library, Information Science &amp; Technology Abstracts with Full Text","container-title":"Journal of Web Librarianship","ISSN":"19322909","issue":"2","journalAbbreviation":"Journal of Web Librarianship","note":"publisher: Taylor &amp; Francis Ltd","page":"53-82","source":"EBSCOhost","title":"Conversations with Web Site Users: Using Focus Groups to Open Discussion and Improve User Experience","volume":"10","author":[{"family":"Conrad","given":"Suzanna"},{"family":"Alvarez","given":"Nathasha"}],"issued":{"date-parts":[["2016",4]]}}},{"id":8561,"uris":["http://zotero.org/groups/4502712/items/VI9U9S9T"],"itemData":{"id":8561,"type":"article-journal","abstract":"Cal Poly Pomona University Library launched its first mobile Web site in 2007. The continuous development of the library's mobile Web sites has mostly been informed by feedback from library staff rather than from student users. As mobile devices and tablets become more prevalent among college students, it is crucial to gain a better understanding of students’ mobile and tablet usage patterns so that more decisions are data-driven and based on user expectations. This article details the findings from a study assessing the usability of the library's Web site for tablets and mobile devices, which includes survey feedback and three rounds of usability testing. [ABSTRACT FROM AUTHOR]","archive":"Library, Information Science &amp; Technology Abstracts with Full Text","container-title":"Journal of Web Librarianship","ISSN":"19322909","issue":"4","journalAbbreviation":"Journal of Web Librarianship","page":"349-383","source":"EBSCOhost","title":"Designing a User-Centric Web Site for Handheld Devices: Incorporating Data-Driven Decision-Making Techniques with Surveys and Usability Testing","volume":"8","author":[{"family":"Conrad","given":"Suzanna"},{"family":"Shen","given":"Julie"}],"issued":{"date-parts":[["2014",10]]}}},{"id":8627,"uris":["http://zotero.org/groups/4502712/items/UKBLSZHZ"],"itemData":{"id":8627,"type":"article-journal","abstract":"Usability testing is an important element when designing useful, usable academic library Web sites. Since 2001, members of the Florida International University Libraries Web team have worked toward establishing a process that identifies user needs through usability testing. Starting with the libraries’ first Web site redesign project in 2001, the team has taken an active part in improving Web site user experience. After engaging in multiple redesign efforts, the Web team has developed a process that supports awareness of user experience through continual usability testing and feedback gathering. This article presents strategies and practices to measure Web site user experience, including classic usability testing methods (e.g., card sorting activities, focus groups, and task-based user testing), as well as the team's latest effort to assess Web site analytics and content to identify Web site usage patterns and areas of concern. A history of the Florida International University Libraries’ Web site redesign process is presented to illustrate lessons learned and best practices to facilitate future redesign and testing efforts. Taking a longitudinal look at usability testing at one institution, the study aims to inform the development of an effective strategy for user research and content management. [ABSTRACT FROM PUBLISHER]","archive":"Library, Information Science &amp; Technology Abstracts with Full Text","container-title":"Journal of Web Librarianship","ISSN":"19322909","issue":"2/3","journalAbbreviation":"Journal of Web Librarianship","note":"publisher: Taylor &amp; Francis Ltd","page":"99-120","source":"EBSCOhost","title":"Toward a Usable Academic Library Web Site: A Case Study of Tried and Tested Usability Practices","volume":"9","author":[{"family":"Dominguez","given":"Gricel"},{"family":"Hammill","given":"Sarah J."},{"family":"Brillat","given":"Ava Iuliano"}],"issued":{"date-parts":[["2015",4]]}}}],"schema":"https://github.com/citation-style-language/schema/raw/master/csl-citation.json"} </w:instrText>
      </w:r>
      <w:r>
        <w:fldChar w:fldCharType="separate"/>
      </w:r>
      <w:r w:rsidR="005437EB" w:rsidRPr="005437EB">
        <w:t xml:space="preserve">Suzanna Conrad and Nathasha Alvarez, “Conversations with Web Site Users: Using Focus Groups to Open Discussion and Improve User Experience,” </w:t>
      </w:r>
      <w:r w:rsidR="005437EB" w:rsidRPr="005437EB">
        <w:rPr>
          <w:i/>
          <w:iCs/>
        </w:rPr>
        <w:t>Journal of Web Librarianship</w:t>
      </w:r>
      <w:r w:rsidR="005437EB" w:rsidRPr="005437EB">
        <w:t xml:space="preserve"> 10, no. 2 (April 2016): 53–82; Conrad and Shen, “Designing a User-Centric Web Site for Handheld Devices: Incorporating Data-Driven Decision-Making Techniques with Surveys and Usability Testing”; Dominguez, Hammill, and Brillat, “Toward a Usable Academic Library Web Site: A Case Study of Tried and Tested Usability Practices.”</w:t>
      </w:r>
      <w:r>
        <w:fldChar w:fldCharType="end"/>
      </w:r>
    </w:p>
  </w:endnote>
  <w:endnote w:id="53">
    <w:p w14:paraId="0C534640" w14:textId="3F8D3FB3" w:rsidR="000648F6" w:rsidRPr="000648F6" w:rsidRDefault="000648F6">
      <w:pPr>
        <w:pStyle w:val="EndnoteText"/>
        <w:rPr>
          <w:lang w:val="en-US"/>
        </w:rPr>
      </w:pPr>
      <w:r>
        <w:rPr>
          <w:rStyle w:val="EndnoteReference"/>
        </w:rPr>
        <w:endnoteRef/>
      </w:r>
      <w:r>
        <w:t xml:space="preserve"> </w:t>
      </w:r>
      <w:r>
        <w:fldChar w:fldCharType="begin"/>
      </w:r>
      <w:r w:rsidR="001941D7">
        <w:instrText xml:space="preserve"> ADDIN ZOTERO_ITEM CSL_CITATION {"citationID":"DosPr9th","properties":{"formattedCitation":"Darren Chase, Elizabeth Trapasso, and Robert Tolliver, \\uc0\\u8220{}The Perfect Storm: Examining User Experience and Conducting a Usability Test to Investigate a Disruptive Academic Library Web Site Redevelopment.,\\uc0\\u8221{} {\\i{}Journal of Web Librarianship} 10, no. 1 (January 2016): 28\\uc0\\u8211{}44.","plainCitation":"Darren Chase, Elizabeth Trapasso, and Robert Tolliver, “The Perfect Storm: Examining User Experience and Conducting a Usability Test to Investigate a Disruptive Academic Library Web Site Redevelopment.,” Journal of Web Librarianship 10, no. 1 (January 2016): 28–44.","noteIndex":49},"citationItems":[{"id":8643,"uris":["http://zotero.org/groups/4502712/items/XPAV7RU6"],"itemData":{"id":8643,"type":"article-journal","abstract":"The researchers conducted a task-based usability test of the effectiveness of online research beginning on the library Web site homepage. The participants included five university faculty members, six graduate students, and six undergraduate students. All participants reported feeling satisfied with their overall research experience, though most were unable to effectively complete all the research tasks of the test. The researchers identified weaknesses in the approach and process of many participants, and overall usability issues of the library discovery tool and other library Web site pages and research interfaces. Findings indicate the need to strategically incorporate self-service information literacy and research skills help into the library Web site, and to implement navigation and design changes to the library homepage, discovery tool interface, online catalog, and across all the library's Web services. [ABSTRACT FROM AUTHOR]","archive":"Library, Information Science &amp; Technology Abstracts with Full Text","container-title":"Journal of Web Librarianship","ISSN":"19322909","issue":"1","journalAbbreviation":"Journal of Web Librarianship","note":"publisher: Taylor &amp; Francis Ltd","page":"28-44","source":"EBSCOhost","title":"The Perfect Storm: Examining User Experience and Conducting a Usability Test to Investigate a Disruptive Academic Library Web Site Redevelopment.","volume":"10","author":[{"family":"Chase","given":"Darren"},{"family":"Trapasso","given":"Elizabeth"},{"family":"Tolliver","given":"Robert"}],"issued":{"date-parts":[["2016",1]]}}}],"schema":"https://github.com/citation-style-language/schema/raw/master/csl-citation.json"} </w:instrText>
      </w:r>
      <w:r>
        <w:fldChar w:fldCharType="separate"/>
      </w:r>
      <w:r w:rsidR="001941D7" w:rsidRPr="001941D7">
        <w:t xml:space="preserve">Darren Chase, Elizabeth Trapasso, and Robert Tolliver, “The Perfect Storm: Examining User Experience and Conducting a Usability Test to Investigate a Disruptive Academic Library Web Site Redevelopment.,” </w:t>
      </w:r>
      <w:r w:rsidR="001941D7" w:rsidRPr="001941D7">
        <w:rPr>
          <w:i/>
          <w:iCs/>
        </w:rPr>
        <w:t>Journal of Web Librarianship</w:t>
      </w:r>
      <w:r w:rsidR="001941D7" w:rsidRPr="001941D7">
        <w:t xml:space="preserve"> 10, no. 1 (January 2016): 28–44.</w:t>
      </w:r>
      <w:r>
        <w:fldChar w:fldCharType="end"/>
      </w:r>
    </w:p>
  </w:endnote>
  <w:endnote w:id="54">
    <w:p w14:paraId="36388EA0" w14:textId="59D86B63" w:rsidR="005B7B36" w:rsidRPr="005B7B36" w:rsidRDefault="005B7B36">
      <w:pPr>
        <w:pStyle w:val="EndnoteText"/>
        <w:rPr>
          <w:lang w:val="en-US"/>
        </w:rPr>
      </w:pPr>
      <w:r>
        <w:rPr>
          <w:rStyle w:val="EndnoteReference"/>
        </w:rPr>
        <w:endnoteRef/>
      </w:r>
      <w:r>
        <w:t xml:space="preserve"> </w:t>
      </w:r>
      <w:r>
        <w:fldChar w:fldCharType="begin"/>
      </w:r>
      <w:r w:rsidR="008664E6">
        <w:instrText xml:space="preserve"> ADDIN ZOTERO_ITEM CSL_CITATION {"citationID":"a949v1021n","properties":{"formattedCitation":"Rob O\\uc0\\u8217{}Connell, \\uc0\\u8220{}Beyond the Bento: A New Discovery Experience at Smith College.,\\uc0\\u8221{} {\\i{}Computers in Libraries} 39, no. 2 (March 2019): 18\\uc0\\u8211{}21; Valerie Linsinbigler et al., \\uc0\\u8220{}User-Centered Design of a Library Tutorials Page: A Solution to Digital Hoarding.,\\uc0\\u8221{} {\\i{}Journal of Library &amp; Information Services in Distance Learning} 15, no. 2 (June 2021): 142\\uc0\\u8211{}56.","plainCitation":"Rob O’Connell, “Beyond the Bento: A New Discovery Experience at Smith College.,” Computers in Libraries 39, no. 2 (March 2019): 18–21; Valerie Linsinbigler et al., “User-Centered Design of a Library Tutorials Page: A Solution to Digital Hoarding.,” Journal of Library &amp; Information Services in Distance Learning 15, no. 2 (June 2021): 142–56.","noteIndex":50},"citationItems":[{"id":8433,"uris":["http://zotero.org/groups/4502712/items/KGCVFAVR"],"itemData":{"id":8433,"type":"article-journal","abstract":"The article talks about the redesign of the website of Smith College Libraries which uses EBSCO Discovery Service (EDS) as its discovery layer. It informs about the development of a dynamic bento-box interface for their EDS. Use of tools including PHP, JavaScript, and Bootstrap for the new design, testing the usability of the redesigned interface, and presenting of search results in the website are discussed.","archive":"Library, Information Science &amp; Technology Abstracts with Full Text","container-title":"Computers in Libraries","ISSN":"10417915","issue":"2","journalAbbreviation":"Computers in Libraries","note":"publisher: Information Today Inc.","page":"18-21","source":"EBSCOhost","title":"Beyond the Bento: A New Discovery Experience at Smith College.","volume":"39","author":[{"family":"O'Connell","given":"Rob"}],"issued":{"date-parts":[["2019",3]]}}},{"id":8774,"uris":["http://zotero.org/groups/4502712/items/8RJ8NNAS"],"itemData":{"id":8774,"type":"article-journal","abstract":"Library tutorials offer on demand and as-needed instruction, a necessity as higher education continues to extend the reach of online learning. Our institution has increased its online course offerings alongside a university-wide shift in pedagogical and student-centered philosophy. To align our library tutorials webpage with these advances, we achieved a comprehensive redesign through a survey, student usability study, and librarian focus group. Guided by user-experience design, web accessibility, and Universal Design for Learning principles, we organized the new web page to better support our learning community. [ABSTRACT FROM AUTHOR]","archive":"Library, Information Science &amp; Technology Abstracts with Full Text","container-title":"Journal of Library &amp; Information Services in Distance Learning","ISSN":"1533290X","issue":"2","journalAbbreviation":"Journal of Library &amp; Information Services in Distance Learning","page":"142-156","source":"EBSCOhost","title":"User-Centered Design of a Library Tutorials Page: A Solution to Digital Hoarding.","volume":"15","author":[{"family":"Linsinbigler","given":"Valerie"},{"family":"Lowder","given":"Christopher"},{"family":"Mattson","given":"Janna"},{"family":"Murphy-Lang","given":"Anna"},{"family":"LoPresto","given":"Samuel"}],"issued":{"date-parts":[["2021",6]]}}}],"schema":"https://github.com/citation-style-language/schema/raw/master/csl-citation.json"} </w:instrText>
      </w:r>
      <w:r>
        <w:fldChar w:fldCharType="separate"/>
      </w:r>
      <w:r w:rsidR="008664E6" w:rsidRPr="008664E6">
        <w:t xml:space="preserve">Rob O’Connell, “Beyond the Bento: A New Discovery Experience at Smith College.,” </w:t>
      </w:r>
      <w:r w:rsidR="008664E6" w:rsidRPr="008664E6">
        <w:rPr>
          <w:i/>
          <w:iCs/>
        </w:rPr>
        <w:t>Computers in Libraries</w:t>
      </w:r>
      <w:r w:rsidR="008664E6" w:rsidRPr="008664E6">
        <w:t xml:space="preserve"> 39, no. 2 (March 2019): 18–21; Valerie Linsinbigler et al., “User-Centered Design of a Library Tutorials Page: A Solution to Digital Hoarding.,” </w:t>
      </w:r>
      <w:r w:rsidR="008664E6" w:rsidRPr="008664E6">
        <w:rPr>
          <w:i/>
          <w:iCs/>
        </w:rPr>
        <w:t>Journal of Library &amp; Information Services in Distance Learning</w:t>
      </w:r>
      <w:r w:rsidR="008664E6" w:rsidRPr="008664E6">
        <w:t xml:space="preserve"> 15, no. 2 (June 2021): 142–56.</w:t>
      </w:r>
      <w:r>
        <w:fldChar w:fldCharType="end"/>
      </w:r>
    </w:p>
  </w:endnote>
  <w:endnote w:id="55">
    <w:p w14:paraId="6AF7F7AA" w14:textId="70A22E64" w:rsidR="000648F6" w:rsidRPr="000648F6" w:rsidRDefault="000648F6">
      <w:pPr>
        <w:pStyle w:val="EndnoteText"/>
        <w:rPr>
          <w:lang w:val="en-US"/>
        </w:rPr>
      </w:pPr>
      <w:r>
        <w:rPr>
          <w:rStyle w:val="EndnoteReference"/>
        </w:rPr>
        <w:endnoteRef/>
      </w:r>
      <w:r>
        <w:t xml:space="preserve"> </w:t>
      </w:r>
      <w:r>
        <w:fldChar w:fldCharType="begin"/>
      </w:r>
      <w:r w:rsidR="008664E6">
        <w:instrText xml:space="preserve"> ADDIN ZOTERO_ITEM CSL_CITATION {"citationID":"jv51PDz5","properties":{"formattedCitation":"Denton, Moody, and Bennett, \\uc0\\u8220{}Usability Testing as a Method to Refine a Health Sciences Library Website.\\uc0\\u8221{}","plainCitation":"Denton, Moody, and Bennett, “Usability Testing as a Method to Refine a Health Sciences Library Website.”","noteIndex":51},"citationItems":[{"id":8592,"uris":["http://zotero.org/groups/4502712/items/BCLEQ2XY"],"itemData":{"id":8592,"type":"article-journal","abstract":"User testing, a method of assessing website usability, can be a cost-effective and easily administered process to collect information about a website's effectiveness. A user experience (UX) team at an academic health sciences library has employed user testing for over three years to help refine the library's home page. Test methodology used in-person testers using the \"think aloud\" method to complete tasks on the home page. Review of test results revealed problem areas of the design and redesign; further testing was effective in refining the page. User testing has proved to be a valuable method to engage users and provide feedback to continually improve the library's home page. [ABSTRACT FROM AUTHOR]","archive":"Library, Information Science &amp; Technology Abstracts with Full Text","container-title":"Medical Reference Services Quarterly","ISSN":"02763869","issue":"1","journalAbbreviation":"Medical Reference Services Quarterly","page":"1-15","source":"EBSCOhost","title":"Usability Testing as a Method to Refine a Health Sciences Library Website","volume":"35","author":[{"family":"Denton","given":"Andrea H."},{"family":"Moody","given":"David A."},{"family":"Bennett","given":"Jason C."}],"issued":{"date-parts":[["2016",1]]}}}],"schema":"https://github.com/citation-style-language/schema/raw/master/csl-citation.json"} </w:instrText>
      </w:r>
      <w:r>
        <w:fldChar w:fldCharType="separate"/>
      </w:r>
      <w:r w:rsidR="001941D7" w:rsidRPr="001941D7">
        <w:t>Denton, Moody, and Bennett, “Usability Testing as a Method to Refine a Health Sciences Library Website.”</w:t>
      </w:r>
      <w:r>
        <w:fldChar w:fldCharType="end"/>
      </w:r>
    </w:p>
  </w:endnote>
  <w:endnote w:id="56">
    <w:p w14:paraId="357B17D1" w14:textId="5B9767BD" w:rsidR="000648F6" w:rsidRPr="000648F6" w:rsidRDefault="000648F6">
      <w:pPr>
        <w:pStyle w:val="EndnoteText"/>
        <w:rPr>
          <w:lang w:val="en-US"/>
        </w:rPr>
      </w:pPr>
      <w:r>
        <w:rPr>
          <w:rStyle w:val="EndnoteReference"/>
        </w:rPr>
        <w:endnoteRef/>
      </w:r>
      <w:r>
        <w:t xml:space="preserve"> </w:t>
      </w:r>
      <w:r>
        <w:fldChar w:fldCharType="begin"/>
      </w:r>
      <w:r w:rsidR="008664E6">
        <w:instrText xml:space="preserve"> ADDIN ZOTERO_ITEM CSL_CITATION {"citationID":"hOkYosRc","properties":{"formattedCitation":"Suzanna Conrad and Nathasha Alvarez, \\uc0\\u8220{}Conversations with Web Site Users: Using Focus Groups to Open Discussion and Improve User Experience,\\uc0\\u8221{} {\\i{}Journal of Web Librarianship} 10, no. 2 (2016): 78.","plainCitation":"Suzanna Conrad and Nathasha Alvarez, “Conversations with Web Site Users: Using Focus Groups to Open Discussion and Improve User Experience,” Journal of Web Librarianship 10, no. 2 (2016): 78.","noteIndex":52},"citationItems":[{"id":7813,"uris":["http://zotero.org/users/23530/items/FPLEDBTC"],"itemData":{"id":7813,"type":"article-journal","abstract":"User feedback on Web site design can be vital to understanding what issues library users may encounter when visiting a Web site, but obtaining this feedback can be time consuming, difficult to structure, and expensive. In past years, staff working on the Cal Poly Pomona University Library Web site collected user feedback from surveys and usability testing. This team was interested in acquiring a more basic understanding of how users interact with the Web in general, whether for research or other purposes, and how such experiences could inform design decisions. This article will discuss what focus groups are, why libraries should consider conducting focus groups for Web site testing and development, how focus groups can complement usability testing, and if focus groups are worth the time and effort. Results from focus group sessions will also be shared and discussed including information that fueled design decisions and benefits that participants gained from the experience","container-title":"Journal of Web Librarianship","ISSN":"19322909","issue":"2","language":"English","license":"Copyright Taylor &amp; Francis Group 2016","note":"number-of-pages: 53\npublisher-place: New York, United Kingdom\npublisher: Taylor &amp; Francis LLC","page":"53","source":"ProQuest","title":"Conversations with Web Site Users: Using Focus Groups to Open Discussion and Improve User Experience","title-short":"Conversations with Web Site Users","volume":"10","author":[{"family":"Conrad","given":"Suzanna"},{"family":"Alvarez","given":"Nathasha"}],"issued":{"date-parts":[["2016"]]}},"locator":"78","label":"page"}],"schema":"https://github.com/citation-style-language/schema/raw/master/csl-citation.json"} </w:instrText>
      </w:r>
      <w:r>
        <w:fldChar w:fldCharType="separate"/>
      </w:r>
      <w:r w:rsidR="001941D7" w:rsidRPr="001941D7">
        <w:t xml:space="preserve">Suzanna Conrad and Nathasha Alvarez, “Conversations with Web Site Users: Using Focus Groups to Open Discussion and Improve User Experience,” </w:t>
      </w:r>
      <w:r w:rsidR="001941D7" w:rsidRPr="001941D7">
        <w:rPr>
          <w:i/>
          <w:iCs/>
        </w:rPr>
        <w:t>Journal of Web Librarianship</w:t>
      </w:r>
      <w:r w:rsidR="001941D7" w:rsidRPr="001941D7">
        <w:t xml:space="preserve"> 10, no. 2 (2016): 78.</w:t>
      </w:r>
      <w:r>
        <w:fldChar w:fldCharType="end"/>
      </w:r>
    </w:p>
  </w:endnote>
  <w:endnote w:id="57">
    <w:p w14:paraId="7B106F5B" w14:textId="051E1271" w:rsidR="000648F6" w:rsidRPr="000648F6" w:rsidRDefault="000648F6">
      <w:pPr>
        <w:pStyle w:val="EndnoteText"/>
        <w:rPr>
          <w:lang w:val="en-US"/>
        </w:rPr>
      </w:pPr>
      <w:r>
        <w:rPr>
          <w:rStyle w:val="EndnoteReference"/>
        </w:rPr>
        <w:endnoteRef/>
      </w:r>
      <w:r>
        <w:t xml:space="preserve"> </w:t>
      </w:r>
      <w:r>
        <w:fldChar w:fldCharType="begin"/>
      </w:r>
      <w:r w:rsidR="008664E6">
        <w:instrText xml:space="preserve"> ADDIN ZOTERO_ITEM CSL_CITATION {"citationID":"a00i9MYI","properties":{"formattedCitation":"Kate Conerton and Cheryl Goldenstein, \\uc0\\u8220{}Making LibGuides Work: Student Interviews and Usability Tests.,\\uc0\\u8221{} {\\i{}Internet Reference Services Quarterly} 22, no. 1 (January 2017): 43\\uc0\\u8211{}54; Ashley Lierman et al., \\uc0\\u8220{}Testing for Transition: Evaluating the Usability of Research Guides Around a Platform Migration,\\uc0\\u8221{} {\\i{}Information Technology &amp; Libraries} 38, no. 4 (December 2019): 76\\uc0\\u8211{}97.","plainCitation":"Kate Conerton and Cheryl Goldenstein, “Making LibGuides Work: Student Interviews and Usability Tests.,” Internet Reference Services Quarterly 22, no. 1 (January 2017): 43–54; Ashley Lierman et al., “Testing for Transition: Evaluating the Usability of Research Guides Around a Platform Migration,” Information Technology &amp; Libraries 38, no. 4 (December 2019): 76–97.","noteIndex":53},"citationItems":[{"id":8370,"uris":["http://zotero.org/groups/4502712/items/ZHI5NMYE"],"itemData":{"id":8370,"type":"article-journal","abstract":"This article discusses student use of and feedback on LibGuides in an academic library. The authors conducted interviews and usability tests with on-campus and distance students to determine their preferences and expectations, as well as to identify specific pain points. Based on the findings, the authors changed LibGuides best practices at their institution and overhauled the LibGuides index page. [ABSTRACT FROM AUTHOR]","archive":"Library, Information Science &amp; Technology Abstracts with Full Text","container-title":"Internet Reference Services Quarterly","ISSN":"10875301","issue":"1","journalAbbreviation":"Internet Reference Services Quarterly","note":"publisher: Taylor &amp; Francis Ltd","page":"43-54","source":"EBSCOhost","title":"Making LibGuides Work: Student Interviews and Usability Tests.","volume":"22","author":[{"family":"Conerton","given":"Kate"},{"family":"Goldenstein","given":"Cheryl"}],"issued":{"date-parts":[["2017",1]]}}},{"id":8654,"uris":["http://zotero.org/groups/4502712/items/A2BN4LRS"],"itemData":{"id":8654,"type":"article-journal","abstract":"This article describes multiple stages of usability testing that were conducted before and after a large research library's transition to a new platform for its research guides. A large interdepartmental team sought user feedback on the design, content, and organization of the guide homepage, as well as on individual subject guides. This information was collected using an open-card-sort study, two face-to-face, think-aloud testing protocols, and an online survey. Significant findings include that users need clear directions and titles that incorporate familiar terminology, do not readily understand the purpose of guides, and are easily overwhelmed by excess information, and that many of librarians' assumptions about the use of library resources may be mistaken. This study will be of value to other library workers seeking insight into user needs and behaviors around online resources. [ABSTRACT FROM AUTHOR]","archive":"Library, Information Science &amp; Technology Abstracts with Full Text","container-title":"Information Technology &amp; Libraries","ISSN":"07309295","issue":"4","journalAbbreviation":"Information Technology &amp; Libraries","note":"publisher: American Library Association","page":"76-97","source":"EBSCOhost","title":"Testing for Transition: Evaluating the Usability of Research Guides Around a Platform Migration","volume":"38","author":[{"family":"Lierman","given":"Ashley"},{"family":"Scott","given":"Bethany"},{"family":"Warren","given":"Mea"},{"family":"Turner","given":"Cherie"}],"issued":{"date-parts":[["2019",12]]}}}],"schema":"https://github.com/citation-style-language/schema/raw/master/csl-citation.json"} </w:instrText>
      </w:r>
      <w:r>
        <w:fldChar w:fldCharType="separate"/>
      </w:r>
      <w:r w:rsidR="005437EB" w:rsidRPr="005437EB">
        <w:t xml:space="preserve">Kate Conerton and Cheryl Goldenstein, “Making LibGuides Work: Student Interviews and Usability Tests.,” </w:t>
      </w:r>
      <w:r w:rsidR="005437EB" w:rsidRPr="005437EB">
        <w:rPr>
          <w:i/>
          <w:iCs/>
        </w:rPr>
        <w:t>Internet Reference Services Quarterly</w:t>
      </w:r>
      <w:r w:rsidR="005437EB" w:rsidRPr="005437EB">
        <w:t xml:space="preserve"> 22, no. 1 (January 2017): 43–54; Ashley Lierman et al., “Testing for Transition: Evaluating the Usability of Research Guides Around a Platform Migration,” </w:t>
      </w:r>
      <w:r w:rsidR="005437EB" w:rsidRPr="005437EB">
        <w:rPr>
          <w:i/>
          <w:iCs/>
        </w:rPr>
        <w:t>Information Technology &amp; Libraries</w:t>
      </w:r>
      <w:r w:rsidR="005437EB" w:rsidRPr="005437EB">
        <w:t xml:space="preserve"> 38, no. 4 (December 2019): 76–97.</w:t>
      </w:r>
      <w:r>
        <w:fldChar w:fldCharType="end"/>
      </w:r>
    </w:p>
  </w:endnote>
  <w:endnote w:id="58">
    <w:p w14:paraId="61E7F67F" w14:textId="28E4570E" w:rsidR="000648F6" w:rsidRPr="000648F6" w:rsidRDefault="000648F6">
      <w:pPr>
        <w:pStyle w:val="EndnoteText"/>
        <w:rPr>
          <w:lang w:val="en-US"/>
        </w:rPr>
      </w:pPr>
      <w:r>
        <w:rPr>
          <w:rStyle w:val="EndnoteReference"/>
        </w:rPr>
        <w:endnoteRef/>
      </w:r>
      <w:r>
        <w:t xml:space="preserve"> </w:t>
      </w:r>
      <w:r>
        <w:fldChar w:fldCharType="begin"/>
      </w:r>
      <w:r w:rsidR="008664E6">
        <w:instrText xml:space="preserve"> ADDIN ZOTERO_ITEM CSL_CITATION {"citationID":"xl6ESvwi","properties":{"formattedCitation":"Suzanna Conrad and Christy Stevens, \\uc0\\u8220{}\\uc0\\u8216{}Am I on the Library Website?\\uc0\\u8217{}: A LibGuides Usability Study,\\uc0\\u8221{} {\\i{}Information Technology &amp; Libraries} 38, no. 3 (September 2019): 49\\uc0\\u8211{}81.","plainCitation":"Suzanna Conrad and Christy Stevens, “‘Am I on the Library Website?’: A LibGuides Usability Study,” Information Technology &amp; Libraries 38, no. 3 (September 2019): 49–81.","noteIndex":54},"citationItems":[{"id":8460,"uris":["http://zotero.org/groups/4502712/items/X23ENFD7"],"itemData":{"id":8460,"type":"article-journal","abstract":"In spring 2015, the Cal Poly Pomona University Library conducted usability testing with ten student testers to establish recommendations and guide the migration process from LibGuides version 1 to version 2. This case study describes the results of the testing as well as raises additional questions regarding the general effectiveness of LibGuides, especially when students rely heavily on search to find library resources. [ABSTRACT FROM AUTHOR]","archive":"Library, Information Science &amp; Technology Abstracts with Full Text","container-title":"Information Technology &amp; Libraries","ISSN":"07309295","issue":"3","journalAbbreviation":"Information Technology &amp; Libraries","note":"publisher: American Library Association","page":"49-81","source":"EBSCOhost","title":"\"Am I on the library website?\": A LibGuides Usability Study","volume":"38","author":[{"family":"Conrad","given":"Suzanna"},{"family":"Stevens","given":"Christy"}],"issued":{"date-parts":[["2019",9]]}}}],"schema":"https://github.com/citation-style-language/schema/raw/master/csl-citation.json"} </w:instrText>
      </w:r>
      <w:r>
        <w:fldChar w:fldCharType="separate"/>
      </w:r>
      <w:r w:rsidR="005437EB" w:rsidRPr="005437EB">
        <w:t xml:space="preserve">Suzanna Conrad and Christy Stevens, “‘Am I on the Library Website?’: A LibGuides Usability Study,” </w:t>
      </w:r>
      <w:r w:rsidR="005437EB" w:rsidRPr="005437EB">
        <w:rPr>
          <w:i/>
          <w:iCs/>
        </w:rPr>
        <w:t>Information Technology &amp; Libraries</w:t>
      </w:r>
      <w:r w:rsidR="005437EB" w:rsidRPr="005437EB">
        <w:t xml:space="preserve"> 38, no. 3 (September 2019): 49–81.</w:t>
      </w:r>
      <w:r>
        <w:fldChar w:fldCharType="end"/>
      </w:r>
    </w:p>
  </w:endnote>
  <w:endnote w:id="59">
    <w:p w14:paraId="2D4B7A02" w14:textId="4E6CEBF5" w:rsidR="000648F6" w:rsidRPr="000648F6" w:rsidRDefault="000648F6">
      <w:pPr>
        <w:pStyle w:val="EndnoteText"/>
        <w:rPr>
          <w:lang w:val="en-US"/>
        </w:rPr>
      </w:pPr>
      <w:r>
        <w:rPr>
          <w:rStyle w:val="EndnoteReference"/>
        </w:rPr>
        <w:endnoteRef/>
      </w:r>
      <w:r>
        <w:t xml:space="preserve"> </w:t>
      </w:r>
      <w:r>
        <w:fldChar w:fldCharType="begin"/>
      </w:r>
      <w:r w:rsidR="008664E6">
        <w:instrText xml:space="preserve"> ADDIN ZOTERO_ITEM CSL_CITATION {"citationID":"BlDo1RlW","properties":{"formattedCitation":"Jeffrey W. Gallant and Laura B. Wright, \\uc0\\u8220{}Planning for Iteration-Focused User Experience Testing in an Academic Library,\\uc0\\u8221{} {\\i{}Internet Reference Services Quarterly} 19, no. 1 (January 2014): 49\\uc0\\u8211{}64.","plainCitation":"Jeffrey W. Gallant and Laura B. Wright, “Planning for Iteration-Focused User Experience Testing in an Academic Library,” Internet Reference Services Quarterly 19, no. 1 (January 2014): 49–64.","noteIndex":55},"citationItems":[{"id":8335,"uris":["http://zotero.org/groups/4502712/items/2AJEZAK8"],"itemData":{"id":8335,"type":"article-journal","abstract":"Many case studies and literature reviews focus on usability or user experience testing in libraries, but most are focused on testing before a planned website redesign, and often only include formal usability tests. This article contains an updated literature review on iteration-focused user experience test planning in academic libraries, followed by a description of the implementation of a user experience testing plan at Valdosta State University's Odum Library and its use in a Campus Information Technology redesign of the library website. [ABSTRACT FROM AUTHOR]","archive":"Library, Information Science &amp; Technology Abstracts with Full Text","container-title":"Internet Reference Services Quarterly","ISSN":"10875301","issue":"1","journalAbbreviation":"Internet Reference Services Quarterly","note":"publisher: Taylor &amp; Francis Ltd","page":"49-64","source":"EBSCOhost","title":"Planning for Iteration-Focused User Experience Testing in an Academic Library","volume":"19","author":[{"family":"Gallant","given":"Jeffrey W."},{"family":"Wright","given":"Laura B."}],"issued":{"date-parts":[["2014",1]]}}}],"schema":"https://github.com/citation-style-language/schema/raw/master/csl-citation.json"} </w:instrText>
      </w:r>
      <w:r>
        <w:fldChar w:fldCharType="separate"/>
      </w:r>
      <w:r w:rsidR="005437EB" w:rsidRPr="005437EB">
        <w:t xml:space="preserve">Jeffrey W. Gallant and Laura B. Wright, “Planning for Iteration-Focused User Experience Testing in an Academic Library,” </w:t>
      </w:r>
      <w:r w:rsidR="005437EB" w:rsidRPr="005437EB">
        <w:rPr>
          <w:i/>
          <w:iCs/>
        </w:rPr>
        <w:t>Internet Reference Services Quarterly</w:t>
      </w:r>
      <w:r w:rsidR="005437EB" w:rsidRPr="005437EB">
        <w:t xml:space="preserve"> 19, no. 1 (January 2014): 49–64.</w:t>
      </w:r>
      <w:r>
        <w:fldChar w:fldCharType="end"/>
      </w:r>
    </w:p>
  </w:endnote>
  <w:endnote w:id="60">
    <w:p w14:paraId="1E784956" w14:textId="71B7E12D" w:rsidR="000648F6" w:rsidRPr="000648F6" w:rsidRDefault="000648F6">
      <w:pPr>
        <w:pStyle w:val="EndnoteText"/>
        <w:rPr>
          <w:lang w:val="en-US"/>
        </w:rPr>
      </w:pPr>
      <w:r>
        <w:rPr>
          <w:rStyle w:val="EndnoteReference"/>
        </w:rPr>
        <w:endnoteRef/>
      </w:r>
      <w:r>
        <w:t xml:space="preserve"> </w:t>
      </w:r>
      <w:r>
        <w:fldChar w:fldCharType="begin"/>
      </w:r>
      <w:r w:rsidR="008664E6">
        <w:instrText xml:space="preserve"> ADDIN ZOTERO_ITEM CSL_CITATION {"citationID":"XZltyufu","properties":{"formattedCitation":"Paladino, Klentzin, and Mills, \\uc0\\u8220{}Card Sorting in an Online Environment: Key to Involving Online-Only Student Population in Usability Testing of an Academic Library Web Site?\\uc0\\u8221{}","plainCitation":"Paladino, Klentzin, and Mills, “Card Sorting in an Online Environment: Key to Involving Online-Only Student Population in Usability Testing of an Academic Library Web Site?”","noteIndex":56},"citationItems":[{"id":8427,"uris":["http://zotero.org/groups/4502712/items/P2CNNANF"],"itemData":{"id":8427,"type":"article-journal","abstract":"Based on in-person, task-based usability testing and interviews, the authors' library Web site was recently overhauled in order to improve user experience. This led to the authors' interest in additional usability testing methods and test environments that would most closely fit their library's goals and situation. The appeal of card sorting methods became evident: learning more than users' points of confusion interacting with the site, but learning users' preferences for grouping pages or concepts and naming various library links. The appeal of the online venue for card sorting was first that testing could incorporate input from a larger base of users than in-person testing alone, and, additionally, that testing could include the university's online-only student population. [ABSTRACT FROM AUTHOR]","archive":"Library, Information Science &amp; Technology Abstracts with Full Text","container-title":"Journal of Library &amp; Information Services in Distance Learning","ISSN":"1533290X","issue":"1/2","journalAbbreviation":"Journal of Library &amp; Information Services in Distance Learning","page":"37-49","source":"EBSCOhost","title":"Card Sorting in an Online Environment: Key to Involving Online-Only Student Population in Usability Testing of an Academic Library Web Site?","volume":"11","author":[{"family":"Paladino","given":"Emily B."},{"family":"Klentzin","given":"Jacqueline C."},{"family":"Mills","given":"Chloe P."}],"issued":{"date-parts":[["2017",1]]}}}],"schema":"https://github.com/citation-style-language/schema/raw/master/csl-citation.json"} </w:instrText>
      </w:r>
      <w:r>
        <w:fldChar w:fldCharType="separate"/>
      </w:r>
      <w:r w:rsidR="001941D7" w:rsidRPr="001941D7">
        <w:t>Paladino, Klentzin, and Mills, “Card Sorting in an Online Environment: Key to Involving Online-Only Student Population in Usability Testing of an Academic Library Web Site?”</w:t>
      </w:r>
      <w:r>
        <w:fldChar w:fldCharType="end"/>
      </w:r>
    </w:p>
  </w:endnote>
  <w:endnote w:id="61">
    <w:p w14:paraId="237DED8C" w14:textId="7426311D" w:rsidR="000648F6" w:rsidRPr="000648F6" w:rsidRDefault="000648F6">
      <w:pPr>
        <w:pStyle w:val="EndnoteText"/>
        <w:rPr>
          <w:lang w:val="en-US"/>
        </w:rPr>
      </w:pPr>
      <w:r>
        <w:rPr>
          <w:rStyle w:val="EndnoteReference"/>
        </w:rPr>
        <w:endnoteRef/>
      </w:r>
      <w:r>
        <w:t xml:space="preserve"> </w:t>
      </w:r>
      <w:r>
        <w:fldChar w:fldCharType="begin"/>
      </w:r>
      <w:r w:rsidR="008664E6">
        <w:instrText xml:space="preserve"> ADDIN ZOTERO_ITEM CSL_CITATION {"citationID":"XUknkmrA","properties":{"formattedCitation":"Denton, Moody, and Bennett, \\uc0\\u8220{}Usability Testing as a Method to Refine a Health Sciences Library Website.\\uc0\\u8221{}","plainCitation":"Denton, Moody, and Bennett, “Usability Testing as a Method to Refine a Health Sciences Library Website.”","noteIndex":57},"citationItems":[{"id":8592,"uris":["http://zotero.org/groups/4502712/items/BCLEQ2XY"],"itemData":{"id":8592,"type":"article-journal","abstract":"User testing, a method of assessing website usability, can be a cost-effective and easily administered process to collect information about a website's effectiveness. A user experience (UX) team at an academic health sciences library has employed user testing for over three years to help refine the library's home page. Test methodology used in-person testers using the \"think aloud\" method to complete tasks on the home page. Review of test results revealed problem areas of the design and redesign; further testing was effective in refining the page. User testing has proved to be a valuable method to engage users and provide feedback to continually improve the library's home page. [ABSTRACT FROM AUTHOR]","archive":"Library, Information Science &amp; Technology Abstracts with Full Text","container-title":"Medical Reference Services Quarterly","ISSN":"02763869","issue":"1","journalAbbreviation":"Medical Reference Services Quarterly","page":"1-15","source":"EBSCOhost","title":"Usability Testing as a Method to Refine a Health Sciences Library Website","volume":"35","author":[{"family":"Denton","given":"Andrea H."},{"family":"Moody","given":"David A."},{"family":"Bennett","given":"Jason C."}],"issued":{"date-parts":[["2016",1]]}}}],"schema":"https://github.com/citation-style-language/schema/raw/master/csl-citation.json"} </w:instrText>
      </w:r>
      <w:r>
        <w:fldChar w:fldCharType="separate"/>
      </w:r>
      <w:r w:rsidR="001941D7" w:rsidRPr="001941D7">
        <w:t>Denton, Moody, and Bennett, “Usability Testing as a Method to Refine a Health Sciences Library Website.”</w:t>
      </w:r>
      <w:r>
        <w:fldChar w:fldCharType="end"/>
      </w:r>
    </w:p>
  </w:endnote>
  <w:endnote w:id="62">
    <w:p w14:paraId="10A6855D" w14:textId="00FA7411"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2XB3vCMO","properties":{"formattedCitation":"Galbreath, Johnson, and Hvizdak, \\uc0\\u8220{}Primo New User Interface: Usability Testing and Local Customizations Implemented in Response\\uc0\\u8221{}; Jacobs, DeMars, and Kimmitt, \\uc0\\u8220{}A Multi-Campus Usability Testing Study of the New Primo Interface.\\uc0\\u8221{}","plainCitation":"Galbreath, Johnson, and Hvizdak, “Primo New User Interface: Usability Testing and Local Customizations Implemented in Response”; Jacobs, DeMars, and Kimmitt, “A Multi-Campus Usability Testing Study of the New Primo Interface.”","noteIndex":58},"citationItems":[{"id":8019,"uris":["http://zotero.org/groups/4502712/items/MU559ZP9"],"itemData":{"id":8019,"type":"article-journal","container-title":"Information Technology and Libraries","issue":"2","note":"ISBN: 2163-5226","page":"10-33","title":"Primo new user interface: Usability testing and local customizations implemented in response","volume":"37","author":[{"family":"Galbreath","given":"Blake Lee"},{"family":"Johnson","given":"Corey"},{"family":"Hvizdak","given":"Erin"}],"issued":{"date-parts":[["2018"]]}}},{"id":8472,"uris":["http://zotero.org/groups/4502712/items/N9QJ6B6Z"],"itemData":{"id":8472,"type":"article-journal","abstract":"When the 23-member California State University Libraries merged integrated library systems in 2017, a unique opportunity arose to conduct multi-tenant usability testing on user experience in the Primo discovery service, collectively branded OneSearch. In 2018, librarians at five campuses conducted a round of task-based individual user testing on their separate instances, seeking to review individual campuses' decisions about customizations designed to provide optimal performance of the system and provide insight into group decisions about our shared customization choices. Along with the findings of the test results and recommendations for enhancements to existing modifications, we discuss the challenges and opportunities that are present in conducting multi-campus usability testing and share recommendations for future consortium-based testing efforts. [ABSTRACT FROM AUTHOR]","archive":"Library, Information Science &amp; Technology Abstracts with Full Text","container-title":"College &amp; Undergraduate Libraries","ISSN":"10691316","issue":"1","journalAbbreviation":"College &amp; Undergraduate Libraries","note":"publisher: Taylor &amp; Francis Ltd","page":"1-16","source":"EBSCOhost","title":"A multi-campus usability testing study of the new Primo interface","volume":"27","author":[{"family":"Jacobs","given":"W."},{"family":"DeMars","given":"Mike"},{"family":"Kimmitt","given":"J. M."}],"issued":{"date-parts":[["2020",1]]}}}],"schema":"https://github.com/citation-style-language/schema/raw/master/csl-citation.json"} </w:instrText>
      </w:r>
      <w:r>
        <w:fldChar w:fldCharType="separate"/>
      </w:r>
      <w:r w:rsidR="001941D7" w:rsidRPr="001941D7">
        <w:t>Galbreath, Johnson, and Hvizdak, “Primo New User Interface: Usability Testing and Local Customizations Implemented in Response”; Jacobs, DeMars, and Kimmitt, “A Multi-Campus Usability Testing Study of the New Primo Interface.”</w:t>
      </w:r>
      <w:r>
        <w:fldChar w:fldCharType="end"/>
      </w:r>
    </w:p>
  </w:endnote>
  <w:endnote w:id="63">
    <w:p w14:paraId="5175D18B" w14:textId="21968B47"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gK1x0KLh","properties":{"formattedCitation":"Cassidy et al., \\uc0\\u8220{}Student Searching with EBSCO Discovery: A Usability Study.\\uc0\\u8221{}","plainCitation":"Cassidy et al., “Student Searching with EBSCO Discovery: A Usability Study.”","noteIndex":59},"citationItems":[{"id":9098,"uris":["http://zotero.org/groups/4502712/items/DLGAP7WY"],"itemData":{"id":9098,"type":"article-journal","container-title":"Journal of Electronic Resources Librarianship","issue":"1","note":"ISBN: 1941-126X\npublisher: Taylor &amp; Francis","page":"17-35","title":"Student searching with EBSCO Discovery: A usability study","volume":"26","author":[{"family":"Cassidy","given":"Erin Dorris"},{"family":"Jones","given":"Glenda"},{"family":"McMain","given":"Lynn"},{"family":"Shen","given":"Lisa"},{"family":"Vieira","given":"Scott"}],"issued":{"date-parts":[["2014"]]}}}],"schema":"https://github.com/citation-style-language/schema/raw/master/csl-citation.json"} </w:instrText>
      </w:r>
      <w:r>
        <w:fldChar w:fldCharType="separate"/>
      </w:r>
      <w:r w:rsidR="001941D7" w:rsidRPr="001941D7">
        <w:t>Cassidy et al., “Student Searching with EBSCO Discovery: A Usability Study.”</w:t>
      </w:r>
      <w:r>
        <w:fldChar w:fldCharType="end"/>
      </w:r>
    </w:p>
  </w:endnote>
  <w:endnote w:id="64">
    <w:p w14:paraId="37DFD797" w14:textId="04D4B49A"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9TmWsauJ","properties":{"formattedCitation":"Jacobs, DeMars, and Kimmitt, \\uc0\\u8220{}A Multi-Campus Usability Testing Study of the New Primo Interface.\\uc0\\u8221{}","plainCitation":"Jacobs, DeMars, and Kimmitt, “A Multi-Campus Usability Testing Study of the New Primo Interface.”","noteIndex":60},"citationItems":[{"id":8472,"uris":["http://zotero.org/groups/4502712/items/N9QJ6B6Z"],"itemData":{"id":8472,"type":"article-journal","abstract":"When the 23-member California State University Libraries merged integrated library systems in 2017, a unique opportunity arose to conduct multi-tenant usability testing on user experience in the Primo discovery service, collectively branded OneSearch. In 2018, librarians at five campuses conducted a round of task-based individual user testing on their separate instances, seeking to review individual campuses' decisions about customizations designed to provide optimal performance of the system and provide insight into group decisions about our shared customization choices. Along with the findings of the test results and recommendations for enhancements to existing modifications, we discuss the challenges and opportunities that are present in conducting multi-campus usability testing and share recommendations for future consortium-based testing efforts. [ABSTRACT FROM AUTHOR]","archive":"Library, Information Science &amp; Technology Abstracts with Full Text","container-title":"College &amp; Undergraduate Libraries","ISSN":"10691316","issue":"1","journalAbbreviation":"College &amp; Undergraduate Libraries","note":"publisher: Taylor &amp; Francis Ltd","page":"1-16","source":"EBSCOhost","title":"A multi-campus usability testing study of the new Primo interface","volume":"27","author":[{"family":"Jacobs","given":"W."},{"family":"DeMars","given":"Mike"},{"family":"Kimmitt","given":"J. M."}],"issued":{"date-parts":[["2020",1]]}}}],"schema":"https://github.com/citation-style-language/schema/raw/master/csl-citation.json"} </w:instrText>
      </w:r>
      <w:r>
        <w:fldChar w:fldCharType="separate"/>
      </w:r>
      <w:r w:rsidR="001941D7" w:rsidRPr="001941D7">
        <w:t>Jacobs, DeMars, and Kimmitt, “A Multi-Campus Usability Testing Study of the New Primo Interface.”</w:t>
      </w:r>
      <w:r>
        <w:fldChar w:fldCharType="end"/>
      </w:r>
    </w:p>
  </w:endnote>
  <w:endnote w:id="65">
    <w:p w14:paraId="1D4A16D1" w14:textId="744FC20F"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dy6VL4Hw","properties":{"formattedCitation":"Galbreath, Johnson, and Hvizdak, \\uc0\\u8220{}Primo New User Interface: Usability Testing and Local Customizations Implemented in Response.\\uc0\\u8221{}","plainCitation":"Galbreath, Johnson, and Hvizdak, “Primo New User Interface: Usability Testing and Local Customizations Implemented in Response.”","noteIndex":61},"citationItems":[{"id":8019,"uris":["http://zotero.org/groups/4502712/items/MU559ZP9"],"itemData":{"id":8019,"type":"article-journal","container-title":"Information Technology and Libraries","issue":"2","note":"ISBN: 2163-5226","page":"10-33","title":"Primo new user interface: Usability testing and local customizations implemented in response","volume":"37","author":[{"family":"Galbreath","given":"Blake Lee"},{"family":"Johnson","given":"Corey"},{"family":"Hvizdak","given":"Erin"}],"issued":{"date-parts":[["2018"]]}}}],"schema":"https://github.com/citation-style-language/schema/raw/master/csl-citation.json"} </w:instrText>
      </w:r>
      <w:r>
        <w:fldChar w:fldCharType="separate"/>
      </w:r>
      <w:r w:rsidR="001941D7" w:rsidRPr="001941D7">
        <w:t>Galbreath, Johnson, and Hvizdak, “Primo New User Interface: Usability Testing and Local Customizations Implemented in Response.”</w:t>
      </w:r>
      <w:r>
        <w:fldChar w:fldCharType="end"/>
      </w:r>
    </w:p>
  </w:endnote>
  <w:endnote w:id="66">
    <w:p w14:paraId="458F417E" w14:textId="4BD6C662"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rJJat2eP","properties":{"formattedCitation":"Jeremy Elliott, \\uc0\\u8220{}How to Use Icons in Design: UX and UI Best Practices,\\uc0\\u8221{} {\\i{}The Noun Project Blog}, September 7, 2022, https://blog.thenounproject.com/how-to-use-icons-in-ui-and-ux-design-best-practices/; Kara Pernice, \\uc0\\u8220{}Bad Icons: How to Identify and Improve Them,\\uc0\\u8221{} {\\i{}Nielsen Norman Group}, November 19, 2017, https://www.nngroup.com/articles/bad-icons/.","plainCitation":"Jeremy Elliott, “How to Use Icons in Design: UX and UI Best Practices,” The Noun Project Blog, September 7, 2022, https://blog.thenounproject.com/how-to-use-icons-in-ui-and-ux-design-best-practices/; Kara Pernice, “Bad Icons: How to Identify and Improve Them,” Nielsen Norman Group, November 19, 2017, https://www.nngroup.com/articles/bad-icons/.","noteIndex":62},"citationItems":[{"id":13177,"uris":["http://zotero.org/groups/4502712/items/K7TCMIWB"],"itemData":{"id":13177,"type":"post-weblog","abstract":"Here are the do's and don'ts of using icons effectively in your user interface designs.","container-title":"The Noun Project Blog","language":"en-US","note":"section: Creative Inspiration","title":"How to Use Icons in Design: UX and UI Best Practices","title-short":"How to Use Icons in Design","URL":"https://blog.thenounproject.com/how-to-use-icons-in-ui-and-ux-design-best-practices/","author":[{"family":"Elliott","given":"Jeremy"}],"accessed":{"date-parts":[["2022",11,17]]},"issued":{"date-parts":[["2022",9,7]]}}},{"id":13179,"uris":["http://zotero.org/groups/4502712/items/TYAAYPAT"],"itemData":{"id":13179,"type":"webpage","abstract":"One bad icon hurts user interaction. A set of bad icons is worse because it amplifies confusion, adds clutter, and wastes screen real estate.","container-title":"Nielsen Norman Group","language":"en","title":"Bad Icons: How to Identify and Improve Them","title-short":"Bad Icons","URL":"https://www.nngroup.com/articles/bad-icons/","author":[{"family":"Pernice","given":"Kara"}],"accessed":{"date-parts":[["2022",11,17]]},"issued":{"date-parts":[["2017",11,19]]}}}],"schema":"https://github.com/citation-style-language/schema/raw/master/csl-citation.json"} </w:instrText>
      </w:r>
      <w:r>
        <w:fldChar w:fldCharType="separate"/>
      </w:r>
      <w:r w:rsidR="005437EB" w:rsidRPr="005437EB">
        <w:t xml:space="preserve">Jeremy Elliott, “How to Use Icons in Design: UX and UI Best Practices,” </w:t>
      </w:r>
      <w:r w:rsidR="005437EB" w:rsidRPr="005437EB">
        <w:rPr>
          <w:i/>
          <w:iCs/>
        </w:rPr>
        <w:t>The Noun Project Blog</w:t>
      </w:r>
      <w:r w:rsidR="005437EB" w:rsidRPr="005437EB">
        <w:t xml:space="preserve">, September 7, 2022, https://blog.thenounproject.com/how-to-use-icons-in-ui-and-ux-design-best-practices/; Kara Pernice, “Bad Icons: How to Identify and Improve Them,” </w:t>
      </w:r>
      <w:r w:rsidR="005437EB" w:rsidRPr="005437EB">
        <w:rPr>
          <w:i/>
          <w:iCs/>
        </w:rPr>
        <w:t>Nielsen Norman Group</w:t>
      </w:r>
      <w:r w:rsidR="005437EB" w:rsidRPr="005437EB">
        <w:t>, November 19, 2017, https://www.nngroup.com/articles/bad-icons/.</w:t>
      </w:r>
      <w:r>
        <w:fldChar w:fldCharType="end"/>
      </w:r>
    </w:p>
  </w:endnote>
  <w:endnote w:id="67">
    <w:p w14:paraId="6FADB3F3" w14:textId="59FD6926"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imW9zWsa","properties":{"formattedCitation":"Kupersmith, \\uc0\\u8220{}Library Terms That Users Understand.\\uc0\\u8221{}","plainCitation":"Kupersmith, “Library Terms That Users Understand.”","noteIndex":63},"citationItems":[{"id":13073,"uris":["http://zotero.org/groups/4502712/items/PAEYRK56"],"itemData":{"id":13073,"type":"document","abstract":"This document is intended to help library web developers decide how to label key resources and services in such a way that most users can understand them well enough to make productive choices. It compiles data from usability studies evaluating terminology on library websites, and suggests test methods and best practices for reducing cognitive barriers caused by terminology, and provides an extensive list of resources.","language":"en","source":"escholarship.org","title":"Library Terms That Users Understand","URL":"https://escholarship.org/uc/item/3qq499w7","author":[{"family":"Kupersmith","given":"John"}],"accessed":{"date-parts":[["2022",4,28]]},"issued":{"date-parts":[["2012",2,29]]}}}],"schema":"https://github.com/citation-style-language/schema/raw/master/csl-citation.json"} </w:instrText>
      </w:r>
      <w:r>
        <w:fldChar w:fldCharType="separate"/>
      </w:r>
      <w:r w:rsidR="001941D7" w:rsidRPr="001941D7">
        <w:t>Kupersmith, “Library Terms That Users Understand.”</w:t>
      </w:r>
      <w:r>
        <w:fldChar w:fldCharType="end"/>
      </w:r>
    </w:p>
  </w:endnote>
  <w:endnote w:id="68">
    <w:p w14:paraId="31550B53" w14:textId="2B8A1185"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7AQeKI5r","properties":{"formattedCitation":"Wu and Brown, \\uc0\\u8220{}Website Redesign: A Case Study\\uc0\\u8221{}; Paladino, Klentzin, and Mills, \\uc0\\u8220{}Card Sorting in an Online Environment: Key to Involving Online-Only Student Population in Usability Testing of an Academic Library Web Site?\\uc0\\u8221{}","plainCitation":"Wu and Brown, “Website Redesign: A Case Study”; Paladino, Klentzin, and Mills, “Card Sorting in an Online Environment: Key to Involving Online-Only Student Population in Usability Testing of an Academic Library Web Site?”","noteIndex":64},"citationItems":[{"id":8751,"uris":["http://zotero.org/groups/4502712/items/4U89CAQA"],"itemData":{"id":8751,"type":"article-journal","abstract":"A library website redesign is a complicated and at times arduous task, requiring many different steps including determining user needs, analyzing past user behavior, examining other websites, defining design preferences, testing, marketing, and launching the site. Many different types of expertise are required over the entire process. Lessons learned from the Norris Medical Library’s experience with the redesign effort may be useful to others undertaking a similar project. [ABSTRACT FROM AUTHOR]","archive":"Library, Information Science &amp; Technology Abstracts with Full Text","container-title":"Medical Reference Services Quarterly","ISSN":"02763869","issue":"2","journalAbbreviation":"Medical Reference Services Quarterly","page":"158-174","source":"EBSCOhost","title":"Website Redesign: A Case Study","volume":"35","author":[{"family":"Wu","given":"Jin"},{"family":"Brown","given":"Janis F."}],"issued":{"date-parts":[["2016",4]]}}},{"id":8427,"uris":["http://zotero.org/groups/4502712/items/P2CNNANF"],"itemData":{"id":8427,"type":"article-journal","abstract":"Based on in-person, task-based usability testing and interviews, the authors' library Web site was recently overhauled in order to improve user experience. This led to the authors' interest in additional usability testing methods and test environments that would most closely fit their library's goals and situation. The appeal of card sorting methods became evident: learning more than users' points of confusion interacting with the site, but learning users' preferences for grouping pages or concepts and naming various library links. The appeal of the online venue for card sorting was first that testing could incorporate input from a larger base of users than in-person testing alone, and, additionally, that testing could include the university's online-only student population. [ABSTRACT FROM AUTHOR]","archive":"Library, Information Science &amp; Technology Abstracts with Full Text","container-title":"Journal of Library &amp; Information Services in Distance Learning","ISSN":"1533290X","issue":"1/2","journalAbbreviation":"Journal of Library &amp; Information Services in Distance Learning","page":"37-49","source":"EBSCOhost","title":"Card Sorting in an Online Environment: Key to Involving Online-Only Student Population in Usability Testing of an Academic Library Web Site?","volume":"11","author":[{"family":"Paladino","given":"Emily B."},{"family":"Klentzin","given":"Jacqueline C."},{"family":"Mills","given":"Chloe P."}],"issued":{"date-parts":[["2017",1]]}}}],"schema":"https://github.com/citation-style-language/schema/raw/master/csl-citation.json"} </w:instrText>
      </w:r>
      <w:r>
        <w:fldChar w:fldCharType="separate"/>
      </w:r>
      <w:r w:rsidR="005437EB" w:rsidRPr="005437EB">
        <w:t>Wu and Brown, “Website Redesign: A Case Study”; Paladino, Klentzin, and Mills, “Card Sorting in an Online Environment: Key to Involving Online-Only Student Population in Usability Testing of an Academic Library Web Site?”</w:t>
      </w:r>
      <w:r>
        <w:fldChar w:fldCharType="end"/>
      </w:r>
    </w:p>
  </w:endnote>
  <w:endnote w:id="69">
    <w:p w14:paraId="04ACCFDD" w14:textId="2F490CE8"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BTDRccfJ","properties":{"formattedCitation":"Roger Gillis, \\uc0\\u8220{}Watch Your Language: Word Choice in Library Website Usability,\\uc0\\u8221{} {\\i{}Partnership: The Canadian Journal of Library &amp; Information Practice &amp; Research} 12, no. 1 (January 2017): 12.","plainCitation":"Roger Gillis, “Watch Your Language: Word Choice in Library Website Usability,” Partnership: The Canadian Journal of Library &amp; Information Practice &amp; Research 12, no. 1 (January 2017): 12.","noteIndex":65},"citationItems":[{"id":8759,"uris":["http://zotero.org/groups/4502712/items/JK7YPDFY"],"itemData":{"id":8759,"type":"article-journal","abstract":"Many academic libraries conduct extensive user studies when redesigning their websites, considering characteristics such as design features, information architecture, and link and information placement. One of the less studied aspects impacting library website usability is choice of language. This article presents the results of a usability study conducted at a small Canadian academic library that assessed the impact of word choice on user interactions with its library website. The author provides an overview of the relevant literature and explores the role that word choice, especially on a library website’s home page, can play in user experience. [ABSTRACT FROM AUTHOR]","archive":"Library, Information Science &amp; Technology Abstracts with Full Text","container-title":"Partnership: The Canadian Journal of Library &amp; Information Practice &amp; Research","ISSN":"19119593","issue":"1","journalAbbreviation":"Partnership: The Canadian Journal of Library &amp; Information Practice &amp; Research","note":"publisher: Ontario Library Association","page":"1-27","source":"EBSCOhost","title":"Watch your language: word choice in library website usability","volume":"12","author":[{"family":"Gillis","given":"Roger"}],"issued":{"date-parts":[["2017",1]]}},"locator":"12","label":"page"}],"schema":"https://github.com/citation-style-language/schema/raw/master/csl-citation.json"} </w:instrText>
      </w:r>
      <w:r>
        <w:fldChar w:fldCharType="separate"/>
      </w:r>
      <w:r w:rsidR="005437EB" w:rsidRPr="005437EB">
        <w:t xml:space="preserve">Roger Gillis, “Watch Your Language: Word Choice in Library Website Usability,” </w:t>
      </w:r>
      <w:r w:rsidR="005437EB" w:rsidRPr="005437EB">
        <w:rPr>
          <w:i/>
          <w:iCs/>
        </w:rPr>
        <w:t>Partnership: The Canadian Journal of Library &amp; Information Practice &amp; Research</w:t>
      </w:r>
      <w:r w:rsidR="005437EB" w:rsidRPr="005437EB">
        <w:t xml:space="preserve"> 12, no. 1 (January 2017): 12.</w:t>
      </w:r>
      <w:r>
        <w:fldChar w:fldCharType="end"/>
      </w:r>
    </w:p>
  </w:endnote>
  <w:endnote w:id="70">
    <w:p w14:paraId="662A7B9C" w14:textId="33133756"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vNRI8iVC","properties":{"formattedCitation":"Emily Mitchell and Brandon West, \\uc0\\u8220{}Collecting and Applying Usability Data from Distance Learners,\\uc0\\u8221{} {\\i{}Journal of Library &amp; Information Services in Distance Learning} 11, no. 1/2 (January 2017): 9.","plainCitation":"Emily Mitchell and Brandon West, “Collecting and Applying Usability Data from Distance Learners,” Journal of Library &amp; Information Services in Distance Learning 11, no. 1/2 (January 2017): 9.","noteIndex":66},"citationItems":[{"id":8423,"uris":["http://zotero.org/groups/4502712/items/AVLSQW7B"],"itemData":{"id":8423,"type":"article-journal","abstract":"Growth of their college's off-campus and online course offerings led librarians at SUNY Oswego to run usability tests with off-campus students to compensate for a lack of responses from this population during earlier usability testing. Constraints on testing with off-campus students included lack of funding and librarian time, as well as difficulty in attracting student participation. A brief usability study that could be completed by students in the first 10 minutes of class was devised, consisting of a first click test, a survey question, and a top task analysis activity. The study was conducted with 22 students from a satellite-campus Master's in Education program. Discussion includes selecting appropriate tests, analysis of study results, and application of data for improving Website design and information literacy instruction in an academic library. [ABSTRACT FROM AUTHOR]","archive":"Library, Information Science &amp; Technology Abstracts with Full Text","container-title":"Journal of Library &amp; Information Services in Distance Learning","ISSN":"1533290X","issue":"1/2","journalAbbreviation":"Journal of Library &amp; Information Services in Distance Learning","page":"1-12","source":"EBSCOhost","title":"Collecting and Applying Usability Data from Distance Learners","volume":"11","author":[{"family":"Mitchell","given":"Emily"},{"family":"West","given":"Brandon"}],"issued":{"date-parts":[["2017",1]]}},"locator":"9","label":"page"}],"schema":"https://github.com/citation-style-language/schema/raw/master/csl-citation.json"} </w:instrText>
      </w:r>
      <w:r>
        <w:fldChar w:fldCharType="separate"/>
      </w:r>
      <w:r w:rsidR="005437EB" w:rsidRPr="005437EB">
        <w:t xml:space="preserve">Emily Mitchell and Brandon West, “Collecting and Applying Usability Data from Distance Learners,” </w:t>
      </w:r>
      <w:r w:rsidR="005437EB" w:rsidRPr="005437EB">
        <w:rPr>
          <w:i/>
          <w:iCs/>
        </w:rPr>
        <w:t>Journal of Library &amp; Information Services in Distance Learning</w:t>
      </w:r>
      <w:r w:rsidR="005437EB" w:rsidRPr="005437EB">
        <w:t xml:space="preserve"> 11, no. 1/2 (January 2017): 9.</w:t>
      </w:r>
      <w:r>
        <w:fldChar w:fldCharType="end"/>
      </w:r>
    </w:p>
  </w:endnote>
  <w:endnote w:id="71">
    <w:p w14:paraId="02A3C863" w14:textId="6B34607D"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RkX3y2bj","properties":{"formattedCitation":"Sundt and Eastman, \\uc0\\u8220{}Informing Website Navigation Design with Team-Based Card Sorting,\\uc0\\u8221{} 49.","plainCitation":"Sundt and Eastman, “Informing Website Navigation Design with Team-Based Card Sorting,” 49.","noteIndex":67},"citationItems":[{"id":8406,"uris":["http://zotero.org/groups/4502712/items/UIHPA2A7"],"itemData":{"id":8406,"type":"article-journal","abstract":"In 2016, Utah State University (USU) Libraries redesigned the library website's main menu and underlying information architecture (IA) in response to a number of known usability problems and limitations. Card sorting studies were conducted with a group of USU undergraduate students and a mixed group of faculty and graduate students to help develop a better understanding of users' mental models of library-related research and service tasks. Participants worked in teams to sort, rank and label cards pertaining to the content and feature of the library's website. Afterwards, participants discussed and performed usability tasks on each other's categories. Results were used to inform the design of a new IA and menu structure, while best practices from usability studies and trends in academic library website design were used to help with menu and link labeling. The final design was validated through follow-up discussions with staff, usability tests, and category/reverse category tests. [ABSTRACT FROM AUTHOR]","archive":"Library, Information Science &amp; Technology Abstracts with Full Text","container-title":"Journal of Web Librarianship","ISSN":"19322909","issue":"1","journalAbbreviation":"Journal of Web Librarianship","note":"publisher: Taylor &amp; Francis Ltd","page":"37-60","source":"EBSCOhost","title":"Informing Website Navigation Design with Team-Based Card Sorting","volume":"13","author":[{"family":"Sundt","given":"Alex"},{"family":"Eastman","given":"Teagan"}],"issued":{"date-parts":[["2019",1]]}},"locator":"49","label":"page"}],"schema":"https://github.com/citation-style-language/schema/raw/master/csl-citation.json"} </w:instrText>
      </w:r>
      <w:r>
        <w:fldChar w:fldCharType="separate"/>
      </w:r>
      <w:r w:rsidR="005437EB" w:rsidRPr="005437EB">
        <w:t>Sundt and Eastman, “Informing Website Navigation Design with Team-Based Card Sorting,” 49.</w:t>
      </w:r>
      <w:r>
        <w:fldChar w:fldCharType="end"/>
      </w:r>
    </w:p>
  </w:endnote>
  <w:endnote w:id="72">
    <w:p w14:paraId="47107641" w14:textId="748382C7"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VTgtFV50","properties":{"formattedCitation":"Jakob Nielsen, \\uc0\\u8220{}How Users Read on the Web,\\uc0\\u8221{} {\\i{}Nielsen Norman Group}, September 30, 1997, https://www.nngroup.com/articles/how-users-read-on-the-web/; Kate Moran, \\uc0\\u8220{}How People Read Online: New and Old Findings,\\uc0\\u8221{} {\\i{}Nielsen Norman Group}, April 5, 2020, https://www.nngroup.com/articles/how-people-read-online/.","plainCitation":"Jakob Nielsen, “How Users Read on the Web,” Nielsen Norman Group, September 30, 1997, https://www.nngroup.com/articles/how-users-read-on-the-web/; Kate Moran, “How People Read Online: New and Old Findings,” Nielsen Norman Group, April 5, 2020, https://www.nngroup.com/articles/how-people-read-online/.","noteIndex":68},"citationItems":[{"id":13161,"uris":["http://zotero.org/groups/4502712/items/VYZ8A299"],"itemData":{"id":13161,"type":"webpage","abstract":"Users don't read Web pages, they scan. Highlighting and concise writing improved measured usability 47-58%. Marketese imposed a cognitive burden on users and was disliked.","container-title":"Nielsen Norman Group","language":"en","title":"How Users Read on the Web","URL":"https://www.nngroup.com/articles/how-users-read-on-the-web/","author":[{"family":"Nielsen","given":"Jakob"}],"accessed":{"date-parts":[["2022",11,15]]},"issued":{"date-parts":[["1997",9,30]]}}},{"id":13170,"uris":["http://zotero.org/groups/4502712/items/MM3YFHN5"],"itemData":{"id":13170,"type":"webpage","abstract":"Looking back at findings from a series of eyetracking studies over 13 years, we see that fundamental scanning behaviors remain constant, even as designs change.","container-title":"Nielsen Norman Group","language":"en","title":"How People Read Online: New and Old Findings","title-short":"How People Read Online","URL":"https://www.nngroup.com/articles/how-people-read-online/","author":[{"family":"Moran","given":"Kate"}],"accessed":{"date-parts":[["2022",11,17]]},"issued":{"date-parts":[["2020",4,5]]}}}],"schema":"https://github.com/citation-style-language/schema/raw/master/csl-citation.json"} </w:instrText>
      </w:r>
      <w:r>
        <w:fldChar w:fldCharType="separate"/>
      </w:r>
      <w:r w:rsidR="001941D7" w:rsidRPr="001941D7">
        <w:t xml:space="preserve">Jakob Nielsen, “How Users Read on the Web,” </w:t>
      </w:r>
      <w:r w:rsidR="001941D7" w:rsidRPr="001941D7">
        <w:rPr>
          <w:i/>
          <w:iCs/>
        </w:rPr>
        <w:t>Nielsen Norman Group</w:t>
      </w:r>
      <w:r w:rsidR="001941D7" w:rsidRPr="001941D7">
        <w:t xml:space="preserve">, September 30, 1997, https://www.nngroup.com/articles/how-users-read-on-the-web/; Kate Moran, “How People Read Online: New and Old Findings,” </w:t>
      </w:r>
      <w:r w:rsidR="001941D7" w:rsidRPr="001941D7">
        <w:rPr>
          <w:i/>
          <w:iCs/>
        </w:rPr>
        <w:t>Nielsen Norman Group</w:t>
      </w:r>
      <w:r w:rsidR="001941D7" w:rsidRPr="001941D7">
        <w:t>, April 5, 2020, https://www.nngroup.com/articles/how-people-read-online/.</w:t>
      </w:r>
      <w:r>
        <w:fldChar w:fldCharType="end"/>
      </w:r>
      <w:r>
        <w:t>n</w:t>
      </w:r>
    </w:p>
  </w:endnote>
  <w:endnote w:id="73">
    <w:p w14:paraId="5D440D79" w14:textId="220D1BBD"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qiRA4sB7","properties":{"formattedCitation":"Sundt and Eastman, \\uc0\\u8220{}Informing Website Navigation Design with Team-Based Card Sorting.\\uc0\\u8221{}","plainCitation":"Sundt and Eastman, “Informing Website Navigation Design with Team-Based Card Sorting.”","noteIndex":69},"citationItems":[{"id":8406,"uris":["http://zotero.org/groups/4502712/items/UIHPA2A7"],"itemData":{"id":8406,"type":"article-journal","abstract":"In 2016, Utah State University (USU) Libraries redesigned the library website's main menu and underlying information architecture (IA) in response to a number of known usability problems and limitations. Card sorting studies were conducted with a group of USU undergraduate students and a mixed group of faculty and graduate students to help develop a better understanding of users' mental models of library-related research and service tasks. Participants worked in teams to sort, rank and label cards pertaining to the content and feature of the library's website. Afterwards, participants discussed and performed usability tasks on each other's categories. Results were used to inform the design of a new IA and menu structure, while best practices from usability studies and trends in academic library website design were used to help with menu and link labeling. The final design was validated through follow-up discussions with staff, usability tests, and category/reverse category tests. [ABSTRACT FROM AUTHOR]","archive":"Library, Information Science &amp; Technology Abstracts with Full Text","container-title":"Journal of Web Librarianship","ISSN":"19322909","issue":"1","journalAbbreviation":"Journal of Web Librarianship","note":"publisher: Taylor &amp; Francis Ltd","page":"37-60","source":"EBSCOhost","title":"Informing Website Navigation Design with Team-Based Card Sorting","volume":"13","author":[{"family":"Sundt","given":"Alex"},{"family":"Eastman","given":"Teagan"}],"issued":{"date-parts":[["2019",1]]}}}],"schema":"https://github.com/citation-style-language/schema/raw/master/csl-citation.json"} </w:instrText>
      </w:r>
      <w:r>
        <w:fldChar w:fldCharType="separate"/>
      </w:r>
      <w:r w:rsidR="001941D7" w:rsidRPr="001941D7">
        <w:t>Sundt and Eastman, “Informing Website Navigation Design with Team-Based Card Sorting.”</w:t>
      </w:r>
      <w:r>
        <w:fldChar w:fldCharType="end"/>
      </w:r>
    </w:p>
  </w:endnote>
  <w:endnote w:id="74">
    <w:p w14:paraId="76AFF814" w14:textId="51E9E1F7"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8YWocmqp","properties":{"formattedCitation":"Paladino, Klentzin, and Mills, \\uc0\\u8220{}Card Sorting in an Online Environment: Key to Involving Online-Only Student Population in Usability Testing of an Academic Library Web Site?\\uc0\\u8221{}","plainCitation":"Paladino, Klentzin, and Mills, “Card Sorting in an Online Environment: Key to Involving Online-Only Student Population in Usability Testing of an Academic Library Web Site?”","noteIndex":70},"citationItems":[{"id":8427,"uris":["http://zotero.org/groups/4502712/items/P2CNNANF"],"itemData":{"id":8427,"type":"article-journal","abstract":"Based on in-person, task-based usability testing and interviews, the authors' library Web site was recently overhauled in order to improve user experience. This led to the authors' interest in additional usability testing methods and test environments that would most closely fit their library's goals and situation. The appeal of card sorting methods became evident: learning more than users' points of confusion interacting with the site, but learning users' preferences for grouping pages or concepts and naming various library links. The appeal of the online venue for card sorting was first that testing could incorporate input from a larger base of users than in-person testing alone, and, additionally, that testing could include the university's online-only student population. [ABSTRACT FROM AUTHOR]","archive":"Library, Information Science &amp; Technology Abstracts with Full Text","container-title":"Journal of Library &amp; Information Services in Distance Learning","ISSN":"1533290X","issue":"1/2","journalAbbreviation":"Journal of Library &amp; Information Services in Distance Learning","page":"37-49","source":"EBSCOhost","title":"Card Sorting in an Online Environment: Key to Involving Online-Only Student Population in Usability Testing of an Academic Library Web Site?","volume":"11","author":[{"family":"Paladino","given":"Emily B."},{"family":"Klentzin","given":"Jacqueline C."},{"family":"Mills","given":"Chloe P."}],"issued":{"date-parts":[["2017",1]]}}}],"schema":"https://github.com/citation-style-language/schema/raw/master/csl-citation.json"} </w:instrText>
      </w:r>
      <w:r>
        <w:fldChar w:fldCharType="separate"/>
      </w:r>
      <w:r w:rsidR="001941D7" w:rsidRPr="001941D7">
        <w:t>Paladino, Klentzin, and Mills, “Card Sorting in an Online Environment: Key to Involving Online-Only Student Population in Usability Testing of an Academic Library Web Site?”</w:t>
      </w:r>
      <w:r>
        <w:fldChar w:fldCharType="end"/>
      </w:r>
    </w:p>
  </w:endnote>
  <w:endnote w:id="75">
    <w:p w14:paraId="6BC81938" w14:textId="37A4AB2C"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g1IxK6eP","properties":{"formattedCitation":"Denton, Moody, and Bennett, \\uc0\\u8220{}Usability Testing as a Method to Refine a Health Sciences Library Website\\uc0\\u8221{}; Galbreath, Johnson, and Hvizdak, \\uc0\\u8220{}Primo New User Interface: Usability Testing and Local Customizations Implemented in Response\\uc0\\u8221{}; Jacobs, DeMars, and Kimmitt, \\uc0\\u8220{}A Multi-Campus Usability Testing Study of the New Primo Interface.\\uc0\\u8221{}","plainCitation":"Denton, Moody, and Bennett, “Usability Testing as a Method to Refine a Health Sciences Library Website”; Galbreath, Johnson, and Hvizdak, “Primo New User Interface: Usability Testing and Local Customizations Implemented in Response”; Jacobs, DeMars, and Kimmitt, “A Multi-Campus Usability Testing Study of the New Primo Interface.”","noteIndex":71},"citationItems":[{"id":8592,"uris":["http://zotero.org/groups/4502712/items/BCLEQ2XY"],"itemData":{"id":8592,"type":"article-journal","abstract":"User testing, a method of assessing website usability, can be a cost-effective and easily administered process to collect information about a website's effectiveness. A user experience (UX) team at an academic health sciences library has employed user testing for over three years to help refine the library's home page. Test methodology used in-person testers using the \"think aloud\" method to complete tasks on the home page. Review of test results revealed problem areas of the design and redesign; further testing was effective in refining the page. User testing has proved to be a valuable method to engage users and provide feedback to continually improve the library's home page. [ABSTRACT FROM AUTHOR]","archive":"Library, Information Science &amp; Technology Abstracts with Full Text","container-title":"Medical Reference Services Quarterly","ISSN":"02763869","issue":"1","journalAbbreviation":"Medical Reference Services Quarterly","page":"1-15","source":"EBSCOhost","title":"Usability Testing as a Method to Refine a Health Sciences Library Website","volume":"35","author":[{"family":"Denton","given":"Andrea H."},{"family":"Moody","given":"David A."},{"family":"Bennett","given":"Jason C."}],"issued":{"date-parts":[["2016",1]]}}},{"id":8019,"uris":["http://zotero.org/groups/4502712/items/MU559ZP9"],"itemData":{"id":8019,"type":"article-journal","container-title":"Information Technology and Libraries","issue":"2","note":"ISBN: 2163-5226","page":"10-33","title":"Primo new user interface: Usability testing and local customizations implemented in response","volume":"37","author":[{"family":"Galbreath","given":"Blake Lee"},{"family":"Johnson","given":"Corey"},{"family":"Hvizdak","given":"Erin"}],"issued":{"date-parts":[["2018"]]}}},{"id":8472,"uris":["http://zotero.org/groups/4502712/items/N9QJ6B6Z"],"itemData":{"id":8472,"type":"article-journal","abstract":"When the 23-member California State University Libraries merged integrated library systems in 2017, a unique opportunity arose to conduct multi-tenant usability testing on user experience in the Primo discovery service, collectively branded OneSearch. In 2018, librarians at five campuses conducted a round of task-based individual user testing on their separate instances, seeking to review individual campuses' decisions about customizations designed to provide optimal performance of the system and provide insight into group decisions about our shared customization choices. Along with the findings of the test results and recommendations for enhancements to existing modifications, we discuss the challenges and opportunities that are present in conducting multi-campus usability testing and share recommendations for future consortium-based testing efforts. [ABSTRACT FROM AUTHOR]","archive":"Library, Information Science &amp; Technology Abstracts with Full Text","container-title":"College &amp; Undergraduate Libraries","ISSN":"10691316","issue":"1","journalAbbreviation":"College &amp; Undergraduate Libraries","note":"publisher: Taylor &amp; Francis Ltd","page":"1-16","source":"EBSCOhost","title":"A multi-campus usability testing study of the new Primo interface","volume":"27","author":[{"family":"Jacobs","given":"W."},{"family":"DeMars","given":"Mike"},{"family":"Kimmitt","given":"J. M."}],"issued":{"date-parts":[["2020",1]]}}}],"schema":"https://github.com/citation-style-language/schema/raw/master/csl-citation.json"} </w:instrText>
      </w:r>
      <w:r>
        <w:fldChar w:fldCharType="separate"/>
      </w:r>
      <w:r w:rsidR="005437EB" w:rsidRPr="005437EB">
        <w:t>Denton, Moody, and Bennett, “Usability Testing as a Method to Refine a Health Sciences Library Website”; Galbreath, Johnson, and Hvizdak, “Primo New User Interface: Usability Testing and Local Customizations Implemented in Response”; Jacobs, DeMars, and Kimmitt, “A Multi-Campus Usability Testing Study of the New Primo Interface.”</w:t>
      </w:r>
      <w:r>
        <w:fldChar w:fldCharType="end"/>
      </w:r>
    </w:p>
  </w:endnote>
  <w:endnote w:id="76">
    <w:p w14:paraId="2E3BF3ED" w14:textId="3B2D495B"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y8HDTEFM","properties":{"formattedCitation":"Lierman et al., \\uc0\\u8220{}Testing for Transition: Evaluating the Usability of Research Guides Around a Platform Migration,\\uc0\\u8221{} 82.","plainCitation":"Lierman et al., “Testing for Transition: Evaluating the Usability of Research Guides Around a Platform Migration,” 82.","noteIndex":72},"citationItems":[{"id":8654,"uris":["http://zotero.org/groups/4502712/items/A2BN4LRS"],"itemData":{"id":8654,"type":"article-journal","abstract":"This article describes multiple stages of usability testing that were conducted before and after a large research library's transition to a new platform for its research guides. A large interdepartmental team sought user feedback on the design, content, and organization of the guide homepage, as well as on individual subject guides. This information was collected using an open-card-sort study, two face-to-face, think-aloud testing protocols, and an online survey. Significant findings include that users need clear directions and titles that incorporate familiar terminology, do not readily understand the purpose of guides, and are easily overwhelmed by excess information, and that many of librarians' assumptions about the use of library resources may be mistaken. This study will be of value to other library workers seeking insight into user needs and behaviors around online resources. [ABSTRACT FROM AUTHOR]","archive":"Library, Information Science &amp; Technology Abstracts with Full Text","container-title":"Information Technology &amp; Libraries","ISSN":"07309295","issue":"4","journalAbbreviation":"Information Technology &amp; Libraries","note":"publisher: American Library Association","page":"76-97","source":"EBSCOhost","title":"Testing for Transition: Evaluating the Usability of Research Guides Around a Platform Migration","volume":"38","author":[{"family":"Lierman","given":"Ashley"},{"family":"Scott","given":"Bethany"},{"family":"Warren","given":"Mea"},{"family":"Turner","given":"Cherie"}],"issued":{"date-parts":[["2019",12]]}},"locator":"82","label":"page"}],"schema":"https://github.com/citation-style-language/schema/raw/master/csl-citation.json"} </w:instrText>
      </w:r>
      <w:r>
        <w:fldChar w:fldCharType="separate"/>
      </w:r>
      <w:r w:rsidR="005437EB" w:rsidRPr="005437EB">
        <w:t>Lierman et al., “Testing for Transition: Evaluating the Usability of Research Guides Around a Platform Migration,” 82.</w:t>
      </w:r>
      <w:r>
        <w:fldChar w:fldCharType="end"/>
      </w:r>
      <w:r>
        <w:t>l</w:t>
      </w:r>
    </w:p>
  </w:endnote>
  <w:endnote w:id="77">
    <w:p w14:paraId="279A778F" w14:textId="63CB2741" w:rsidR="001A2B65" w:rsidRPr="001A2B65" w:rsidRDefault="001A2B65">
      <w:pPr>
        <w:pStyle w:val="EndnoteText"/>
        <w:rPr>
          <w:lang w:val="en-US"/>
        </w:rPr>
      </w:pPr>
      <w:r>
        <w:rPr>
          <w:rStyle w:val="EndnoteReference"/>
        </w:rPr>
        <w:endnoteRef/>
      </w:r>
      <w:r>
        <w:t xml:space="preserve"> </w:t>
      </w:r>
      <w:r>
        <w:fldChar w:fldCharType="begin"/>
      </w:r>
      <w:r w:rsidR="008664E6">
        <w:instrText xml:space="preserve"> ADDIN ZOTERO_ITEM CSL_CITATION {"citationID":"yUGhriHa","properties":{"formattedCitation":"Conerton and Goldenstein, \\uc0\\u8220{}Making LibGuides Work: Student Interviews and Usability Tests.,\\uc0\\u8221{} 47.","plainCitation":"Conerton and Goldenstein, “Making LibGuides Work: Student Interviews and Usability Tests.,” 47.","noteIndex":73},"citationItems":[{"id":8370,"uris":["http://zotero.org/groups/4502712/items/ZHI5NMYE"],"itemData":{"id":8370,"type":"article-journal","abstract":"This article discusses student use of and feedback on LibGuides in an academic library. The authors conducted interviews and usability tests with on-campus and distance students to determine their preferences and expectations, as well as to identify specific pain points. Based on the findings, the authors changed LibGuides best practices at their institution and overhauled the LibGuides index page. [ABSTRACT FROM AUTHOR]","archive":"Library, Information Science &amp; Technology Abstracts with Full Text","container-title":"Internet Reference Services Quarterly","ISSN":"10875301","issue":"1","journalAbbreviation":"Internet Reference Services Quarterly","note":"publisher: Taylor &amp; Francis Ltd","page":"43-54","source":"EBSCOhost","title":"Making LibGuides Work: Student Interviews and Usability Tests.","volume":"22","author":[{"family":"Conerton","given":"Kate"},{"family":"Goldenstein","given":"Cheryl"}],"issued":{"date-parts":[["2017",1]]}},"locator":"47","label":"page"}],"schema":"https://github.com/citation-style-language/schema/raw/master/csl-citation.json"} </w:instrText>
      </w:r>
      <w:r>
        <w:fldChar w:fldCharType="separate"/>
      </w:r>
      <w:r w:rsidR="001941D7" w:rsidRPr="001941D7">
        <w:t>Conerton and Goldenstein, “Making LibGuides Work: Student Interviews and Usability Tests.,” 47.</w:t>
      </w:r>
      <w:r>
        <w:fldChar w:fldCharType="end"/>
      </w:r>
    </w:p>
  </w:endnote>
  <w:endnote w:id="78">
    <w:p w14:paraId="1D1503D8" w14:textId="033A462D"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M276YEpF","properties":{"formattedCitation":"Dease, Villaespesa, and MacDonald, \\uc0\\u8220{}Working Together: Using Student-Driven UX Projects to Improve Library Websites,\\uc0\\u8221{} 413.","plainCitation":"Dease, Villaespesa, and MacDonald, “Working Together: Using Student-Driven UX Projects to Improve Library Websites,” 413.","noteIndex":74},"citationItems":[{"id":8741,"uris":["http://zotero.org/groups/4502712/items/GXK8JHJJ"],"itemData":{"id":8741,"type":"article-journal","abstract":"Web design standards have evolved considerably since the introduction of smartphones and tablets, but many academic library websites have fallen behind, perhaps due to a lack of internal user experience (UX) research and design practices. This article presents a discussion of various UX research and design methods undertaken by the Pratt Institute Libraries via collaboration with courses in Pratt's School of Information. Projects discussed include web analytics, user testing, online surveys, personas definition, card sorting, and prototyping. The insights gained from this study may be of assistance to other academic libraries planning to redesign and improve their online experience. [ABSTRACT FROM AUTHOR]","archive":"Library, Information Science &amp; Technology Abstracts with Full Text","container-title":"College &amp; Undergraduate Libraries","ISSN":"10691316","issue":"2-4","journalAbbreviation":"College &amp; Undergraduate Libraries","note":"publisher: Taylor &amp; Francis Ltd","page":"397-419","source":"EBSCOhost","title":"Working together: Using student-driven UX projects to improve library websites","volume":"27","author":[{"family":"Dease","given":"Nicholas"},{"family":"Villaespesa","given":"Elena"},{"family":"MacDonald","given":"Craig M."}],"issued":{"date-parts":[["2020",4]]}},"locator":"413","label":"page"}],"schema":"https://github.com/citation-style-language/schema/raw/master/csl-citation.json"} </w:instrText>
      </w:r>
      <w:r>
        <w:fldChar w:fldCharType="separate"/>
      </w:r>
      <w:r w:rsidR="005437EB" w:rsidRPr="005437EB">
        <w:t>Dease, Villaespesa, and MacDonald, “Working Together: Using Student-Driven UX Projects to Improve Library Websites,” 413.</w:t>
      </w:r>
      <w:r>
        <w:fldChar w:fldCharType="end"/>
      </w:r>
    </w:p>
  </w:endnote>
  <w:endnote w:id="79">
    <w:p w14:paraId="463B0267" w14:textId="4D4A7973"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wibFtmT9","properties":{"formattedCitation":"Becker and Yannotta, \\uc0\\u8220{}Modeling a Library Website Redesign Process: Developing a User-Centered Website Through Usability Testing\\uc0\\u8221{}; Jacobs, DeMars, and Kimmitt, \\uc0\\u8220{}A Multi-Campus Usability Testing Study of the New Primo Interface.\\uc0\\u8221{}","plainCitation":"Becker and Yannotta, “Modeling a Library Website Redesign Process: Developing a User-Centered Website Through Usability Testing”; Jacobs, DeMars, and Kimmitt, “A Multi-Campus Usability Testing Study of the New Primo Interface.”","noteIndex":75},"citationItems":[{"id":8358,"uris":["http://zotero.org/groups/4502712/items/I96C66YC"],"itemData":{"id":8358,"type":"article-journal","abstract":"This article presents a model for creating a strong, user-centered web presence by pairing usability testing and the design process. Four rounds of usability testing were conducted throughout the process of building a new academic library web site. Participants were asked to perform tasks using a talk-aloud protocol. Tasks were based on guiding principles of web usability that served as a framework for the new site. Results from this study show that testing throughout the design process is an effective way to build a website that not only reflects user needs and preferences, but can be easily changed as new resources and technologies emerge. [ABSTRACT FROM AUTHOR]","archive":"Library, Information Science &amp; Technology Abstracts with Full Text","container-title":"Information Technology &amp; Libraries","ISSN":"07309295","issue":"1","journalAbbreviation":"Information Technology &amp; Libraries","note":"publisher: American Library Association","page":"6-22","source":"EBSCOhost","title":"Modeling a Library Website Redesign Process: Developing a User-Centered Website Through Usability Testing","volume":"32","author":[{"family":"Becker","given":"Danielle A."},{"family":"Yannotta","given":"Lauren"}],"issued":{"date-parts":[["2013",3]]}}},{"id":8472,"uris":["http://zotero.org/groups/4502712/items/N9QJ6B6Z"],"itemData":{"id":8472,"type":"article-journal","abstract":"When the 23-member California State University Libraries merged integrated library systems in 2017, a unique opportunity arose to conduct multi-tenant usability testing on user experience in the Primo discovery service, collectively branded OneSearch. In 2018, librarians at five campuses conducted a round of task-based individual user testing on their separate instances, seeking to review individual campuses' decisions about customizations designed to provide optimal performance of the system and provide insight into group decisions about our shared customization choices. Along with the findings of the test results and recommendations for enhancements to existing modifications, we discuss the challenges and opportunities that are present in conducting multi-campus usability testing and share recommendations for future consortium-based testing efforts. [ABSTRACT FROM AUTHOR]","archive":"Library, Information Science &amp; Technology Abstracts with Full Text","container-title":"College &amp; Undergraduate Libraries","ISSN":"10691316","issue":"1","journalAbbreviation":"College &amp; Undergraduate Libraries","note":"publisher: Taylor &amp; Francis Ltd","page":"1-16","source":"EBSCOhost","title":"A multi-campus usability testing study of the new Primo interface","volume":"27","author":[{"family":"Jacobs","given":"W."},{"family":"DeMars","given":"Mike"},{"family":"Kimmitt","given":"J. M."}],"issued":{"date-parts":[["2020",1]]}}}],"schema":"https://github.com/citation-style-language/schema/raw/master/csl-citation.json"} </w:instrText>
      </w:r>
      <w:r>
        <w:fldChar w:fldCharType="separate"/>
      </w:r>
      <w:r w:rsidR="005437EB" w:rsidRPr="005437EB">
        <w:t>Becker and Yannotta, “Modeling a Library Website Redesign Process: Developing a User-Centered Website Through Usability Testing”; Jacobs, DeMars, and Kimmitt, “A Multi-Campus Usability Testing Study of the New Primo Interface.”</w:t>
      </w:r>
      <w:r>
        <w:fldChar w:fldCharType="end"/>
      </w:r>
    </w:p>
  </w:endnote>
  <w:endnote w:id="80">
    <w:p w14:paraId="78F4A4ED" w14:textId="3337A07D"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jIA9bIRf","properties":{"formattedCitation":"Mozilla Development Network Contributors, \\uc0\\u8220{}ARIA: Tooltip Role - Accessibility,\\uc0\\u8221{} {\\i{}MDN Web Docs}, accessed November 15, 2022, https://developer.mozilla.org/en-US/docs/Web/Accessibility/ARIA/Roles/tooltip_role.","plainCitation":"Mozilla Development Network Contributors, “ARIA: Tooltip Role - Accessibility,” MDN Web Docs, accessed November 15, 2022, https://developer.mozilla.org/en-US/docs/Web/Accessibility/ARIA/Roles/tooltip_role.","noteIndex":76},"citationItems":[{"id":13160,"uris":["http://zotero.org/groups/4502712/items/NWTFW5C6"],"itemData":{"id":13160,"type":"webpage","abstract":"A tooltip is a contextual text bubble that displays a description for an element that appears on pointer hover or keyboard focus.","container-title":"MDN Web Docs","language":"en-US","title":"ARIA: tooltip role - Accessibility","title-short":"ARIA","URL":"https://developer.mozilla.org/en-US/docs/Web/Accessibility/ARIA/Roles/tooltip_role","author":[{"literal":"Mozilla Development Network Contributors"}],"accessed":{"date-parts":[["2022",11,15]]}}}],"schema":"https://github.com/citation-style-language/schema/raw/master/csl-citation.json"} </w:instrText>
      </w:r>
      <w:r>
        <w:fldChar w:fldCharType="separate"/>
      </w:r>
      <w:r w:rsidR="001941D7" w:rsidRPr="001941D7">
        <w:t xml:space="preserve">Mozilla Development Network Contributors, “ARIA: Tooltip Role - Accessibility,” </w:t>
      </w:r>
      <w:r w:rsidR="001941D7" w:rsidRPr="001941D7">
        <w:rPr>
          <w:i/>
          <w:iCs/>
        </w:rPr>
        <w:t>MDN Web Docs</w:t>
      </w:r>
      <w:r w:rsidR="001941D7" w:rsidRPr="001941D7">
        <w:t>, accessed November 15, 2022, https://developer.mozilla.org/en-US/docs/Web/Accessibility/ARIA/Roles/tooltip_role.</w:t>
      </w:r>
      <w:r>
        <w:fldChar w:fldCharType="end"/>
      </w:r>
    </w:p>
  </w:endnote>
  <w:endnote w:id="81">
    <w:p w14:paraId="43C7E8AF" w14:textId="2F081509"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scrtmYdY","properties":{"formattedCitation":"Kupersmith, \\uc0\\u8220{}Library Terms That Users Understand,\\uc0\\u8221{} sec. Best Practices.","plainCitation":"Kupersmith, “Library Terms That Users Understand,” sec. Best Practices.","noteIndex":77},"citationItems":[{"id":13073,"uris":["http://zotero.org/groups/4502712/items/PAEYRK56"],"itemData":{"id":13073,"type":"document","abstract":"This document is intended to help library web developers decide how to label key resources and services in such a way that most users can understand them well enough to make productive choices. It compiles data from usability studies evaluating terminology on library websites, and suggests test methods and best practices for reducing cognitive barriers caused by terminology, and provides an extensive list of resources.","language":"en","source":"escholarship.org","title":"Library Terms That Users Understand","URL":"https://escholarship.org/uc/item/3qq499w7","author":[{"family":"Kupersmith","given":"John"}],"accessed":{"date-parts":[["2022",4,28]]},"issued":{"date-parts":[["2012",2,29]]}},"locator":"Best Practices","label":"section"}],"schema":"https://github.com/citation-style-language/schema/raw/master/csl-citation.json"} </w:instrText>
      </w:r>
      <w:r>
        <w:fldChar w:fldCharType="separate"/>
      </w:r>
      <w:r w:rsidR="001941D7" w:rsidRPr="001941D7">
        <w:t>Kupersmith, “Library Terms That Users Understand,” sec. Best Practices.</w:t>
      </w:r>
      <w:r>
        <w:fldChar w:fldCharType="end"/>
      </w:r>
    </w:p>
  </w:endnote>
  <w:endnote w:id="82">
    <w:p w14:paraId="17B45298" w14:textId="0E25B356"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hfl2JZTt","properties":{"formattedCitation":"Lierman et al., \\uc0\\u8220{}Testing for Transition: Evaluating the Usability of Research Guides Around a Platform Migration.\\uc0\\u8221{}","plainCitation":"Lierman et al., “Testing for Transition: Evaluating the Usability of Research Guides Around a Platform Migration.”","noteIndex":78},"citationItems":[{"id":8654,"uris":["http://zotero.org/groups/4502712/items/A2BN4LRS"],"itemData":{"id":8654,"type":"article-journal","abstract":"This article describes multiple stages of usability testing that were conducted before and after a large research library's transition to a new platform for its research guides. A large interdepartmental team sought user feedback on the design, content, and organization of the guide homepage, as well as on individual subject guides. This information was collected using an open-card-sort study, two face-to-face, think-aloud testing protocols, and an online survey. Significant findings include that users need clear directions and titles that incorporate familiar terminology, do not readily understand the purpose of guides, and are easily overwhelmed by excess information, and that many of librarians' assumptions about the use of library resources may be mistaken. This study will be of value to other library workers seeking insight into user needs and behaviors around online resources. [ABSTRACT FROM AUTHOR]","archive":"Library, Information Science &amp; Technology Abstracts with Full Text","container-title":"Information Technology &amp; Libraries","ISSN":"07309295","issue":"4","journalAbbreviation":"Information Technology &amp; Libraries","note":"publisher: American Library Association","page":"76-97","source":"EBSCOhost","title":"Testing for Transition: Evaluating the Usability of Research Guides Around a Platform Migration","volume":"38","author":[{"family":"Lierman","given":"Ashley"},{"family":"Scott","given":"Bethany"},{"family":"Warren","given":"Mea"},{"family":"Turner","given":"Cherie"}],"issued":{"date-parts":[["2019",12]]}}}],"schema":"https://github.com/citation-style-language/schema/raw/master/csl-citation.json"} </w:instrText>
      </w:r>
      <w:r>
        <w:fldChar w:fldCharType="separate"/>
      </w:r>
      <w:r w:rsidR="001941D7" w:rsidRPr="001941D7">
        <w:t>Lierman et al., “Testing for Transition: Evaluating the Usability of Research Guides Around a Platform Migration.”</w:t>
      </w:r>
      <w:r>
        <w:fldChar w:fldCharType="end"/>
      </w:r>
    </w:p>
  </w:endnote>
  <w:endnote w:id="83">
    <w:p w14:paraId="16DE5A2F" w14:textId="69B84178"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WxNFcBvq","properties":{"formattedCitation":"Sundt and Eastman, \\uc0\\u8220{}Informing Website Navigation Design with Team-Based Card Sorting\\uc0\\u8221{}; Sarah Guay, Lola Rudin, and Sue Reynolds, \\uc0\\u8220{}Testing, Testing: A Usability Case Study at University of Toronto Scarborough Library,\\uc0\\u8221{} {\\i{}Library Management} 40, no. 1 (January 2019): 88\\uc0\\u8211{}97.","plainCitation":"Sundt and Eastman, “Informing Website Navigation Design with Team-Based Card Sorting”; Sarah Guay, Lola Rudin, and Sue Reynolds, “Testing, Testing: A Usability Case Study at University of Toronto Scarborough Library,” Library Management 40, no. 1 (January 2019): 88–97.","noteIndex":79},"citationItems":[{"id":8406,"uris":["http://zotero.org/groups/4502712/items/UIHPA2A7"],"itemData":{"id":8406,"type":"article-journal","abstract":"In 2016, Utah State University (USU) Libraries redesigned the library website's main menu and underlying information architecture (IA) in response to a number of known usability problems and limitations. Card sorting studies were conducted with a group of USU undergraduate students and a mixed group of faculty and graduate students to help develop a better understanding of users' mental models of library-related research and service tasks. Participants worked in teams to sort, rank and label cards pertaining to the content and feature of the library's website. Afterwards, participants discussed and performed usability tasks on each other's categories. Results were used to inform the design of a new IA and menu structure, while best practices from usability studies and trends in academic library website design were used to help with menu and link labeling. The final design was validated through follow-up discussions with staff, usability tests, and category/reverse category tests. [ABSTRACT FROM AUTHOR]","archive":"Library, Information Science &amp; Technology Abstracts with Full Text","container-title":"Journal of Web Librarianship","ISSN":"19322909","issue":"1","journalAbbreviation":"Journal of Web Librarianship","note":"publisher: Taylor &amp; Francis Ltd","page":"37-60","source":"EBSCOhost","title":"Informing Website Navigation Design with Team-Based Card Sorting","volume":"13","author":[{"family":"Sundt","given":"Alex"},{"family":"Eastman","given":"Teagan"}],"issued":{"date-parts":[["2019",1]]}}},{"id":8653,"uris":["http://zotero.org/groups/4502712/items/NF366XN9"],"itemData":{"id":8653,"type":"article-journal","abstract":"Purpose With the rise of virtual library users and a steady increase in digital content, it is imperative that libraries build websites that provide seamless access to key resources and services. The paper aims to discuss these issues.Design/methodology/approach Usability testing is a valuable method for measuring user habits and expectations, as well as identifying problematic areas for improvement within a website.Findings In this paper, the authors provide an overview of user experience research carried out on the University of Toronto Scarborough Library website using a mixture of qualitative and quantitative research methods and detail insights gained from subsequent data analysis.Originality/value In particular, the authors discuss methods used for task-oriented usability testing and card sorting procedures using pages from the library website. Widely applicable results from this study include key findings and lessons learned from conducting usability testing in order to improve library websites. [ABSTRACT FROM AUTHOR]","archive":"Library, Information Science &amp; Technology Abstracts with Full Text","container-title":"Library Management","ISSN":"01435124","issue":"1","journalAbbreviation":"Library Management","page":"88-97","source":"EBSCOhost","title":"Testing, testing: a usability case study at University of Toronto Scarborough Library","volume":"40","author":[{"family":"Guay","given":"Sarah"},{"family":"Rudin","given":"Lola"},{"family":"Reynolds","given":"Sue"}],"issued":{"date-parts":[["2019",1]]}}}],"schema":"https://github.com/citation-style-language/schema/raw/master/csl-citation.json"} </w:instrText>
      </w:r>
      <w:r>
        <w:fldChar w:fldCharType="separate"/>
      </w:r>
      <w:r w:rsidR="005437EB" w:rsidRPr="005437EB">
        <w:t xml:space="preserve">Sundt and Eastman, “Informing Website Navigation Design with Team-Based Card Sorting”; Sarah Guay, Lola Rudin, and Sue Reynolds, “Testing, Testing: A Usability Case Study at University of Toronto Scarborough Library,” </w:t>
      </w:r>
      <w:r w:rsidR="005437EB" w:rsidRPr="005437EB">
        <w:rPr>
          <w:i/>
          <w:iCs/>
        </w:rPr>
        <w:t>Library Management</w:t>
      </w:r>
      <w:r w:rsidR="005437EB" w:rsidRPr="005437EB">
        <w:t xml:space="preserve"> 40, no. 1 (January 2019): 88–97.</w:t>
      </w:r>
      <w:r>
        <w:fldChar w:fldCharType="end"/>
      </w:r>
    </w:p>
  </w:endnote>
  <w:endnote w:id="84">
    <w:p w14:paraId="1EE679F8" w14:textId="68833E89"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6WEc3hdx","properties":{"formattedCitation":"Swanson et al., \\uc0\\u8220{}Guiding Choices: Implementing a Library Website Usability Study,\\uc0\\u8221{} 365.","plainCitation":"Swanson et al., “Guiding Choices: Implementing a Library Website Usability Study,” 365.","noteIndex":80},"citationItems":[{"id":8492,"uris":["http://zotero.org/groups/4502712/items/SYPXU69X"],"itemData":{"id":8492,"type":"article-journal","abstract":"Purpose The purpose of this study is go better understand website usability by community college students. The usability study team sought data that would help to guide in a website redesign.Design/methodology/approach Librarians led students through sessions that followed the usability testing approach defined by &lt;xref&gt;Nielsen (2012)&lt;/xref&gt; which emphasizes the ease of use of the Web interface. This study compared the results from the existing library website and a prototype website.Findings The study’s findings emphasized the need for balance between the variety of services and content that the website provides. This is especially true given that so many community college students are underprepared for college-level courses.Research limitations/implications The study was limited by available time and the clinical nature of the usability session.Practical implications The study results underscore the significant challenge facing library website designers. The various online services exist in pockets that are only partially integrated and, therefore, require students to make decisions and predictive judgments as they navigate the site.Originality/value Overall, this study emphasized the need for balance between the variety of services and content that the website provides. [ABSTRACT FROM AUTHOR]","archive":"Library, Information Science &amp; Technology Abstracts with Full Text","container-title":"Reference Services Review","ISSN":"00907324","issue":"3","journalAbbreviation":"Reference Services Review","page":"359-367","source":"EBSCOhost","title":"Guiding choices: implementing a library website usability study","volume":"45","author":[{"family":"Swanson","given":"Troy A."},{"family":"Hayes","given":"Tish"},{"family":"Kolan","given":"Jennifer"},{"family":"Hand","given":"Kelly"},{"family":"Miller","given":"Susan"}],"issued":{"date-parts":[["2017",7]]}},"locator":"365","label":"page"}],"schema":"https://github.com/citation-style-language/schema/raw/master/csl-citation.json"} </w:instrText>
      </w:r>
      <w:r>
        <w:fldChar w:fldCharType="separate"/>
      </w:r>
      <w:r w:rsidR="005437EB" w:rsidRPr="005437EB">
        <w:t>Swanson et al., “Guiding Choices: Implementing a Library Website Usability Study,” 365.</w:t>
      </w:r>
      <w:r>
        <w:fldChar w:fldCharType="end"/>
      </w:r>
    </w:p>
  </w:endnote>
  <w:endnote w:id="85">
    <w:p w14:paraId="5864BDFB" w14:textId="72C934A3"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6KGhPVmf","properties":{"formattedCitation":"Dease, Villaespesa, and MacDonald, \\uc0\\u8220{}Working Together: Using Student-Driven UX Projects to Improve Library Websites,\\uc0\\u8221{} 401.","plainCitation":"Dease, Villaespesa, and MacDonald, “Working Together: Using Student-Driven UX Projects to Improve Library Websites,” 401.","noteIndex":81},"citationItems":[{"id":8741,"uris":["http://zotero.org/groups/4502712/items/GXK8JHJJ"],"itemData":{"id":8741,"type":"article-journal","abstract":"Web design standards have evolved considerably since the introduction of smartphones and tablets, but many academic library websites have fallen behind, perhaps due to a lack of internal user experience (UX) research and design practices. This article presents a discussion of various UX research and design methods undertaken by the Pratt Institute Libraries via collaboration with courses in Pratt's School of Information. Projects discussed include web analytics, user testing, online surveys, personas definition, card sorting, and prototyping. The insights gained from this study may be of assistance to other academic libraries planning to redesign and improve their online experience. [ABSTRACT FROM AUTHOR]","archive":"Library, Information Science &amp; Technology Abstracts with Full Text","container-title":"College &amp; Undergraduate Libraries","ISSN":"10691316","issue":"2-4","journalAbbreviation":"College &amp; Undergraduate Libraries","note":"publisher: Taylor &amp; Francis Ltd","page":"397-419","source":"EBSCOhost","title":"Working together: Using student-driven UX projects to improve library websites","volume":"27","author":[{"family":"Dease","given":"Nicholas"},{"family":"Villaespesa","given":"Elena"},{"family":"MacDonald","given":"Craig M."}],"issued":{"date-parts":[["2020",4]]}},"locator":"401","label":"page"}],"schema":"https://github.com/citation-style-language/schema/raw/master/csl-citation.json"} </w:instrText>
      </w:r>
      <w:r>
        <w:fldChar w:fldCharType="separate"/>
      </w:r>
      <w:r w:rsidR="005437EB" w:rsidRPr="005437EB">
        <w:t>Dease, Villaespesa, and MacDonald, “Working Together: Using Student-Driven UX Projects to Improve Library Websites,” 401.</w:t>
      </w:r>
      <w:r>
        <w:fldChar w:fldCharType="end"/>
      </w:r>
    </w:p>
  </w:endnote>
  <w:endnote w:id="86">
    <w:p w14:paraId="2CDDF159" w14:textId="2B6356D4"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O3Sjpeop","properties":{"formattedCitation":"Brown and Yunkin, \\uc0\\u8220{}Tracking Changes: One Library\\uc0\\u8217{}s Homepage Over Time\\uc0\\u8212{}Findings from Usability Testing and Reflections on Staffing,\\uc0\\u8221{} 30.","plainCitation":"Brown and Yunkin, “Tracking Changes: One Library’s Homepage Over Time—Findings from Usability Testing and Reflections on Staffing,” 30.","noteIndex":82},"citationItems":[{"id":8626,"uris":["http://zotero.org/groups/4502712/items/UB3A9CCC"],"itemData":{"id":8626,"type":"article-journal","abstract":"A strong Webmaster, additions and reorganizations of staff, a library commitment to providing the user with an effective site, changes in the site's focus, and external factors such as technological improvements and changes in user expectations are all factors that can trigger changes in a library Web site's design. Yet these changes are not necessarily always progressive evolutions. This case study examines the various iterations of the University of Nevada-Las Vegas Libraries Web site from 1996 to the present, noting issues with each version, reasons leading to change, the people responsible for Web site decision-making, and the specific changes incorporated over time. In particular, the authors reviewed the usability test results for each of the tested designs, noting whether the identified problems were addressed in the redesign process and highlighting the usability problems that found their way back into the site in later redesigns. This study, which speculates on reasons for the reoccurrence of usability issues and identifies findings from usability testing that remain viable over the years, is anticipated to be useful in UNLV Libraries’ efforts to continuously improve its Web presence. Descriptions of organizational structure provide context for Web redesign efforts. [ABSTRACT FROM AUTHOR]","archive":"Library, Information Science &amp; Technology Abstracts with Full Text","container-title":"Journal of Web Librarianship","ISSN":"19322909","issue":"1","journalAbbreviation":"Journal of Web Librarianship","note":"publisher: Taylor &amp; Francis Ltd","page":"23-47","source":"EBSCOhost","title":"Tracking Changes: One Library's Homepage Over Time—Findings from Usability Testing and Reflections on Staffing","volume":"8","author":[{"family":"Brown","given":"Jeanne M."},{"family":"Yunkin","given":"Michael"}],"issued":{"date-parts":[["2014",1]]}},"locator":"30","label":"page"}],"schema":"https://github.com/citation-style-language/schema/raw/master/csl-citation.json"} </w:instrText>
      </w:r>
      <w:r>
        <w:fldChar w:fldCharType="separate"/>
      </w:r>
      <w:r w:rsidR="005437EB" w:rsidRPr="005437EB">
        <w:t>Brown and Yunkin, “Tracking Changes: One Library’s Homepage Over Time—Findings from Usability Testing and Reflections on Staffing,” 30.</w:t>
      </w:r>
      <w:r>
        <w:fldChar w:fldCharType="end"/>
      </w:r>
    </w:p>
  </w:endnote>
  <w:endnote w:id="87">
    <w:p w14:paraId="715072DA" w14:textId="5FD5BFFB" w:rsidR="00467D1F" w:rsidRPr="00467D1F" w:rsidRDefault="00467D1F">
      <w:pPr>
        <w:pStyle w:val="EndnoteText"/>
        <w:rPr>
          <w:lang w:val="en-US"/>
        </w:rPr>
      </w:pPr>
      <w:r>
        <w:rPr>
          <w:rStyle w:val="EndnoteReference"/>
        </w:rPr>
        <w:endnoteRef/>
      </w:r>
      <w:r>
        <w:t xml:space="preserve"> </w:t>
      </w:r>
      <w:r>
        <w:fldChar w:fldCharType="begin"/>
      </w:r>
      <w:r w:rsidR="008664E6">
        <w:instrText xml:space="preserve"> ADDIN ZOTERO_ITEM CSL_CITATION {"citationID":"apmuo4phu9","properties":{"formattedCitation":"Megan Johnson, \\uc0\\u8220{}Usability Test Results for Encore in an Academic Library.,\\uc0\\u8221{} {\\i{}Information Technology &amp; Libraries} 32, no. 3 (September 2013): 59\\uc0\\u8211{}85.","plainCitation":"Megan Johnson, “Usability Test Results for Encore in an Academic Library.,” Information Technology &amp; Libraries 32, no. 3 (September 2013): 59–85.","noteIndex":83},"citationItems":[{"id":8594,"uris":["http://zotero.org/groups/4502712/items/KGI4P6N4"],"itemData":{"id":8594,"type":"article-journal","abstract":"This case study gives the results a usability study for the discovery tool Encore Synergy, an Innovative Interfaces product, launched at Appalachian State University Belk Library &amp; Information Commons in January 2013. Nine of the thirteen participants in the study rated the discovery tool as more user friendly, according to a SUS (Standard Usability Scale) score, than the library's tabbed search layout, which separated the articles and catalog search. All of the study's participants were in favor of switching the interface to the new 'one box' search. Several glitches in the implementation were noted and reported to the vendor. The study results have helped develop Belk library training materials and curricula. The study will also serve as a benchmark for further usability testing of Encore and Appalachian State Library's website. This article will be of interest to libraries using Encore Discovery Service, investigating discovery tools, or performing usability studies of other discovery services. [ABSTRACT FROM AUTHOR]","archive":"Library, Information Science &amp; Technology Abstracts with Full Text","container-title":"Information Technology &amp; Libraries","ISSN":"07309295","issue":"3","journalAbbreviation":"Information Technology &amp; Libraries","note":"publisher: American Library Association","page":"59-85","source":"EBSCOhost","title":"Usability Test Results for Encore in an Academic Library.","volume":"32","author":[{"family":"Johnson","given":"Megan"}],"issued":{"date-parts":[["2013",9]]}},"label":"page"}],"schema":"https://github.com/citation-style-language/schema/raw/master/csl-citation.json"} </w:instrText>
      </w:r>
      <w:r>
        <w:fldChar w:fldCharType="separate"/>
      </w:r>
      <w:r w:rsidR="008664E6" w:rsidRPr="008664E6">
        <w:t xml:space="preserve">Megan Johnson, “Usability Test Results for Encore in an Academic Library.,” </w:t>
      </w:r>
      <w:r w:rsidR="008664E6" w:rsidRPr="008664E6">
        <w:rPr>
          <w:i/>
          <w:iCs/>
        </w:rPr>
        <w:t>Information Technology &amp; Libraries</w:t>
      </w:r>
      <w:r w:rsidR="008664E6" w:rsidRPr="008664E6">
        <w:t xml:space="preserve"> 32, no. 3 (September 2013): 59–85.</w:t>
      </w:r>
      <w:r>
        <w:fldChar w:fldCharType="end"/>
      </w:r>
    </w:p>
  </w:endnote>
  <w:endnote w:id="88">
    <w:p w14:paraId="70E3CDC9" w14:textId="261601D3"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qEdpcGbK","properties":{"formattedCitation":"Elena Azadbakht, John Blair, and Lisa Jones, \\uc0\\u8220{}Everyone\\uc0\\u8217{}s Invited: A Website Usability Study Involving Multiple Library Stakeholders,\\uc0\\u8221{} {\\i{}Information Technology &amp; Libraries} 36, no. 4 (December 2017): 42\\uc0\\u8211{}43.","plainCitation":"Elena Azadbakht, John Blair, and Lisa Jones, “Everyone’s Invited: A Website Usability Study Involving Multiple Library Stakeholders,” Information Technology &amp; Libraries 36, no. 4 (December 2017): 42–43.","noteIndex":84},"citationItems":[{"id":8515,"uris":["http://zotero.org/groups/4502712/items/XQIK7JTB"],"itemData":{"id":8515,"type":"article-journal","abstract":"This article describes a usability study of the University of Southern Mississippi Libraries website conducted in early 2016. The study involved six participants from each of four key user groups--undergraduate students, graduate students, faculty, and library employees--and consisted of six typical library search tasks, such as finding a book and an article on a topic, locating a journal by title, and looking up hours of operation. Library employees and graduate students completed the study's tasks most successfully, whereas undergraduate students performed relatively simple searches and relied on the Libraries' discovery tool, Primo. The study's results displayed several problematic features that affected each user group, including library employees. These results increased internal buy-in for usability-related changes to the library website in a later redesign. [ABSTRACT FROM AUTHOR]","archive":"Library, Information Science &amp; Technology Abstracts with Full Text","container-title":"Information Technology &amp; Libraries","ISSN":"07309295","issue":"4","journalAbbreviation":"Information Technology &amp; Libraries","note":"publisher: American Library Association","page":"34-45","source":"EBSCOhost","title":"Everyone's Invited: A Website Usability Study Involving Multiple Library Stakeholders","volume":"36","author":[{"family":"Azadbakht","given":"Elena"},{"family":"Blair","given":"John"},{"family":"Jones","given":"Lisa"}],"issued":{"date-parts":[["2017",12]]}},"locator":"42-43","label":"page"}],"schema":"https://github.com/citation-style-language/schema/raw/master/csl-citation.json"} </w:instrText>
      </w:r>
      <w:r>
        <w:fldChar w:fldCharType="separate"/>
      </w:r>
      <w:r w:rsidR="005437EB" w:rsidRPr="005437EB">
        <w:t xml:space="preserve">Elena Azadbakht, John Blair, and Lisa Jones, “Everyone’s Invited: A Website Usability Study Involving Multiple Library Stakeholders,” </w:t>
      </w:r>
      <w:r w:rsidR="005437EB" w:rsidRPr="005437EB">
        <w:rPr>
          <w:i/>
          <w:iCs/>
        </w:rPr>
        <w:t>Information Technology &amp; Libraries</w:t>
      </w:r>
      <w:r w:rsidR="005437EB" w:rsidRPr="005437EB">
        <w:t xml:space="preserve"> 36, no. 4 (December 2017): 42–43.</w:t>
      </w:r>
      <w:r>
        <w:fldChar w:fldCharType="end"/>
      </w:r>
    </w:p>
  </w:endnote>
  <w:endnote w:id="89">
    <w:p w14:paraId="7375A1C8" w14:textId="70488DF0"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0zNnQbKw","properties":{"formattedCitation":"Valenti, \\uc0\\u8220{}Usability Testing for a Community College Library Website.\\uc0\\u8221{}","plainCitation":"Valenti, “Usability Testing for a Community College Library Website.”","noteIndex":85},"citationItems":[{"id":8591,"uris":["http://zotero.org/groups/4502712/items/ELRTZF6M"],"itemData":{"id":8591,"type":"article-journal","abstract":"Purpose This paper details a usability testing case study on a simplified homepage for [Library]. The usability testing was completed in Spring 2017 to meet the needs of diverse user groups and shifting trends in Web design and development. At the conclusion of the usability testing, recommendations for change informed the design decisions and a new homepage was implemented in October 2018.Design/methodology/approach The researcher performed eight usability tests with a combination of the different library user types; full-time faculty, students, an administrator and members of the public. The usability test consisted of 13 specific tasks. After testers completed the tasks, users filled out a 30-question Likert-scale questionnaire and answered a set of 8 open-ended questions.Findings This paper discusses the recommendations for change which the researcher discovered at the conclusion of the usability testing period. The research found the need to improve and include specific navigational, visual and easy-to-use elements to best meet the needs of the users in the usability tests. Changes were ranked and implemented on a scale of catastrophic to cosmetic.Research limitations/implications As websites, technology and user preferences continually evolve, the homepage will need to be tested for usability again in the next several years. Researchers are encouraged to adapt the methods to their own institutions.Practical implications This paper discusses findings specific to [Library], which in turn has proved to increase usage of certain features and functions by the user community.Originality/value This is the first time usability testing has been done for the [Library's] website. It was the first time the design of the homepage was informed by real user preference. This paper is valuable to those looking to create a simple, easy-to-use homepage that best benefits their own unique community of users. [ABSTRACT FROM AUTHOR]","archive":"Library, Information Science &amp; Technology Abstracts with Full Text","container-title":"Library Hi Tech News","ISSN":"07419058","issue":"1","journalAbbreviation":"Library Hi Tech News","page":"1-8","source":"EBSCOhost","title":"Usability testing for a community college library website","volume":"36","author":[{"family":"Valenti","given":"Alyssa M."}],"issued":{"date-parts":[["2019",1]]}}}],"schema":"https://github.com/citation-style-language/schema/raw/master/csl-citation.json"} </w:instrText>
      </w:r>
      <w:r>
        <w:fldChar w:fldCharType="separate"/>
      </w:r>
      <w:r w:rsidR="001941D7" w:rsidRPr="001941D7">
        <w:t>Valenti, “Usability Testing for a Community College Library Website.”</w:t>
      </w:r>
      <w:r>
        <w:fldChar w:fldCharType="end"/>
      </w:r>
    </w:p>
  </w:endnote>
  <w:endnote w:id="90">
    <w:p w14:paraId="53112C78" w14:textId="11EB248A"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SraaFi2B","properties":{"formattedCitation":"Conrad and Alvarez, \\uc0\\u8220{}Conversations with Web Site Users.\\uc0\\u8221{}","plainCitation":"Conrad and Alvarez, “Conversations with Web Site Users.”","noteIndex":86},"citationItems":[{"id":7813,"uris":["http://zotero.org/users/23530/items/FPLEDBTC"],"itemData":{"id":7813,"type":"article-journal","abstract":"User feedback on Web site design can be vital to understanding what issues library users may encounter when visiting a Web site, but obtaining this feedback can be time consuming, difficult to structure, and expensive. In past years, staff working on the Cal Poly Pomona University Library Web site collected user feedback from surveys and usability testing. This team was interested in acquiring a more basic understanding of how users interact with the Web in general, whether for research or other purposes, and how such experiences could inform design decisions. This article will discuss what focus groups are, why libraries should consider conducting focus groups for Web site testing and development, how focus groups can complement usability testing, and if focus groups are worth the time and effort. Results from focus group sessions will also be shared and discussed including information that fueled design decisions and benefits that participants gained from the experience","container-title":"Journal of Web Librarianship","ISSN":"19322909","issue":"2","language":"English","license":"Copyright Taylor &amp; Francis Group 2016","note":"number-of-pages: 53\npublisher-place: New York, United Kingdom\npublisher: Taylor &amp; Francis LLC","page":"53","source":"ProQuest","title":"Conversations with Web Site Users: Using Focus Groups to Open Discussion and Improve User Experience","title-short":"Conversations with Web Site Users","volume":"10","author":[{"family":"Conrad","given":"Suzanna"},{"family":"Alvarez","given":"Nathasha"}],"issued":{"date-parts":[["2016"]]}}}],"schema":"https://github.com/citation-style-language/schema/raw/master/csl-citation.json"} </w:instrText>
      </w:r>
      <w:r>
        <w:fldChar w:fldCharType="separate"/>
      </w:r>
      <w:r w:rsidR="001941D7" w:rsidRPr="001941D7">
        <w:t>Conrad and Alvarez, “Conversations with Web Site Users.”</w:t>
      </w:r>
      <w:r>
        <w:fldChar w:fldCharType="end"/>
      </w:r>
    </w:p>
  </w:endnote>
  <w:endnote w:id="91">
    <w:p w14:paraId="0D998653" w14:textId="0F73E23F"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0UmJCdoU","properties":{"formattedCitation":"Xi Niu, Tao Zhang, and Hsin-liang Chen, \\uc0\\u8220{}Study of User Search Activities with Two Discovery Tools at an Academic Library,\\uc0\\u8221{} {\\i{}International Journal of Human-Computer Interaction} 30, no. 5 (2014): 422\\uc0\\u8211{}33.","plainCitation":"Xi Niu, Tao Zhang, and Hsin-liang Chen, “Study of User Search Activities with Two Discovery Tools at an Academic Library,” International Journal of Human-Computer Interaction 30, no. 5 (2014): 422–33.","noteIndex":87},"citationItems":[{"id":8094,"uris":["http://zotero.org/groups/4502712/items/MFIBAERI"],"itemData":{"id":8094,"type":"article-journal","container-title":"International journal of human-computer interaction","issue":"5","note":"ISBN: 1044-7318\npublisher: Taylor &amp; Francis","page":"422-433","title":"Study of user search activities with two discovery tools at an academic library","volume":"30","author":[{"family":"Niu","given":"Xi"},{"family":"Zhang","given":"Tao"},{"family":"Chen","given":"Hsin-liang"}],"issued":{"date-parts":[["2014"]]}}}],"schema":"https://github.com/citation-style-language/schema/raw/master/csl-citation.json"} </w:instrText>
      </w:r>
      <w:r>
        <w:fldChar w:fldCharType="separate"/>
      </w:r>
      <w:r w:rsidR="001941D7" w:rsidRPr="001941D7">
        <w:t xml:space="preserve">Xi Niu, Tao Zhang, and Hsin-liang Chen, “Study of User Search Activities with Two Discovery Tools at an Academic Library,” </w:t>
      </w:r>
      <w:r w:rsidR="001941D7" w:rsidRPr="001941D7">
        <w:rPr>
          <w:i/>
          <w:iCs/>
        </w:rPr>
        <w:t>International Journal of Human-Computer Interaction</w:t>
      </w:r>
      <w:r w:rsidR="001941D7" w:rsidRPr="001941D7">
        <w:t xml:space="preserve"> 30, no. 5 (2014): 422–33.</w:t>
      </w:r>
      <w:r>
        <w:fldChar w:fldCharType="end"/>
      </w:r>
    </w:p>
  </w:endnote>
  <w:endnote w:id="92">
    <w:p w14:paraId="2D93F970" w14:textId="38989EF8"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gxHCuY1k","properties":{"formattedCitation":"Alec Sonsteby and Jennifer DeJonghe, \\uc0\\u8220{}Usability Testing, User-Centered Design, and LibGuides Subject Guides: A Case Study,\\uc0\\u8221{} {\\i{}Journal of Web Librarianship} 7, no. 1 (January 2013): 83\\uc0\\u8211{}94; Cassidy et al., \\uc0\\u8220{}Student Searching with EBSCO Discovery: A Usability Study\\uc0\\u8221{}; Rachel Volentine et al., \\uc0\\u8220{}Usability Testing to Improve Research Data Services,\\uc0\\u8221{} {\\i{}Qualitative and Quantitative Methods in Libraries} 4, no. 1 (2017): 59\\uc0\\u8211{}68.","plainCitation":"Alec Sonsteby and Jennifer DeJonghe, “Usability Testing, User-Centered Design, and LibGuides Subject Guides: A Case Study,” Journal of Web Librarianship 7, no. 1 (January 2013): 83–94; Cassidy et al., “Student Searching with EBSCO Discovery: A Usability Study”; Rachel Volentine et al., “Usability Testing to Improve Research Data Services,” Qualitative and Quantitative Methods in Libraries 4, no. 1 (2017): 59–68.","noteIndex":88},"citationItems":[{"id":8587,"uris":["http://zotero.org/groups/4502712/items/RGHCSPW5"],"itemData":{"id":8587,"type":"article-journal","abstract":"Usability testing has become a routine way for many libraries to ensure that their Web presence is user-friendly and accessible. At the same time, popular subject guide creation systems, such as LibGuides, decentralize Web content creation and put authorship into the hands of librarians who may not be trained in user-centered design principles. At Metropolitan State University, researchers performed usability testing on LibGuides in order to see how patrons interact with guides. Researchers completed two rounds of usability testing on a total of ten students, one alumnus, and one community patron. The results indicate that patrons struggled most when encountering jargon, inconsistent language, and visual clutter. Based on their findings, researchers recommend ongoing usability testing of subject guides as well as the creation of a style guide to help librarians create usable, accessible guides. [ABSTRACT FROM AUTHOR]","archive":"Library, Information Science &amp; Technology Abstracts with Full Text","container-title":"Journal of Web Librarianship","ISSN":"19322909","issue":"1","journalAbbreviation":"Journal of Web Librarianship","note":"publisher: Taylor &amp; Francis Ltd","page":"83-94","source":"EBSCOhost","title":"Usability Testing, User-Centered Design, and LibGuides Subject Guides: A Case Study","volume":"7","author":[{"family":"Sonsteby","given":"Alec"},{"family":"DeJonghe","given":"Jennifer"}],"issued":{"date-parts":[["2013",1]]}}},{"id":9098,"uris":["http://zotero.org/groups/4502712/items/DLGAP7WY"],"itemData":{"id":9098,"type":"article-journal","container-title":"Journal of Electronic Resources Librarianship","issue":"1","note":"ISBN: 1941-126X\npublisher: Taylor &amp; Francis","page":"17-35","title":"Student searching with EBSCO Discovery: A usability study","volume":"26","author":[{"family":"Cassidy","given":"Erin Dorris"},{"family":"Jones","given":"Glenda"},{"family":"McMain","given":"Lynn"},{"family":"Shen","given":"Lisa"},{"family":"Vieira","given":"Scott"}],"issued":{"date-parts":[["2014"]]}}},{"id":8103,"uris":["http://zotero.org/groups/4502712/items/P4983TQY"],"itemData":{"id":8103,"type":"article-journal","container-title":"Qualitative and Quantitative Methods in Libraries","issue":"1","note":"ISBN: 2241-1925","page":"59-68","title":"Usability testing to improve research data services","volume":"4","author":[{"family":"Volentine","given":"Rachel"},{"family":"Owens","given":"Amber"},{"family":"Tenopir","given":"Carol"},{"family":"Frame","given":"Mike"}],"issued":{"date-parts":[["2017"]]}}}],"schema":"https://github.com/citation-style-language/schema/raw/master/csl-citation.json"} </w:instrText>
      </w:r>
      <w:r>
        <w:fldChar w:fldCharType="separate"/>
      </w:r>
      <w:r w:rsidR="005437EB" w:rsidRPr="005437EB">
        <w:t xml:space="preserve">Alec Sonsteby and Jennifer DeJonghe, “Usability Testing, User-Centered Design, and LibGuides Subject Guides: A Case Study,” </w:t>
      </w:r>
      <w:r w:rsidR="005437EB" w:rsidRPr="005437EB">
        <w:rPr>
          <w:i/>
          <w:iCs/>
        </w:rPr>
        <w:t>Journal of Web Librarianship</w:t>
      </w:r>
      <w:r w:rsidR="005437EB" w:rsidRPr="005437EB">
        <w:t xml:space="preserve"> 7, no. 1 (January 2013): 83–94; Cassidy et al., “Student Searching with EBSCO Discovery: A Usability Study”; Rachel Volentine et al., “Usability Testing to Improve Research Data Services,” </w:t>
      </w:r>
      <w:r w:rsidR="005437EB" w:rsidRPr="005437EB">
        <w:rPr>
          <w:i/>
          <w:iCs/>
        </w:rPr>
        <w:t>Qualitative and Quantitative Methods in Libraries</w:t>
      </w:r>
      <w:r w:rsidR="005437EB" w:rsidRPr="005437EB">
        <w:t xml:space="preserve"> 4, no. 1 (2017): 59–68.</w:t>
      </w:r>
      <w:r>
        <w:fldChar w:fldCharType="end"/>
      </w:r>
    </w:p>
  </w:endnote>
  <w:endnote w:id="93">
    <w:p w14:paraId="7EF4C66C" w14:textId="6302ECF7"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nSWrakmK","properties":{"formattedCitation":"Lierman et al., \\uc0\\u8220{}Testing for Transition: Evaluating the Usability of Research Guides Around a Platform Migration,\\uc0\\u8221{} 82\\uc0\\u8211{}83.","plainCitation":"Lierman et al., “Testing for Transition: Evaluating the Usability of Research Guides Around a Platform Migration,” 82–83.","noteIndex":89},"citationItems":[{"id":8654,"uris":["http://zotero.org/groups/4502712/items/A2BN4LRS"],"itemData":{"id":8654,"type":"article-journal","abstract":"This article describes multiple stages of usability testing that were conducted before and after a large research library's transition to a new platform for its research guides. A large interdepartmental team sought user feedback on the design, content, and organization of the guide homepage, as well as on individual subject guides. This information was collected using an open-card-sort study, two face-to-face, think-aloud testing protocols, and an online survey. Significant findings include that users need clear directions and titles that incorporate familiar terminology, do not readily understand the purpose of guides, and are easily overwhelmed by excess information, and that many of librarians' assumptions about the use of library resources may be mistaken. This study will be of value to other library workers seeking insight into user needs and behaviors around online resources. [ABSTRACT FROM AUTHOR]","archive":"Library, Information Science &amp; Technology Abstracts with Full Text","container-title":"Information Technology &amp; Libraries","ISSN":"07309295","issue":"4","journalAbbreviation":"Information Technology &amp; Libraries","note":"publisher: American Library Association","page":"76-97","source":"EBSCOhost","title":"Testing for Transition: Evaluating the Usability of Research Guides Around a Platform Migration","volume":"38","author":[{"family":"Lierman","given":"Ashley"},{"family":"Scott","given":"Bethany"},{"family":"Warren","given":"Mea"},{"family":"Turner","given":"Cherie"}],"issued":{"date-parts":[["2019",12]]}},"locator":"82-83","label":"page"}],"schema":"https://github.com/citation-style-language/schema/raw/master/csl-citation.json"} </w:instrText>
      </w:r>
      <w:r>
        <w:fldChar w:fldCharType="separate"/>
      </w:r>
      <w:r w:rsidR="005437EB" w:rsidRPr="005437EB">
        <w:t>Lierman et al., “Testing for Transition: Evaluating the Usability of Research Guides Around a Platform Migration,” 82–83.</w:t>
      </w:r>
      <w:r>
        <w:fldChar w:fldCharType="end"/>
      </w:r>
    </w:p>
  </w:endnote>
  <w:endnote w:id="94">
    <w:p w14:paraId="174C879C" w14:textId="70B03A60"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yI0FNDnX","properties":{"formattedCitation":"Becker and Yannotta, \\uc0\\u8220{}Modeling a Library Website Redesign Process: Developing a User-Centered Website Through Usability Testing,\\uc0\\u8221{} 14.","plainCitation":"Becker and Yannotta, “Modeling a Library Website Redesign Process: Developing a User-Centered Website Through Usability Testing,” 14.","noteIndex":90},"citationItems":[{"id":8358,"uris":["http://zotero.org/groups/4502712/items/I96C66YC"],"itemData":{"id":8358,"type":"article-journal","abstract":"This article presents a model for creating a strong, user-centered web presence by pairing usability testing and the design process. Four rounds of usability testing were conducted throughout the process of building a new academic library web site. Participants were asked to perform tasks using a talk-aloud protocol. Tasks were based on guiding principles of web usability that served as a framework for the new site. Results from this study show that testing throughout the design process is an effective way to build a website that not only reflects user needs and preferences, but can be easily changed as new resources and technologies emerge. [ABSTRACT FROM AUTHOR]","archive":"Library, Information Science &amp; Technology Abstracts with Full Text","container-title":"Information Technology &amp; Libraries","ISSN":"07309295","issue":"1","journalAbbreviation":"Information Technology &amp; Libraries","note":"publisher: American Library Association","page":"6-22","source":"EBSCOhost","title":"Modeling a Library Website Redesign Process: Developing a User-Centered Website Through Usability Testing","volume":"32","author":[{"family":"Becker","given":"Danielle A."},{"family":"Yannotta","given":"Lauren"}],"issued":{"date-parts":[["2013",3]]}},"locator":"14","label":"page"}],"schema":"https://github.com/citation-style-language/schema/raw/master/csl-citation.json"} </w:instrText>
      </w:r>
      <w:r>
        <w:fldChar w:fldCharType="separate"/>
      </w:r>
      <w:r w:rsidR="005437EB" w:rsidRPr="005437EB">
        <w:t>Becker and Yannotta, “Modeling a Library Website Redesign Process: Developing a User-Centered Website Through Usability Testing,” 14.</w:t>
      </w:r>
      <w:r>
        <w:fldChar w:fldCharType="end"/>
      </w:r>
    </w:p>
  </w:endnote>
  <w:endnote w:id="95">
    <w:p w14:paraId="7FACBAEA" w14:textId="477D656A"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R8DENMtt","properties":{"formattedCitation":"Michelle Penta and Pamela J. McKenzie, \\uc0\\u8220{}The Big Gap Remains: Public Librarians as Authors in LIS Journals, 1999-2003,\\uc0\\u8221{} {\\i{}Public Library Quarterly} 24, no. 1 (January 1, 2005): 33\\uc0\\u8211{}46, doi:10.1300/J118v24n01_04.","plainCitation":"Michelle Penta and Pamela J. McKenzie, “The Big Gap Remains: Public Librarians as Authors in LIS Journals, 1999-2003,” Public Library Quarterly 24, no. 1 (January 1, 2005): 33–46, doi:10.1300/J118v24n01_04.","noteIndex":91},"citationItems":[{"id":13192,"uris":["http://zotero.org/groups/4502712/items/PRI3BM3V"],"itemData":{"id":13192,"type":"article-journal","abstract":"Public librarians do not publish as regularly in LIS literature as do library school faculty and academic librarians, whose positions often require them to contribute and who consequently dominate the literature. Using content analysis, this study identifies North American public librarians who have contributed to LIS literature within a five-year period, from 1999 to 2003, and explores where they were situated, how many were male or female, how many collaborated with other authors, and how many contributed more than twice.","container-title":"Public Library Quarterly","DOI":"10.1300/J118v24n01_04","ISSN":"0161-6846","issue":"1","note":"publisher: Routledge\n_eprint: https://doi.org/10.1300/J118v24n01_04","page":"33-46","source":"Taylor and Francis+NEJM","title":"The Big Gap Remains: Public Librarians as Authors in LIS Journals, 1999-2003","volume":"24","author":[{"family":"Penta","given":"Michelle"},{"family":"McKenzie","given":"Pamela J."}],"issued":{"date-parts":[["2005",1,1]]}}}],"schema":"https://github.com/citation-style-language/schema/raw/master/csl-citation.json"} </w:instrText>
      </w:r>
      <w:r>
        <w:fldChar w:fldCharType="separate"/>
      </w:r>
      <w:r w:rsidR="001941D7" w:rsidRPr="001941D7">
        <w:t xml:space="preserve">Michelle Penta and Pamela J. McKenzie, “The Big Gap Remains: Public Librarians as Authors in LIS Journals, 1999-2003,” </w:t>
      </w:r>
      <w:r w:rsidR="001941D7" w:rsidRPr="001941D7">
        <w:rPr>
          <w:i/>
          <w:iCs/>
        </w:rPr>
        <w:t>Public Library Quarterly</w:t>
      </w:r>
      <w:r w:rsidR="001941D7" w:rsidRPr="001941D7">
        <w:t xml:space="preserve"> 24, no. 1 (January 1, 2005): 33–46, doi:10.1300/J118v24n01_04.</w:t>
      </w:r>
      <w:r>
        <w:fldChar w:fldCharType="end"/>
      </w:r>
      <w:r>
        <w:t>p</w:t>
      </w:r>
    </w:p>
  </w:endnote>
  <w:endnote w:id="96">
    <w:p w14:paraId="76D62BBE" w14:textId="6BC1FC5E"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jJknNMQu","properties":{"formattedCitation":"Michael Lascarides, \\uc0\\u8220{}Infomaki: An Open Source, Lightweight Usability Testing Tool,\\uc0\\u8221{} {\\i{}The Code4Lib Journal}, no. 8 (November 23, 2009), https://journal.code4lib.org/articles/2099; Tara Wood, \\uc0\\u8220{}Usability Studies,\\uc0\\u8221{} {\\i{}SWAN Library Services}, September 21, 2022, https://support.swanlibraries.net/documentation/64810; Simplemente UX, \\uc0\\u8220{}IA Redesign - Maplewood Public Library,\\uc0\\u8221{} {\\i{}Simplemente UX}, accessed December 8, 2022, https://www.simplementeux.com/work/the-ruse-4hrj3.","plainCitation":"Michael Lascarides, “Infomaki: An Open Source, Lightweight Usability Testing Tool,” The Code4Lib Journal, no. 8 (November 23, 2009), https://journal.code4lib.org/articles/2099; Tara Wood, “Usability Studies,” SWAN Library Services, September 21, 2022, https://support.swanlibraries.net/documentation/64810; Simplemente UX, “IA Redesign - Maplewood Public Library,” Simplemente UX, accessed December 8, 2022, https://www.simplementeux.com/work/the-ruse-4hrj3.","noteIndex":92},"citationItems":[{"id":13191,"uris":["http://zotero.org/groups/4502712/items/FW5745XD"],"itemData":{"id":13191,"type":"article-journal","abstract":"Infomaki is an open source “lightweight” usability testing tool developed by the New York Public Library to evaluate new designs for the NYPL.org web site and uncover insights about our patrons. Designed from the ground up to be as respectful of the respondents’ time as possible, it presents respondents with a single question at a time from a pool of active questions. In just over seven months of use, it has fielded over 100,000 responses from over 10,000 respondents.","container-title":"The Code4Lib Journal","ISSN":"1940-5758","issue":"8","source":"Code4Lib Journal","title":"Infomaki: An Open Source, Lightweight Usability Testing Tool","title-short":"Infomaki","URL":"https://journal.code4lib.org/articles/2099","author":[{"family":"Lascarides","given":"Michael"}],"accessed":{"date-parts":[["2022",12,8]]},"issued":{"date-parts":[["2009",11,23]]}}},{"id":13189,"uris":["http://zotero.org/groups/4502712/items/NAS2JWHV"],"itemData":{"id":13189,"type":"webpage","container-title":"SWAN Library Services","title":"Usability Studies","URL":"https://support.swanlibraries.net/documentation/64810","author":[{"family":"Wood","given":"Tara"}],"accessed":{"date-parts":[["2022",12,8]]},"issued":{"date-parts":[["2022",9,21]]}}},{"id":13190,"uris":["http://zotero.org/groups/4502712/items/LZF7XGT5"],"itemData":{"id":13190,"type":"webpage","container-title":"Simplemente UX","language":"en-US","title":"IA Redesign - Maplewood Public Library","URL":"https://www.simplementeux.com/work/the-ruse-4hrj3","author":[{"literal":"Simplemente UX"}],"accessed":{"date-parts":[["2022",12,8]]}}}],"schema":"https://github.com/citation-style-language/schema/raw/master/csl-citation.json"} </w:instrText>
      </w:r>
      <w:r>
        <w:fldChar w:fldCharType="separate"/>
      </w:r>
      <w:r w:rsidR="001941D7" w:rsidRPr="001941D7">
        <w:t xml:space="preserve">Michael Lascarides, “Infomaki: An Open Source, Lightweight Usability Testing Tool,” </w:t>
      </w:r>
      <w:r w:rsidR="001941D7" w:rsidRPr="001941D7">
        <w:rPr>
          <w:i/>
          <w:iCs/>
        </w:rPr>
        <w:t>The Code4Lib Journal</w:t>
      </w:r>
      <w:r w:rsidR="001941D7" w:rsidRPr="001941D7">
        <w:t xml:space="preserve">, no. 8 (November 23, 2009), https://journal.code4lib.org/articles/2099; Tara Wood, “Usability Studies,” </w:t>
      </w:r>
      <w:r w:rsidR="001941D7" w:rsidRPr="001941D7">
        <w:rPr>
          <w:i/>
          <w:iCs/>
        </w:rPr>
        <w:t>SWAN Library Services</w:t>
      </w:r>
      <w:r w:rsidR="001941D7" w:rsidRPr="001941D7">
        <w:t xml:space="preserve">, September 21, 2022, https://support.swanlibraries.net/documentation/64810; Simplemente UX, “IA Redesign - Maplewood Public Library,” </w:t>
      </w:r>
      <w:r w:rsidR="001941D7" w:rsidRPr="001941D7">
        <w:rPr>
          <w:i/>
          <w:iCs/>
        </w:rPr>
        <w:t>Simplemente UX</w:t>
      </w:r>
      <w:r w:rsidR="001941D7" w:rsidRPr="001941D7">
        <w:t>, accessed December 8, 2022, https://www.simplementeux.com/work/the-ruse-4hrj3.</w:t>
      </w:r>
      <w:r>
        <w:fldChar w:fldCharType="end"/>
      </w:r>
    </w:p>
  </w:endnote>
  <w:endnote w:id="97">
    <w:p w14:paraId="3FA332BA" w14:textId="48CF1207" w:rsidR="00A72A22" w:rsidRPr="00A72A22" w:rsidRDefault="00A72A22">
      <w:pPr>
        <w:pStyle w:val="EndnoteText"/>
        <w:rPr>
          <w:lang w:val="en-US"/>
        </w:rPr>
      </w:pPr>
      <w:r>
        <w:rPr>
          <w:rStyle w:val="EndnoteReference"/>
        </w:rPr>
        <w:endnoteRef/>
      </w:r>
      <w:r>
        <w:t xml:space="preserve"> </w:t>
      </w:r>
      <w:r>
        <w:fldChar w:fldCharType="begin"/>
      </w:r>
      <w:r w:rsidR="00013ADD">
        <w:instrText xml:space="preserve"> ADDIN ZOTERO_ITEM CSL_CITATION {"citationID":"aeas6035hk","properties":{"formattedCitation":"Jaci Wilkinson et al., \\uc0\\u8220{}Constructing Citations: Reviewing Chat Transcripts to Improve Citation Assistance as a Service,\\uc0\\u8221{} {\\i{}Reference Services Review} 49, no. 2 (January 1, 2021): 194\\uc0\\u8211{}210, doi:10.1108/RSR-03-2021-0007; J. Michael DeMars, Gabriel Gardner, and Joanna Messer Kimmitt, \\uc0\\u8220{}If You Build It, Will They Come?: Natural Experiments with Springshare\\uc0\\u8217{}s Proactive Chat Reference\\uc0\\u8221{} (ELUNA 2019 Annual Meeting, Atlanta, GA, 2019), http://documents.el-una.org/1856/; Susan Gardner Archambault, Jennifer Masunaga, and Kathryn Ryan, \\uc0\\u8220{}Lingua Franca: How We Used Analytics to Describe Databases In Student Speak,\\uc0\\u8221{} {\\i{}Computers in Libraries} 39, no. 8 (October 2019): 25\\uc0\\u8211{}28.","plainCitation":"Jaci Wilkinson et al., “Constructing Citations: Reviewing Chat Transcripts to Improve Citation Assistance as a Service,” Reference Services Review 49, no. 2 (January 1, 2021): 194–210, doi:10.1108/RSR-03-2021-0007; J. Michael DeMars, Gabriel Gardner, and Joanna Messer Kimmitt, “If You Build It, Will They Come?: Natural Experiments with Springshare’s Proactive Chat Reference” (ELUNA 2019 Annual Meeting, Atlanta, GA, 2019), http://documents.el-una.org/1856/; Susan Gardner Archambault, Jennifer Masunaga, and Kathryn Ryan, “Lingua Franca: How We Used Analytics to Describe Databases In Student Speak,” Computers in Libraries 39, no. 8 (October 2019): 25–28.","noteIndex":93},"citationItems":[{"id":13188,"uris":["http://zotero.org/groups/4502712/items/FICSFEN7"],"itemData":{"id":13188,"type":"article-journal","abstract":"Purpose Using chat transcripts from Indiana University Libraries, the authors examined a subset of transcripts involving citations. From this analysis, they propose improvements for citation assistance as a holistic service. Design/methodology/approach Two years of chat transcripts were examined and questions containing citation-related keywords were segregated for further examination. The authors used a test data set to create a coding scheme for the questions and responses. This scheme was then applied to all the citation-related transcripts. Findings 390 of 11,553 transcripts included interactions about citations. In 42% of the transcripts, no specific citation style was mentioned. American Psychological Association and Modern Language Association were the most frequently mentioned citation styles by chat users. Business reports (company data and market research), periodicals (journal, newspaper or magazine articles), websites and government documents were the most often asked about formats, but there was a wide variety of other unusual formats. Questions about EndNote were more common than other types of citation management software. Chat staff utilized a variety of responses including guiding the student by example, directing to an online resource for more information (85% of the responses) or referring to a citation management expert. An unexpected amount of hedging words in the responses indicates the presence of anxiety on the part of chat staff in responding to these types of questions. Originality/value This paper goes beyond most existing studies of chat transcripts by using chat transcripts as data to guide service improvements for a commonly asked but not typically discussed set of questions.","container-title":"Reference Services Review","DOI":"10.1108/RSR-03-2021-0007","ISSN":"0090-7324","issue":"2","note":"publisher: Emerald Publishing Limited","page":"194-210","source":"Emerald Insight","title":"Constructing citations: reviewing chat transcripts to improve citation assistance as a service","title-short":"Constructing citations","volume":"49","author":[{"family":"Wilkinson","given":"Jaci"},{"family":"Denneler","given":"Alyssa"},{"family":"Nay","given":"Leanne"},{"family":"Johnson","given":"Anna Marie"}],"issued":{"date-parts":[["2021",1,1]]}}},{"id":13181,"uris":["http://zotero.org/groups/4502712/items/VKW3VPPW"],"itemData":{"id":13181,"type":"paper-conference","abstract":"This presentation explores the current state of chat reference and specifically addresses using Springshare’s proactive LibChat to increase chat traffic in a natural experiment that took place at two four-year institutions over the academic year 2017-2018, in comparison with two four-year institutions that did not implement this method.\nAs part of a recent transition of the California State University system\nto Ex Libris’ Alma/Primo, several universities embedded Springshare’s proactive chat widget on Primo search results pages (SRPs), which allowed users to begin reference transactions natively within their research sessions. In this presentation, we take advantage of a natural experiment that arose when two libraries deployed chat to SRPs, and two other libraries with similar enrollment profiles in similar geographic areas did not. By analyzing chat transactions collected from the four libraries over the course of academic years 2016-2017 (pre-deployment) and 2017-2018 (post-deployment), we calculate the effects on chat transactions when introducing proactive chat onto Primo SRPs. This quasi-experimental panel study, with two libraries in the treatment group paired with pseudo-control libraries, found that introducing proactive chat onto SRPs significantly increases the transaction count – even up to a quadrupling of the baseline in certain months.\nPresenters will also explain how libraries can set up their own natural experiments as an alternative to A/B testing of Primo. We close with an overview of pros and cons regarding chat on search results pages, offering workflow suggestions for libraries considering this implementation and the corresponding increase in reference traffic that it will bring.","event-place":"Atlanta, GA","event-title":"ELUNA 2019 Annual Meeting","language":"en","publisher-place":"Atlanta, GA","source":"documents.el-una.org","title":"If You Build it, Will They Come?: Natural Experiments with Springshare's Proactive Chat Reference","title-short":"If You Build it, Will They Come?","URL":"http://documents.el-una.org/1856/","author":[{"family":"DeMars","given":"J. Michael"},{"family":"Gardner","given":"Gabriel"},{"family":"Messer Kimmitt","given":"Joanna"}],"accessed":{"date-parts":[["2022",12,8]]},"issued":{"date-parts":[["2019",5,1]]}}},{"id":8690,"uris":["http://zotero.org/groups/4502712/items/QC5LGK8J"],"itemData":{"id":8690,"type":"article-journal","abstract":"Publisher descriptions of library databases are often long and complex, and they don't conform to students' mental models. Novice student researchers lack a big-picture understanding of research, and they may find the jargon used by database producers to be a major barrier. This can unintentionally cause extraneous cognitive load for students who encounter these database descriptions on a libguide. To address this problem, librarians at Loyola Marymount University's (LMU) William H. Hannon Library combined data from established libguides best practices with student vocabulary mined from our own reference chat transcripts to design a new format for database descriptions that is more student-friendly. This article discusses the process for developing and testing the new format for database descriptions, as well as how it was implemented across all libguides. As much as possible, we changed question prompts in the Qualtrics form or edited the formulas in the spreadsheet to solve these issues.","archive":"ProQuest Central; SciTech Premium Collection; Social Science Premium Collection","archive_location":"2309262941","container-title":"Computers in Libraries","ISSN":"10417915","issue":"8","language":"English","note":"publisher-place: Westport\npublisher: Information Today, Inc.","page":"25-28","title":"Lingua Franca: How we used Analytics to Describe Databases In Student Speak","volume":"39","author":[{"family":"Archambault","given":"Susan Gardner"},{"family":"Masunaga","given":"Jennifer"},{"family":"Ryan","given":"Kathryn"}],"issued":{"date-parts":[["2019",10]]}}}],"schema":"https://github.com/citation-style-language/schema/raw/master/csl-citation.json"} </w:instrText>
      </w:r>
      <w:r>
        <w:fldChar w:fldCharType="separate"/>
      </w:r>
      <w:r w:rsidR="00013ADD" w:rsidRPr="00013ADD">
        <w:t xml:space="preserve">Jaci Wilkinson et al., “Constructing Citations: Reviewing Chat Transcripts to Improve Citation Assistance as a Service,” </w:t>
      </w:r>
      <w:r w:rsidR="00013ADD" w:rsidRPr="00013ADD">
        <w:rPr>
          <w:i/>
          <w:iCs/>
        </w:rPr>
        <w:t>Reference Services Review</w:t>
      </w:r>
      <w:r w:rsidR="00013ADD" w:rsidRPr="00013ADD">
        <w:t xml:space="preserve"> 49, no. 2 (January 1, 2021): 194–210, doi:10.1108/RSR-03-2021-0007; J. Michael DeMars, Gabriel Gardner, and Joanna Messer Kimmitt, “If You Build It, Will They Come?: Natural Experiments with Springshare’s Proactive Chat Reference” (ELUNA 2019 Annual Meeting, Atlanta, GA, 2019), http://documents.el-una.org/1856/; Susan Gardner Archambault, Jennifer Masunaga, and Kathryn Ryan, “Lingua Franca: How We Used Analytics to Describe Databases In Student Speak,” </w:t>
      </w:r>
      <w:r w:rsidR="00013ADD" w:rsidRPr="00013ADD">
        <w:rPr>
          <w:i/>
          <w:iCs/>
        </w:rPr>
        <w:t>Computers in Libraries</w:t>
      </w:r>
      <w:r w:rsidR="00013ADD" w:rsidRPr="00013ADD">
        <w:t xml:space="preserve"> 39, no. 8 (October 2019): 25–28.</w:t>
      </w:r>
      <w:r>
        <w:fldChar w:fldCharType="end"/>
      </w:r>
    </w:p>
  </w:endnote>
  <w:endnote w:id="98">
    <w:p w14:paraId="7B252BAD" w14:textId="75562459"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nnvlowTQ","properties":{"formattedCitation":"Scott W. H. Young, \\uc0\\u8220{}Improving Library User Experience with A/B Testing: Principles and Process,\\uc0\\u8221{} {\\i{}Weave: Journal of Library User Experience} 1, no. 1 (2014), doi:https://doi.org/10.3998/weave.12535642.0001.101.","plainCitation":"Scott W. H. Young, “Improving Library User Experience with A/B Testing: Principles and Process,” Weave: Journal of Library User Experience 1, no. 1 (2014), doi:https://doi.org/10.3998/weave.12535642.0001.101.","noteIndex":94},"citationItems":[{"id":13187,"uris":["http://zotero.org/groups/4502712/items/6856W8GG"],"itemData":{"id":13187,"type":"article-journal","container-title":"Weave: Journal of Library User Experience","DOI":"https://doi.org/10.3998/weave.12535642.0001.101","ISSN":"2333-3316","issue":"1","title":"Improving Library User Experience with A/B Testing: Principles and Process","title-short":"Improving Library User Experience with A/B Testing","URL":"http://hdl.handle.net/2027/spo.12535642.0001.101","volume":"1","author":[{"family":"Young","given":"Scott W. H."}],"issued":{"date-parts":[["2014"]]}}}],"schema":"https://github.com/citation-style-language/schema/raw/master/csl-citation.json"} </w:instrText>
      </w:r>
      <w:r>
        <w:fldChar w:fldCharType="separate"/>
      </w:r>
      <w:r w:rsidR="001941D7" w:rsidRPr="001941D7">
        <w:t xml:space="preserve">Scott W. H. Young, “Improving Library User Experience with A/B Testing: Principles and Process,” </w:t>
      </w:r>
      <w:r w:rsidR="001941D7" w:rsidRPr="001941D7">
        <w:rPr>
          <w:i/>
          <w:iCs/>
        </w:rPr>
        <w:t>Weave: Journal of Library User Experience</w:t>
      </w:r>
      <w:r w:rsidR="001941D7" w:rsidRPr="001941D7">
        <w:t xml:space="preserve"> 1, no. 1 (2014), doi:https://doi.org/10.3998/weave.12535642.0001.101.</w:t>
      </w:r>
      <w:r>
        <w:fldChar w:fldCharType="end"/>
      </w:r>
    </w:p>
  </w:endnote>
  <w:endnote w:id="99">
    <w:p w14:paraId="6B7CFEAC" w14:textId="3D86F983" w:rsidR="00EA2E90" w:rsidRPr="00EA2E90" w:rsidRDefault="00EA2E90">
      <w:pPr>
        <w:pStyle w:val="EndnoteText"/>
        <w:rPr>
          <w:lang w:val="en-US"/>
        </w:rPr>
      </w:pPr>
      <w:r>
        <w:rPr>
          <w:rStyle w:val="EndnoteReference"/>
        </w:rPr>
        <w:endnoteRef/>
      </w:r>
      <w:r>
        <w:t xml:space="preserve"> </w:t>
      </w:r>
      <w:r>
        <w:fldChar w:fldCharType="begin"/>
      </w:r>
      <w:r w:rsidR="008664E6">
        <w:instrText xml:space="preserve"> ADDIN ZOTERO_ITEM CSL_CITATION {"citationID":"K5PFtH5H","properties":{"formattedCitation":"Jacobs, DeMars, and Kimmitt, \\uc0\\u8220{}A Multi-Campus Usability Testing Study of the New Primo Interface.\\uc0\\u8221{}","plainCitation":"Jacobs, DeMars, and Kimmitt, “A Multi-Campus Usability Testing Study of the New Primo Interface.”","noteIndex":95},"citationItems":[{"id":8472,"uris":["http://zotero.org/groups/4502712/items/N9QJ6B6Z"],"itemData":{"id":8472,"type":"article-journal","abstract":"When the 23-member California State University Libraries merged integrated library systems in 2017, a unique opportunity arose to conduct multi-tenant usability testing on user experience in the Primo discovery service, collectively branded OneSearch. In 2018, librarians at five campuses conducted a round of task-based individual user testing on their separate instances, seeking to review individual campuses' decisions about customizations designed to provide optimal performance of the system and provide insight into group decisions about our shared customization choices. Along with the findings of the test results and recommendations for enhancements to existing modifications, we discuss the challenges and opportunities that are present in conducting multi-campus usability testing and share recommendations for future consortium-based testing efforts. [ABSTRACT FROM AUTHOR]","archive":"Library, Information Science &amp; Technology Abstracts with Full Text","container-title":"College &amp; Undergraduate Libraries","ISSN":"10691316","issue":"1","journalAbbreviation":"College &amp; Undergraduate Libraries","note":"publisher: Taylor &amp; Francis Ltd","page":"1-16","source":"EBSCOhost","title":"A multi-campus usability testing study of the new Primo interface","volume":"27","author":[{"family":"Jacobs","given":"W."},{"family":"DeMars","given":"Mike"},{"family":"Kimmitt","given":"J. M."}],"issued":{"date-parts":[["2020",1]]}}}],"schema":"https://github.com/citation-style-language/schema/raw/master/csl-citation.json"} </w:instrText>
      </w:r>
      <w:r>
        <w:fldChar w:fldCharType="separate"/>
      </w:r>
      <w:r w:rsidR="001941D7" w:rsidRPr="001941D7">
        <w:t>Jacobs, DeMars, and Kimmitt, “A Multi-Campus Usability Testing Study of the New Primo Interface.”</w:t>
      </w:r>
      <w:r>
        <w:fldChar w:fldCharType="end"/>
      </w:r>
    </w:p>
  </w:endnote>
  <w:endnote w:id="100">
    <w:p w14:paraId="51729A80" w14:textId="13837DD1" w:rsidR="009D15F1" w:rsidRPr="009D15F1" w:rsidRDefault="009D15F1">
      <w:pPr>
        <w:pStyle w:val="EndnoteText"/>
        <w:rPr>
          <w:lang w:val="en-US"/>
        </w:rPr>
      </w:pPr>
      <w:r>
        <w:rPr>
          <w:rStyle w:val="EndnoteReference"/>
        </w:rPr>
        <w:endnoteRef/>
      </w:r>
      <w:r>
        <w:t xml:space="preserve"> </w:t>
      </w:r>
      <w:r>
        <w:fldChar w:fldCharType="begin"/>
      </w:r>
      <w:r w:rsidR="008664E6">
        <w:instrText xml:space="preserve"> ADDIN ZOTERO_ITEM CSL_CITATION {"citationID":"yQWcXP3A","properties":{"formattedCitation":"Heather L. Cribbs and Gabriel J. Gardner, \\uc0\\u8220{}To Pre-Filter, or Not to Pre-Filter, That Is the Query: A Multi-Campus Big Data Study,\\uc0\\u8221{} {\\i{}Journal of Librarianship and Information Science}, September 28, 2022, 09610006221124609, doi:10.1177/09610006221124609.","plainCitation":"Heather L. Cribbs and Gabriel J. Gardner, “To Pre-Filter, or Not to Pre-Filter, That Is the Query: A Multi-Campus Big Data Study,” Journal of Librarianship and Information Science, September 28, 2022, 09610006221124609, doi:10.1177/09610006221124609.","noteIndex":96},"citationItems":[{"id":13210,"uris":["http://zotero.org/groups/4502712/items/QIKE8YDJ"],"itemData":{"id":13210,"type":"article-journal","abstract":"Library discovery platforms, which provide searchable user interfaces as their front-facing layer, aggregate tremendous amounts of metadata from multiple data streams describing a wide variety of print and electronic resources. Complicating the matter further, resources may differ in availability or delivery time depending not only on their media but also upon the source of the data stream describing them. How should libraries structure end users? options for searching discovery platforms in light of the many options available? This study used a nonexperimental design and quantitative methods to analyze users? revealed preferences for query type in twenty-four academic libraries in a data set containing metadata, sans queries, for over 64 million searches. Libraries studied were all located in California, used the same discovery layer software, and served similar user and faculty constituencies; however, the number of query types and pre-filtering options available differed between institutions. Results show that, when users were presented with the choice between search options, most conducted simple, more broad searches rather than complex and specific searches. When search options were highly constrained by the default choice architecture, but complex searches were possible, few users opted out of the default simple search. Implications for usability of discovery layers and the motivations of librarians in choice architecture are nontrivial and are discussed. The desires of librarians and ?power user? faculty must be balanced with the fact that most users are novices and users of all abilities are largely habituated to commercial search products which emphasize post-search results filtering.","container-title":"Journal of Librarianship and Information Science","DOI":"10.1177/09610006221124609","ISSN":"0961-0006","language":"en","note":"publisher: SAGE Publications Ltd","page":"09610006221124609","source":"SAGE Journals","title":"To pre-filter, or not to pre-filter, that is the query: A multi-campus big data study","title-short":"To pre-filter, or not to pre-filter, that is the query","author":[{"family":"Cribbs","given":"Heather L."},{"family":"Gardner","given":"Gabriel J."}],"issued":{"date-parts":[["2022",9,28]]}}}],"schema":"https://github.com/citation-style-language/schema/raw/master/csl-citation.json"} </w:instrText>
      </w:r>
      <w:r>
        <w:fldChar w:fldCharType="separate"/>
      </w:r>
      <w:r w:rsidR="001941D7" w:rsidRPr="001941D7">
        <w:t xml:space="preserve">Heather L. Cribbs and Gabriel J. Gardner, “To Pre-Filter, or Not to Pre-Filter, That Is the Query: A Multi-Campus Big Data Study,” </w:t>
      </w:r>
      <w:r w:rsidR="001941D7" w:rsidRPr="001941D7">
        <w:rPr>
          <w:i/>
          <w:iCs/>
        </w:rPr>
        <w:t>Journal of Librarianship and Information Science</w:t>
      </w:r>
      <w:r w:rsidR="001941D7" w:rsidRPr="001941D7">
        <w:t>, September 28, 2022, 09610006221124609, doi:10.1177/09610006221124609.</w:t>
      </w:r>
      <w:r>
        <w:fldChar w:fldCharType="end"/>
      </w:r>
    </w:p>
  </w:endnote>
  <w:endnote w:id="101">
    <w:p w14:paraId="60B191D9" w14:textId="06E7782E" w:rsidR="009D15F1" w:rsidRPr="009D15F1" w:rsidRDefault="009D15F1">
      <w:pPr>
        <w:pStyle w:val="EndnoteText"/>
        <w:rPr>
          <w:lang w:val="en-US"/>
        </w:rPr>
      </w:pPr>
      <w:r>
        <w:rPr>
          <w:rStyle w:val="EndnoteReference"/>
        </w:rPr>
        <w:endnoteRef/>
      </w:r>
      <w:r>
        <w:t xml:space="preserve"> </w:t>
      </w:r>
      <w:r>
        <w:fldChar w:fldCharType="begin"/>
      </w:r>
      <w:r w:rsidR="008664E6">
        <w:instrText xml:space="preserve"> ADDIN ZOTERO_ITEM CSL_CITATION {"citationID":"wN4o7rtO","properties":{"formattedCitation":"Wencheng Su et al., \\uc0\\u8220{}Let Eyes Tell: Experimental Research on University Library Signage System and Users\\uc0\\u8217{} Wayfinding Behavior,\\uc0\\u8221{} {\\i{}Library Hi Tech} 40, no. 1 (January 1, 2021): 198\\uc0\\u8211{}221, doi:10.1108/LHT-01-2020-0007; Mark Aaron Polger, {\\i{}Library Signage and Wayfinding Design: Communicating Effectively with Your Users} (Chicago: ALA Editions, 2022).","plainCitation":"Wencheng Su et al., “Let Eyes Tell: Experimental Research on University Library Signage System and Users’ Wayfinding Behavior,” Library Hi Tech 40, no. 1 (January 1, 2021): 198–221, doi:10.1108/LHT-01-2020-0007; Mark Aaron Polger, Library Signage and Wayfinding Design: Communicating Effectively with Your Users (Chicago: ALA Editions, 2022).","noteIndex":97},"citationItems":[{"id":13186,"uris":["http://zotero.org/groups/4502712/items/UBLCSCUB"],"itemData":{"id":13186,"type":"article-journal","abstract":"Purpose Wayfinding efficiency is an extremely influential factor to improve users' library interior experience. However, few research has studied the different functions of various wayfinding signages for university library users through mobile visual experiment. To fill this gap, the purpose of this paper is to explore the relationship between university library signage system design and patrons' wayfinding behavior features. Design/methodology/approach In this article, an eye movement tracking method was introduced to record eye movement data during the wayfinding process of participants in the library interior, targeting the cognition and psychology of library users in the wayfinding signage system. The visual guiding usability of landmarks, informational signages and directional signages were quantitatively tested, and the fixation on the signage system between orientation strategy users and route strategy users was compared. This study also investigated the effects of library users' spatial anxiety and environmental familiarity on their fixation on the area of interest of the wayfinding signage system using the differential test and regression. Findings This paper observed that informational signage had the best visual navigating competence. The difference of fixation duration and searching duration between patrons used various wayfinding strategies was significant. The informational signage was most attended by the route strategy users, and the orientation strategy users rarely focused on the directional signage. And participants with high anxiety tended to ignore the visually auxiliary function of the landmarks but paid attention to the directional signage. The participants with low anxiety could capture the landmarks that could not be easily found by the route strategy users. And participants less familiar with the environment were more sensitive to the landmarks. Furthermore, this paper offers optimization measures for university library wayfinding signage system, from the perspectives of informational signage understandability improvement, directional signage physical specification design and wayfinding assistant system with automatic landmark technology. Originality/value This article adds to the relatively sparse literature on university library user wayfinding experimental study in China. The experimental findings of this paper also have important practical implications for academic libraries' wayfinding system evaluation. The whole process could be seen as a repeatable and standard framework and methodology to inspect university library's wayfinding signage system usability and user wayfinding behavior performance.","container-title":"Library Hi Tech","DOI":"10.1108/LHT-01-2020-0007","ISSN":"0737-8831","issue":"1","note":"publisher: Emerald Publishing Limited","page":"198-221","source":"Emerald Insight","title":"Let eyes tell: experimental research on university library signage system and users' wayfinding behavior","title-short":"Let eyes tell","volume":"40","author":[{"family":"Su","given":"Wencheng"},{"family":"Lu","given":"Zhangping"},{"family":"Sun","given":"Yinglin"},{"family":"Liu","given":"Guifeng"}],"issued":{"date-parts":[["2021",1,1]]}}},{"id":13185,"uris":["http://zotero.org/groups/4502712/items/XAQY47GC"],"itemData":{"id":13185,"type":"book","abstract":"\"This book provides tips and best practices for developing better library signage and provides guidance for creating a signage strategy\"-- Provided by publisher","event-place":"Chicago","ISBN":"978-0-8389-3785-3","language":"eng","note":"OCLC: 1256593274","number-of-pages":"128","publisher":"ALA Editions","publisher-place":"Chicago","source":"Open WorldCat","title":"Library signage and wayfinding design: communicating effectively with your users","title-short":"Library signage and wayfinding design","author":[{"family":"Polger","given":"Mark Aaron"}],"issued":{"date-parts":[["2022"]]}}}],"schema":"https://github.com/citation-style-language/schema/raw/master/csl-citation.json"} </w:instrText>
      </w:r>
      <w:r>
        <w:fldChar w:fldCharType="separate"/>
      </w:r>
      <w:r w:rsidR="001941D7" w:rsidRPr="001941D7">
        <w:t xml:space="preserve">Wencheng Su et al., “Let Eyes Tell: Experimental Research on University Library Signage System and Users’ Wayfinding Behavior,” </w:t>
      </w:r>
      <w:r w:rsidR="001941D7" w:rsidRPr="001941D7">
        <w:rPr>
          <w:i/>
          <w:iCs/>
        </w:rPr>
        <w:t>Library Hi Tech</w:t>
      </w:r>
      <w:r w:rsidR="001941D7" w:rsidRPr="001941D7">
        <w:t xml:space="preserve"> 40, no. 1 (January 1, 2021): 198–221, doi:10.1108/LHT-01-2020-0007; Mark Aaron Polger, </w:t>
      </w:r>
      <w:r w:rsidR="001941D7" w:rsidRPr="001941D7">
        <w:rPr>
          <w:i/>
          <w:iCs/>
        </w:rPr>
        <w:t>Library Signage and Wayfinding Design: Communicating Effectively with Your Users</w:t>
      </w:r>
      <w:r w:rsidR="001941D7" w:rsidRPr="001941D7">
        <w:t xml:space="preserve"> (Chicago: ALA Editions, 2022).</w:t>
      </w:r>
      <w:r>
        <w:fldChar w:fldCharType="end"/>
      </w:r>
    </w:p>
  </w:endnote>
  <w:endnote w:id="102">
    <w:p w14:paraId="66D71869" w14:textId="736D5469" w:rsidR="009D15F1" w:rsidRPr="009D15F1" w:rsidRDefault="009D15F1">
      <w:pPr>
        <w:pStyle w:val="EndnoteText"/>
        <w:rPr>
          <w:lang w:val="en-US"/>
        </w:rPr>
      </w:pPr>
      <w:r>
        <w:rPr>
          <w:rStyle w:val="EndnoteReference"/>
        </w:rPr>
        <w:endnoteRef/>
      </w:r>
      <w:r>
        <w:t xml:space="preserve"> </w:t>
      </w:r>
      <w:r>
        <w:fldChar w:fldCharType="begin"/>
      </w:r>
      <w:r w:rsidR="008664E6">
        <w:instrText xml:space="preserve"> ADDIN ZOTERO_ITEM CSL_CITATION {"citationID":"BGqDJo0x","properties":{"formattedCitation":"Lisa Chow and Sandra Sajonas, \\uc0\\u8220{}From UX Study to UX Service: Using People-Centered Research Methods to Improve the Public Library Experience,\\uc0\\u8221{} {\\i{}Public Library Quarterly} 39, no. 6 (November 1, 2020): 493\\uc0\\u8211{}509, doi:10.1080/01616846.2019.1682884; Kate Haines and Emily Puckett Rodgers, \\uc0\\u8220{}Creating a Contactless Pickup Service at the University of Michigan Library: Iterative Service Design and Interaction Safety during the Pandemic,\\uc0\\u8221{} {\\i{}Journal of Access Services} 18, no. 4 (October 2, 2021): 225\\uc0\\u8211{}52, doi:10.1080/15367967.2021.1967162.","plainCitation":"Lisa Chow and Sandra Sajonas, “From UX Study to UX Service: Using People-Centered Research Methods to Improve the Public Library Experience,” Public Library Quarterly 39, no. 6 (November 1, 2020): 493–509, doi:10.1080/01616846.2019.1682884; Kate Haines and Emily Puckett Rodgers, “Creating a Contactless Pickup Service at the University of Michigan Library: Iterative Service Design and Interaction Safety during the Pandemic,” Journal of Access Services 18, no. 4 (October 2, 2021): 225–52, doi:10.1080/15367967.2021.1967162.","noteIndex":98},"citationItems":[{"id":13184,"uris":["http://zotero.org/groups/4502712/items/2GJJZ3H6"],"itemData":{"id":13184,"type":"article-journal","abstract":"This article will cover the basic UX concepts and principles, the relationship between design thinking and UX, and the historical background of UX in the library. Case studies of UX in libraries with a focus on public libraries will be presented. Practical aspects such as tools, resources, and lessons learned will also be discussed as well as how public libraries can use UX to improve their services and programs to better meet their library mission, vision, strategic plan, and organizational goals.","container-title":"Public Library Quarterly","DOI":"10.1080/01616846.2019.1682884","ISSN":"0161-6846","issue":"6","note":"publisher: Routledge\n_eprint: https://doi.org/10.1080/01616846.2019.1682884","page":"493-509","source":"Taylor and Francis+NEJM","title":"From UX Study to UX Service: Using People-Centered Research Methods to Improve the Public Library Experience","title-short":"From UX Study to UX Service","volume":"39","author":[{"family":"Chow","given":"Lisa"},{"family":"Sajonas","given":"Sandra"}],"issued":{"date-parts":[["2020",11,1]]}}},{"id":13183,"uris":["http://zotero.org/groups/4502712/items/KTXPWN47"],"itemData":{"id":13183,"type":"article-journal","abstract":"The University of Michigan, Ann Arbor had embraced service design and design thinking, but the pandemic-induced campus transition enabled staff to innovate differently. Many services transitioned to virtual options but some onsite library services reopened for Fall 2020. Library employees created a new service model to accommodate request fulfillment of non-digitized collections: contactless pickup. Continuous feedback loops, interaction safety, and quick, collaborative support were key elements to the service’s success in design and implementation. This paper outlines its development, implementation, and adaptation, along with lessons learned and an exploration of interactions continuing to inform future design discussions and service creation.","container-title":"Journal of Access Services","DOI":"10.1080/15367967.2021.1967162","ISSN":"1536-7967","issue":"4","note":"publisher: Routledge\n_eprint: https://doi.org/10.1080/15367967.2021.1967162","page":"225-252","source":"Taylor and Francis+NEJM","title":"Creating a contactless pickup service at the University of Michigan library: Iterative service design and interaction safety during the pandemic","title-short":"Creating a contactless pickup service at the University of Michigan library","volume":"18","author":[{"family":"Haines","given":"Kate"},{"family":"Rodgers","given":"Emily Puckett"}],"issued":{"date-parts":[["2021",10,2]]}}}],"schema":"https://github.com/citation-style-language/schema/raw/master/csl-citation.json"} </w:instrText>
      </w:r>
      <w:r>
        <w:fldChar w:fldCharType="separate"/>
      </w:r>
      <w:r w:rsidR="001941D7" w:rsidRPr="001941D7">
        <w:t xml:space="preserve">Lisa Chow and Sandra Sajonas, “From UX Study to UX Service: Using People-Centered Research Methods to Improve the Public Library Experience,” </w:t>
      </w:r>
      <w:r w:rsidR="001941D7" w:rsidRPr="001941D7">
        <w:rPr>
          <w:i/>
          <w:iCs/>
        </w:rPr>
        <w:t>Public Library Quarterly</w:t>
      </w:r>
      <w:r w:rsidR="001941D7" w:rsidRPr="001941D7">
        <w:t xml:space="preserve"> 39, no. 6 (November 1, 2020): 493–509, doi:10.1080/01616846.2019.1682884; Kate Haines and Emily Puckett Rodgers, “Creating a Contactless Pickup Service at the University of Michigan Library: Iterative Service Design and Interaction Safety during the Pandemic,” </w:t>
      </w:r>
      <w:r w:rsidR="001941D7" w:rsidRPr="001941D7">
        <w:rPr>
          <w:i/>
          <w:iCs/>
        </w:rPr>
        <w:t>Journal of Access Services</w:t>
      </w:r>
      <w:r w:rsidR="001941D7" w:rsidRPr="001941D7">
        <w:t xml:space="preserve"> 18, no. 4 (October 2, 2021): 225–52, doi:10.1080/15367967.2021.1967162.</w:t>
      </w:r>
      <w:r>
        <w:fldChar w:fldCharType="end"/>
      </w:r>
    </w:p>
  </w:endnote>
  <w:endnote w:id="103">
    <w:p w14:paraId="54C49C77" w14:textId="4E03A241" w:rsidR="009D15F1" w:rsidRPr="009D15F1" w:rsidRDefault="009D15F1">
      <w:pPr>
        <w:pStyle w:val="EndnoteText"/>
        <w:rPr>
          <w:lang w:val="en-US"/>
        </w:rPr>
      </w:pPr>
      <w:r>
        <w:rPr>
          <w:rStyle w:val="EndnoteReference"/>
        </w:rPr>
        <w:endnoteRef/>
      </w:r>
      <w:r>
        <w:t xml:space="preserve"> </w:t>
      </w:r>
      <w:r>
        <w:fldChar w:fldCharType="begin"/>
      </w:r>
      <w:r w:rsidR="008664E6">
        <w:instrText xml:space="preserve"> ADDIN ZOTERO_ITEM CSL_CITATION {"citationID":"sIKAQB5v","properties":{"formattedCitation":"Ruchi Mishra, Rajesh Kumar Singh, and Bernadett Koles, \\uc0\\u8220{}Consumer Decision\\uc0\\u8208{}making in Omnichannel Retailing: Literature Review and Future Research Agenda,\\uc0\\u8221{} {\\i{}International Journal of Consumer Studies} 45, no. 2 (March 2021): 147\\uc0\\u8211{}74, doi:https://doi.org/10.1111/ijcs.12617.","plainCitation":"Ruchi Mishra, Rajesh Kumar Singh, and Bernadett Koles, “Consumer Decision</w:instrText>
      </w:r>
      <w:r w:rsidR="008664E6">
        <w:rPr>
          <w:rFonts w:ascii="Cambria Math" w:hAnsi="Cambria Math" w:cs="Cambria Math"/>
        </w:rPr>
        <w:instrText>‐</w:instrText>
      </w:r>
      <w:r w:rsidR="008664E6">
        <w:instrText>making in Omnichannel Retailing: Literature Review and Future Research Agenda,” International Journal of Consumer Studies 45, no. 2 (March 2021): 147–74, doi:https://doi.org/10.1111/ijcs.12617.","noteIndex":99},"citationItems":[{"id":13182,"uris":["http://zotero.org/groups/4502712/items/Q96NNBNC"],"itemData":{"id":13182,"type":"article-journal","container-title":"International Journal of Consumer Studies","DOI":"https://doi.org/10.1111/ijcs.12617","issue":"2","page":"147-174","title":"Consumer decision</w:instrText>
      </w:r>
      <w:r w:rsidR="008664E6">
        <w:rPr>
          <w:rFonts w:ascii="Cambria Math" w:hAnsi="Cambria Math" w:cs="Cambria Math"/>
        </w:rPr>
        <w:instrText>‐</w:instrText>
      </w:r>
      <w:r w:rsidR="008664E6">
        <w:instrText xml:space="preserve">making in omnichannel retailing: Literature review and future research agenda","volume":"45","author":[{"family":"Mishra","given":"Ruchi"},{"family":"Singh","given":"Rajesh Kumar"},{"family":"Koles","given":"Bernadett"}],"issued":{"date-parts":[["2021",3]]}}}],"schema":"https://github.com/citation-style-language/schema/raw/master/csl-citation.json"} </w:instrText>
      </w:r>
      <w:r>
        <w:fldChar w:fldCharType="separate"/>
      </w:r>
      <w:r w:rsidR="005437EB" w:rsidRPr="005437EB">
        <w:t xml:space="preserve">Ruchi Mishra, Rajesh Kumar Singh, and Bernadett Koles, “Consumer Decision‐making in Omnichannel Retailing: Literature Review and Future Research Agenda,” </w:t>
      </w:r>
      <w:r w:rsidR="005437EB" w:rsidRPr="005437EB">
        <w:rPr>
          <w:i/>
          <w:iCs/>
        </w:rPr>
        <w:t>International Journal of Consumer Studies</w:t>
      </w:r>
      <w:r w:rsidR="005437EB" w:rsidRPr="005437EB">
        <w:t xml:space="preserve"> 45, no. 2 (March 2021): 147–74, doi:https://doi.org/10.1111/ijcs.1261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A0E4A" w14:textId="77777777" w:rsidR="00EE46B3" w:rsidRDefault="00563ACF">
    <w:pPr>
      <w:jc w:val="center"/>
      <w:rPr>
        <w:i/>
      </w:rPr>
    </w:pPr>
    <w:r>
      <w:rPr>
        <w:i/>
      </w:rPr>
      <w:t>Library Terms</w:t>
    </w:r>
    <w:r>
      <w:rPr>
        <w:i/>
      </w:rPr>
      <w:tab/>
    </w:r>
    <w:r>
      <w:rPr>
        <w:i/>
      </w:rPr>
      <w:tab/>
    </w:r>
    <w:r>
      <w:rPr>
        <w:i/>
      </w:rPr>
      <w:tab/>
    </w:r>
    <w:r>
      <w:rPr>
        <w:i/>
      </w:rPr>
      <w:tab/>
    </w:r>
    <w:r>
      <w:rPr>
        <w:i/>
      </w:rPr>
      <w:tab/>
    </w:r>
    <w:r>
      <w:rPr>
        <w:i/>
      </w:rPr>
      <w:tab/>
    </w:r>
    <w:r>
      <w:rPr>
        <w:i/>
      </w:rPr>
      <w:tab/>
    </w:r>
    <w:r>
      <w:rPr>
        <w:i/>
      </w:rPr>
      <w:tab/>
    </w:r>
    <w:r>
      <w:rPr>
        <w:i/>
      </w:rPr>
      <w:tab/>
    </w:r>
    <w:r>
      <w:rPr>
        <w:i/>
      </w:rPr>
      <w:tab/>
    </w:r>
    <w:r>
      <w:rPr>
        <w:i/>
      </w:rPr>
      <w:tab/>
      <w:t xml:space="preserve"> </w:t>
    </w:r>
    <w:r>
      <w:rPr>
        <w:i/>
      </w:rPr>
      <w:fldChar w:fldCharType="begin"/>
    </w:r>
    <w:r>
      <w:rPr>
        <w:i/>
      </w:rPr>
      <w:instrText>PAGE</w:instrText>
    </w:r>
    <w:r>
      <w:rPr>
        <w:i/>
      </w:rPr>
      <w:fldChar w:fldCharType="separate"/>
    </w:r>
    <w:r w:rsidR="00262EAE">
      <w:rPr>
        <w:i/>
        <w:noProof/>
      </w:rPr>
      <w:t>1</w:t>
    </w:r>
    <w:r>
      <w:rPr>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4E13A" w14:textId="77777777" w:rsidR="00EE46B3" w:rsidRDefault="00EE46B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694C0" w14:textId="77777777" w:rsidR="00067304" w:rsidRDefault="00067304">
      <w:pPr>
        <w:spacing w:line="240" w:lineRule="auto"/>
      </w:pPr>
      <w:r>
        <w:separator/>
      </w:r>
    </w:p>
  </w:footnote>
  <w:footnote w:type="continuationSeparator" w:id="0">
    <w:p w14:paraId="4FC1687E" w14:textId="77777777" w:rsidR="00067304" w:rsidRDefault="00067304">
      <w:pPr>
        <w:spacing w:line="240" w:lineRule="auto"/>
      </w:pPr>
      <w:r>
        <w:continuationSeparator/>
      </w:r>
    </w:p>
  </w:footnote>
  <w:footnote w:type="continuationNotice" w:id="1">
    <w:p w14:paraId="2CCDA72C" w14:textId="77777777" w:rsidR="00067304" w:rsidRDefault="00067304">
      <w:pPr>
        <w:spacing w:line="240" w:lineRule="auto"/>
      </w:pPr>
    </w:p>
  </w:footnote>
  <w:footnote w:id="2">
    <w:p w14:paraId="15DF44F8" w14:textId="576B3347" w:rsidR="5EF89CB0" w:rsidRDefault="5EF89CB0" w:rsidP="5EF89CB0">
      <w:pPr>
        <w:pStyle w:val="FootnoteText"/>
        <w:rPr>
          <w:rFonts w:ascii="Roboto" w:eastAsia="Roboto" w:hAnsi="Roboto" w:cs="Roboto"/>
          <w:color w:val="111111"/>
          <w:sz w:val="18"/>
          <w:szCs w:val="18"/>
        </w:rPr>
      </w:pPr>
      <w:r w:rsidRPr="5EF89CB0">
        <w:rPr>
          <w:rStyle w:val="FootnoteReference"/>
        </w:rPr>
        <w:footnoteRef/>
      </w:r>
      <w:r>
        <w:t xml:space="preserve"> Courtney McDonald is Associate Professor and User Experience Librarian and Nicole Trujillo is Assistant Professor, Access and Discovery Librarian and Lead, Metadata Optimization and Discovery section, both at the University of Colorado Boulder Libraries; email: </w:t>
      </w:r>
      <w:hyperlink r:id="rId1">
        <w:r w:rsidRPr="5EF89CB0">
          <w:rPr>
            <w:rStyle w:val="Hyperlink"/>
          </w:rPr>
          <w:t>crmcdonald@colorado.edu</w:t>
        </w:r>
      </w:hyperlink>
      <w:r>
        <w:t xml:space="preserve">, </w:t>
      </w:r>
      <w:hyperlink r:id="rId2">
        <w:r w:rsidRPr="5EF89CB0">
          <w:rPr>
            <w:rStyle w:val="Hyperlink"/>
          </w:rPr>
          <w:t>nicole.trujillo@colorado.edu</w:t>
        </w:r>
      </w:hyperlink>
      <w:r>
        <w:t xml:space="preserve">. The authors wish to thank Jennifer Knievel for generously giving her time and comments on this pape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AD29433" w14:paraId="0FE3C901" w14:textId="77777777" w:rsidTr="2AD29433">
      <w:trPr>
        <w:trHeight w:val="300"/>
      </w:trPr>
      <w:tc>
        <w:tcPr>
          <w:tcW w:w="3120" w:type="dxa"/>
        </w:tcPr>
        <w:p w14:paraId="38EA27FB" w14:textId="7A0B6A9A" w:rsidR="2AD29433" w:rsidRDefault="2AD29433" w:rsidP="2AD29433">
          <w:pPr>
            <w:pStyle w:val="Header"/>
            <w:ind w:left="-115"/>
          </w:pPr>
        </w:p>
      </w:tc>
      <w:tc>
        <w:tcPr>
          <w:tcW w:w="3120" w:type="dxa"/>
        </w:tcPr>
        <w:p w14:paraId="7EA1A760" w14:textId="235BA0D3" w:rsidR="2AD29433" w:rsidRDefault="2AD29433" w:rsidP="2AD29433">
          <w:pPr>
            <w:pStyle w:val="Header"/>
            <w:jc w:val="center"/>
          </w:pPr>
        </w:p>
      </w:tc>
      <w:tc>
        <w:tcPr>
          <w:tcW w:w="3120" w:type="dxa"/>
        </w:tcPr>
        <w:p w14:paraId="6FFA04A9" w14:textId="6801613E" w:rsidR="2AD29433" w:rsidRDefault="2AD29433" w:rsidP="2AD29433">
          <w:pPr>
            <w:pStyle w:val="Header"/>
            <w:ind w:right="-115"/>
            <w:jc w:val="right"/>
          </w:pPr>
        </w:p>
      </w:tc>
    </w:tr>
  </w:tbl>
  <w:p w14:paraId="469189E5" w14:textId="60CD69F5" w:rsidR="00551B5D" w:rsidRDefault="00551B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761E4"/>
    <w:multiLevelType w:val="multilevel"/>
    <w:tmpl w:val="5D04F2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BF04A09"/>
    <w:multiLevelType w:val="multilevel"/>
    <w:tmpl w:val="1C94AA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05F7289"/>
    <w:multiLevelType w:val="multilevel"/>
    <w:tmpl w:val="9B6AD2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C8A383D"/>
    <w:multiLevelType w:val="multilevel"/>
    <w:tmpl w:val="7100A5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5503246"/>
    <w:multiLevelType w:val="multilevel"/>
    <w:tmpl w:val="B888C2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9BB08E5"/>
    <w:multiLevelType w:val="multilevel"/>
    <w:tmpl w:val="EE362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07376297">
    <w:abstractNumId w:val="4"/>
  </w:num>
  <w:num w:numId="2" w16cid:durableId="1698509499">
    <w:abstractNumId w:val="0"/>
  </w:num>
  <w:num w:numId="3" w16cid:durableId="1192498943">
    <w:abstractNumId w:val="3"/>
  </w:num>
  <w:num w:numId="4" w16cid:durableId="2111929459">
    <w:abstractNumId w:val="1"/>
  </w:num>
  <w:num w:numId="5" w16cid:durableId="978068210">
    <w:abstractNumId w:val="5"/>
  </w:num>
  <w:num w:numId="6" w16cid:durableId="15528404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46B3"/>
    <w:rsid w:val="00013ADD"/>
    <w:rsid w:val="000648F6"/>
    <w:rsid w:val="00067304"/>
    <w:rsid w:val="000D4D80"/>
    <w:rsid w:val="001121D3"/>
    <w:rsid w:val="001253D1"/>
    <w:rsid w:val="001712B9"/>
    <w:rsid w:val="00176DB7"/>
    <w:rsid w:val="001941D7"/>
    <w:rsid w:val="001A2B65"/>
    <w:rsid w:val="001F6911"/>
    <w:rsid w:val="00262EAE"/>
    <w:rsid w:val="00274445"/>
    <w:rsid w:val="0028608D"/>
    <w:rsid w:val="002878B5"/>
    <w:rsid w:val="002B3E85"/>
    <w:rsid w:val="002D2B34"/>
    <w:rsid w:val="003A4016"/>
    <w:rsid w:val="003D0DE6"/>
    <w:rsid w:val="00414165"/>
    <w:rsid w:val="00467D1F"/>
    <w:rsid w:val="0050176A"/>
    <w:rsid w:val="005027F5"/>
    <w:rsid w:val="005437EB"/>
    <w:rsid w:val="00551B5D"/>
    <w:rsid w:val="0056242F"/>
    <w:rsid w:val="00563ACF"/>
    <w:rsid w:val="005B3B6A"/>
    <w:rsid w:val="005B7B36"/>
    <w:rsid w:val="005D1847"/>
    <w:rsid w:val="005F7BBF"/>
    <w:rsid w:val="00697542"/>
    <w:rsid w:val="006D7371"/>
    <w:rsid w:val="00714E28"/>
    <w:rsid w:val="00716BF5"/>
    <w:rsid w:val="00750242"/>
    <w:rsid w:val="007D72F2"/>
    <w:rsid w:val="008664E6"/>
    <w:rsid w:val="00871C7C"/>
    <w:rsid w:val="008A2C1A"/>
    <w:rsid w:val="008A4488"/>
    <w:rsid w:val="008B11D6"/>
    <w:rsid w:val="0090457E"/>
    <w:rsid w:val="00972637"/>
    <w:rsid w:val="00997F57"/>
    <w:rsid w:val="009D15F1"/>
    <w:rsid w:val="00A01873"/>
    <w:rsid w:val="00A72A22"/>
    <w:rsid w:val="00A74F5B"/>
    <w:rsid w:val="00A77C34"/>
    <w:rsid w:val="00A803F5"/>
    <w:rsid w:val="00AA30DD"/>
    <w:rsid w:val="00AB23FB"/>
    <w:rsid w:val="00AB28FA"/>
    <w:rsid w:val="00AC008F"/>
    <w:rsid w:val="00B4416F"/>
    <w:rsid w:val="00B83503"/>
    <w:rsid w:val="00BD5EEC"/>
    <w:rsid w:val="00C40880"/>
    <w:rsid w:val="00CB720D"/>
    <w:rsid w:val="00CC26A5"/>
    <w:rsid w:val="00D473FF"/>
    <w:rsid w:val="00D70E94"/>
    <w:rsid w:val="00D73AC1"/>
    <w:rsid w:val="00DE0F1B"/>
    <w:rsid w:val="00E54411"/>
    <w:rsid w:val="00EA2E90"/>
    <w:rsid w:val="00EE46B3"/>
    <w:rsid w:val="00F01836"/>
    <w:rsid w:val="00F21319"/>
    <w:rsid w:val="01568D90"/>
    <w:rsid w:val="1076296E"/>
    <w:rsid w:val="121BFF8A"/>
    <w:rsid w:val="1331A930"/>
    <w:rsid w:val="18135410"/>
    <w:rsid w:val="212EFE64"/>
    <w:rsid w:val="23B3D01E"/>
    <w:rsid w:val="27D62952"/>
    <w:rsid w:val="28862446"/>
    <w:rsid w:val="29E49326"/>
    <w:rsid w:val="2AD29433"/>
    <w:rsid w:val="528BDB48"/>
    <w:rsid w:val="5EF89CB0"/>
    <w:rsid w:val="61A7B572"/>
    <w:rsid w:val="64C2E449"/>
    <w:rsid w:val="68ACFB27"/>
    <w:rsid w:val="6AD50FD0"/>
    <w:rsid w:val="7726568E"/>
    <w:rsid w:val="7EDD5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A57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262EAE"/>
    <w:rPr>
      <w:color w:val="0000FF" w:themeColor="hyperlink"/>
      <w:u w:val="single"/>
    </w:rPr>
  </w:style>
  <w:style w:type="character" w:styleId="UnresolvedMention">
    <w:name w:val="Unresolved Mention"/>
    <w:basedOn w:val="DefaultParagraphFont"/>
    <w:uiPriority w:val="99"/>
    <w:semiHidden/>
    <w:unhideWhenUsed/>
    <w:rsid w:val="00262EAE"/>
    <w:rPr>
      <w:color w:val="605E5C"/>
      <w:shd w:val="clear" w:color="auto" w:fill="E1DFDD"/>
    </w:rPr>
  </w:style>
  <w:style w:type="paragraph" w:styleId="EndnoteText">
    <w:name w:val="endnote text"/>
    <w:basedOn w:val="Normal"/>
    <w:link w:val="EndnoteTextChar"/>
    <w:uiPriority w:val="99"/>
    <w:semiHidden/>
    <w:unhideWhenUsed/>
    <w:rsid w:val="00262EAE"/>
    <w:pPr>
      <w:spacing w:line="240" w:lineRule="auto"/>
    </w:pPr>
    <w:rPr>
      <w:sz w:val="20"/>
      <w:szCs w:val="20"/>
    </w:rPr>
  </w:style>
  <w:style w:type="character" w:customStyle="1" w:styleId="EndnoteTextChar">
    <w:name w:val="Endnote Text Char"/>
    <w:basedOn w:val="DefaultParagraphFont"/>
    <w:link w:val="EndnoteText"/>
    <w:uiPriority w:val="99"/>
    <w:semiHidden/>
    <w:rsid w:val="00262EAE"/>
    <w:rPr>
      <w:sz w:val="20"/>
      <w:szCs w:val="20"/>
    </w:rPr>
  </w:style>
  <w:style w:type="character" w:styleId="EndnoteReference">
    <w:name w:val="endnote reference"/>
    <w:basedOn w:val="DefaultParagraphFont"/>
    <w:uiPriority w:val="99"/>
    <w:semiHidden/>
    <w:unhideWhenUsed/>
    <w:rsid w:val="00262EAE"/>
    <w:rPr>
      <w:vertAlign w:val="superscript"/>
    </w:rPr>
  </w:style>
  <w:style w:type="paragraph" w:styleId="Header">
    <w:name w:val="header"/>
    <w:basedOn w:val="Normal"/>
    <w:link w:val="HeaderChar"/>
    <w:uiPriority w:val="99"/>
    <w:unhideWhenUsed/>
    <w:rsid w:val="00697542"/>
    <w:pPr>
      <w:tabs>
        <w:tab w:val="center" w:pos="4680"/>
        <w:tab w:val="right" w:pos="9360"/>
      </w:tabs>
      <w:spacing w:line="240" w:lineRule="auto"/>
    </w:pPr>
  </w:style>
  <w:style w:type="character" w:customStyle="1" w:styleId="HeaderChar">
    <w:name w:val="Header Char"/>
    <w:basedOn w:val="DefaultParagraphFont"/>
    <w:link w:val="Header"/>
    <w:uiPriority w:val="99"/>
    <w:rsid w:val="00697542"/>
  </w:style>
  <w:style w:type="paragraph" w:styleId="Footer">
    <w:name w:val="footer"/>
    <w:basedOn w:val="Normal"/>
    <w:link w:val="FooterChar"/>
    <w:uiPriority w:val="99"/>
    <w:semiHidden/>
    <w:unhideWhenUsed/>
    <w:rsid w:val="00697542"/>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697542"/>
  </w:style>
  <w:style w:type="table" w:styleId="TableGrid">
    <w:name w:val="Table Grid"/>
    <w:basedOn w:val="TableNormal"/>
    <w:uiPriority w:val="59"/>
    <w:rsid w:val="00551B5D"/>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972637"/>
    <w:pPr>
      <w:spacing w:line="240" w:lineRule="auto"/>
    </w:p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pPr>
      <w:spacing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HQf6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17605/OSF.IO/ZR4AB"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nicole.trujillo@colorado.edu" TargetMode="External"/><Relationship Id="rId1" Type="http://schemas.openxmlformats.org/officeDocument/2006/relationships/hyperlink" Target="mailto:crmcdonald@colorad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F4EE-CA96-2B43-BF9E-BFC12231D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7228</Words>
  <Characters>41204</Characters>
  <Application>Microsoft Office Word</Application>
  <DocSecurity>0</DocSecurity>
  <Lines>343</Lines>
  <Paragraphs>96</Paragraphs>
  <ScaleCrop>false</ScaleCrop>
  <Manager/>
  <Company/>
  <LinksUpToDate>false</LinksUpToDate>
  <CharactersWithSpaces>48336</CharactersWithSpaces>
  <SharedDoc>false</SharedDoc>
  <HyperlinkBase/>
  <HLinks>
    <vt:vector size="24" baseType="variant">
      <vt:variant>
        <vt:i4>6488177</vt:i4>
      </vt:variant>
      <vt:variant>
        <vt:i4>3</vt:i4>
      </vt:variant>
      <vt:variant>
        <vt:i4>0</vt:i4>
      </vt:variant>
      <vt:variant>
        <vt:i4>5</vt:i4>
      </vt:variant>
      <vt:variant>
        <vt:lpwstr>https://www.zotero.org/google-docs/?HQf6uK</vt:lpwstr>
      </vt:variant>
      <vt:variant>
        <vt:lpwstr/>
      </vt:variant>
      <vt:variant>
        <vt:i4>5439502</vt:i4>
      </vt:variant>
      <vt:variant>
        <vt:i4>0</vt:i4>
      </vt:variant>
      <vt:variant>
        <vt:i4>0</vt:i4>
      </vt:variant>
      <vt:variant>
        <vt:i4>5</vt:i4>
      </vt:variant>
      <vt:variant>
        <vt:lpwstr>https://doi.org/10.17605/OSF.IO/ZR4AB</vt:lpwstr>
      </vt:variant>
      <vt:variant>
        <vt:lpwstr/>
      </vt:variant>
      <vt:variant>
        <vt:i4>6619142</vt:i4>
      </vt:variant>
      <vt:variant>
        <vt:i4>3</vt:i4>
      </vt:variant>
      <vt:variant>
        <vt:i4>0</vt:i4>
      </vt:variant>
      <vt:variant>
        <vt:i4>5</vt:i4>
      </vt:variant>
      <vt:variant>
        <vt:lpwstr>mailto:nicole.trujillo@colorado.edu</vt:lpwstr>
      </vt:variant>
      <vt:variant>
        <vt:lpwstr/>
      </vt:variant>
      <vt:variant>
        <vt:i4>5505122</vt:i4>
      </vt:variant>
      <vt:variant>
        <vt:i4>0</vt:i4>
      </vt:variant>
      <vt:variant>
        <vt:i4>0</vt:i4>
      </vt:variant>
      <vt:variant>
        <vt:i4>5</vt:i4>
      </vt:variant>
      <vt:variant>
        <vt:lpwstr>mailto:crmcdonald@colorad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8</cp:revision>
  <dcterms:created xsi:type="dcterms:W3CDTF">2022-12-16T23:19:00Z</dcterms:created>
  <dcterms:modified xsi:type="dcterms:W3CDTF">2023-03-03T22: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kmQHKsL"/&gt;&lt;style id="http://www.zotero.org/styles/chicago-fullnote-bibliography-16th-edition" locale="en-US" hasBibliography="1" bibliographyStyleHasBeenSet="0"/&gt;&lt;prefs&gt;&lt;pref name="fieldType" va</vt:lpwstr>
  </property>
  <property fmtid="{D5CDD505-2E9C-101B-9397-08002B2CF9AE}" pid="3" name="ZOTERO_PREF_2">
    <vt:lpwstr>lue="Field"/&gt;&lt;pref name="automaticJournalAbbreviations" value="true"/&gt;&lt;pref name="noteType" value="2"/&gt;&lt;pref name="delayCitationUpdates" value="true"/&gt;&lt;pref name="dontAskDelayCitationUpdates" value="true"/&gt;&lt;/prefs&gt;&lt;/data&gt;</vt:lpwstr>
  </property>
</Properties>
</file>